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585B77" w14:textId="002FB6DC" w:rsidR="00352D40" w:rsidRPr="00F3675B" w:rsidRDefault="00362689" w:rsidP="001C28B4">
      <w:pPr>
        <w:spacing w:line="360" w:lineRule="auto"/>
        <w:jc w:val="center"/>
        <w:rPr>
          <w:rFonts w:ascii="Times New Roman" w:hAnsi="Times New Roman" w:cs="Times New Roman"/>
          <w:b/>
          <w:sz w:val="28"/>
          <w:szCs w:val="28"/>
          <w:lang w:val="en-US"/>
        </w:rPr>
      </w:pPr>
      <w:r w:rsidRPr="00F3675B">
        <w:rPr>
          <w:rFonts w:ascii="Times New Roman" w:hAnsi="Times New Roman" w:cs="Times New Roman"/>
          <w:b/>
          <w:sz w:val="28"/>
          <w:szCs w:val="28"/>
          <w:lang w:val="en-US"/>
        </w:rPr>
        <w:t>Supplementary</w:t>
      </w:r>
      <w:r w:rsidR="00C92A93" w:rsidRPr="00F3675B">
        <w:rPr>
          <w:rFonts w:ascii="Times New Roman" w:hAnsi="Times New Roman" w:cs="Times New Roman"/>
          <w:b/>
          <w:sz w:val="28"/>
          <w:szCs w:val="28"/>
          <w:lang w:val="en-US"/>
        </w:rPr>
        <w:t xml:space="preserve"> </w:t>
      </w:r>
      <w:r w:rsidR="001C28B4">
        <w:rPr>
          <w:rFonts w:ascii="Times New Roman" w:hAnsi="Times New Roman" w:cs="Times New Roman"/>
          <w:b/>
          <w:sz w:val="28"/>
          <w:szCs w:val="28"/>
          <w:lang w:val="en-US"/>
        </w:rPr>
        <w:t>information</w:t>
      </w:r>
    </w:p>
    <w:p w14:paraId="72E79A48" w14:textId="1BB7946F" w:rsidR="00C92A93" w:rsidRDefault="00C92A93" w:rsidP="001C28B4">
      <w:pPr>
        <w:spacing w:line="360" w:lineRule="auto"/>
        <w:jc w:val="center"/>
        <w:rPr>
          <w:rFonts w:ascii="Times New Roman" w:hAnsi="Times New Roman" w:cs="Times New Roman"/>
          <w:b/>
          <w:sz w:val="30"/>
          <w:szCs w:val="30"/>
          <w:lang w:val="en-US"/>
        </w:rPr>
      </w:pPr>
    </w:p>
    <w:p w14:paraId="5D91B6D1" w14:textId="4186B7A4" w:rsidR="00436602" w:rsidRDefault="00436602" w:rsidP="001C28B4">
      <w:pPr>
        <w:jc w:val="center"/>
        <w:rPr>
          <w:rFonts w:ascii="Times New Roman" w:hAnsi="Times New Roman" w:cs="Times New Roman"/>
          <w:b/>
          <w:bCs/>
          <w:sz w:val="29"/>
          <w:szCs w:val="29"/>
          <w:lang w:val="en-US"/>
        </w:rPr>
      </w:pPr>
      <w:r w:rsidRPr="00B0373F">
        <w:rPr>
          <w:rFonts w:ascii="Times New Roman" w:hAnsi="Times New Roman" w:cs="Times New Roman"/>
          <w:b/>
          <w:bCs/>
          <w:sz w:val="29"/>
          <w:szCs w:val="29"/>
          <w:lang w:val="en-US"/>
        </w:rPr>
        <w:t xml:space="preserve">Fractional antiskyrmions and elliptical </w:t>
      </w:r>
      <w:r>
        <w:rPr>
          <w:rFonts w:ascii="Times New Roman" w:hAnsi="Times New Roman" w:cs="Times New Roman"/>
          <w:b/>
          <w:bCs/>
          <w:sz w:val="29"/>
          <w:szCs w:val="29"/>
          <w:lang w:val="en-US"/>
        </w:rPr>
        <w:t xml:space="preserve">Bloch </w:t>
      </w:r>
      <w:r w:rsidRPr="00B0373F">
        <w:rPr>
          <w:rFonts w:ascii="Times New Roman" w:hAnsi="Times New Roman" w:cs="Times New Roman"/>
          <w:b/>
          <w:bCs/>
          <w:sz w:val="29"/>
          <w:szCs w:val="29"/>
          <w:lang w:val="en-US"/>
        </w:rPr>
        <w:t>skyrmions</w:t>
      </w:r>
    </w:p>
    <w:p w14:paraId="3A1F60B2" w14:textId="683FDE60" w:rsidR="00436602" w:rsidRDefault="00436602" w:rsidP="001C28B4">
      <w:pPr>
        <w:jc w:val="center"/>
        <w:rPr>
          <w:rFonts w:ascii="Times New Roman" w:hAnsi="Times New Roman" w:cs="Times New Roman"/>
          <w:b/>
          <w:bCs/>
          <w:sz w:val="29"/>
          <w:szCs w:val="29"/>
          <w:lang w:val="en-US"/>
        </w:rPr>
      </w:pPr>
      <w:r w:rsidRPr="00B0373F">
        <w:rPr>
          <w:rFonts w:ascii="Times New Roman" w:hAnsi="Times New Roman" w:cs="Times New Roman"/>
          <w:b/>
          <w:bCs/>
          <w:sz w:val="29"/>
          <w:szCs w:val="29"/>
          <w:lang w:val="en-US"/>
        </w:rPr>
        <w:t>in a Heusler material</w:t>
      </w:r>
    </w:p>
    <w:p w14:paraId="60CD4E4D" w14:textId="77777777" w:rsidR="00436602" w:rsidRDefault="00436602" w:rsidP="001C28B4">
      <w:pPr>
        <w:spacing w:line="480" w:lineRule="auto"/>
        <w:jc w:val="center"/>
        <w:rPr>
          <w:lang w:val="en-US"/>
        </w:rPr>
      </w:pPr>
    </w:p>
    <w:p w14:paraId="3F41BE4F" w14:textId="77777777" w:rsidR="00436602" w:rsidRDefault="00436602" w:rsidP="001C28B4">
      <w:pPr>
        <w:spacing w:line="480" w:lineRule="auto"/>
        <w:jc w:val="center"/>
        <w:rPr>
          <w:lang w:val="en-US"/>
        </w:rPr>
      </w:pPr>
    </w:p>
    <w:p w14:paraId="269AE213" w14:textId="77777777" w:rsidR="006B4E65" w:rsidRPr="0042705C" w:rsidRDefault="006B4E65" w:rsidP="001C28B4">
      <w:pPr>
        <w:spacing w:line="480" w:lineRule="auto"/>
        <w:jc w:val="center"/>
        <w:rPr>
          <w:rFonts w:ascii="Times New Roman" w:eastAsia="Times New Roman" w:hAnsi="Times New Roman" w:cs="Times New Roman"/>
          <w:lang w:val="en-US"/>
        </w:rPr>
      </w:pPr>
      <w:r w:rsidRPr="0066580C">
        <w:rPr>
          <w:rFonts w:ascii="Times New Roman" w:hAnsi="Times New Roman" w:cs="Times New Roman"/>
          <w:lang w:val="en-US"/>
        </w:rPr>
        <w:t>Jagannath Jena</w:t>
      </w:r>
      <w:r w:rsidRPr="00701C70">
        <w:rPr>
          <w:rFonts w:ascii="Times New Roman" w:hAnsi="Times New Roman" w:cs="Times New Roman"/>
          <w:vertAlign w:val="superscript"/>
          <w:lang w:val="en-US"/>
        </w:rPr>
        <w:t>1</w:t>
      </w:r>
      <w:r w:rsidRPr="0066580C">
        <w:rPr>
          <w:rFonts w:ascii="Times New Roman" w:hAnsi="Times New Roman" w:cs="Times New Roman"/>
          <w:lang w:val="en-US"/>
        </w:rPr>
        <w:t>, Börge Göbel</w:t>
      </w:r>
      <w:r>
        <w:rPr>
          <w:rFonts w:ascii="Times New Roman" w:hAnsi="Times New Roman" w:cs="Times New Roman"/>
          <w:vertAlign w:val="superscript"/>
          <w:lang w:val="en-US"/>
        </w:rPr>
        <w:t>2</w:t>
      </w:r>
      <w:r w:rsidRPr="0066580C">
        <w:rPr>
          <w:rFonts w:ascii="Times New Roman" w:hAnsi="Times New Roman" w:cs="Times New Roman"/>
          <w:lang w:val="en-US"/>
        </w:rPr>
        <w:t>,</w:t>
      </w:r>
      <w:r>
        <w:rPr>
          <w:rFonts w:ascii="Times New Roman" w:hAnsi="Times New Roman" w:cs="Times New Roman"/>
          <w:lang w:val="en-US"/>
        </w:rPr>
        <w:t xml:space="preserve"> Tomoki Hirosawa</w:t>
      </w:r>
      <w:r w:rsidRPr="0066580C">
        <w:rPr>
          <w:rFonts w:ascii="Times New Roman" w:hAnsi="Times New Roman" w:cs="Times New Roman"/>
          <w:vertAlign w:val="superscript"/>
          <w:lang w:val="en-US"/>
        </w:rPr>
        <w:t>3</w:t>
      </w:r>
      <w:r>
        <w:rPr>
          <w:rFonts w:ascii="Times New Roman" w:hAnsi="Times New Roman" w:cs="Times New Roman"/>
          <w:lang w:val="en-US"/>
        </w:rPr>
        <w:t xml:space="preserve">, </w:t>
      </w:r>
      <w:r w:rsidRPr="00094530">
        <w:rPr>
          <w:rFonts w:ascii="Times New Roman" w:hAnsi="Times New Roman" w:cs="Times New Roman"/>
          <w:color w:val="000000" w:themeColor="text1"/>
          <w:lang w:val="en-US"/>
        </w:rPr>
        <w:t xml:space="preserve">Sebastián </w:t>
      </w:r>
      <w:r>
        <w:rPr>
          <w:rFonts w:ascii="Times New Roman" w:hAnsi="Times New Roman" w:cs="Times New Roman"/>
          <w:color w:val="000000" w:themeColor="text1"/>
          <w:lang w:val="en-US"/>
        </w:rPr>
        <w:t xml:space="preserve">A. </w:t>
      </w:r>
      <w:r w:rsidRPr="00094530">
        <w:rPr>
          <w:rFonts w:ascii="Times New Roman" w:hAnsi="Times New Roman" w:cs="Times New Roman"/>
          <w:color w:val="000000" w:themeColor="text1"/>
          <w:lang w:val="en-US"/>
        </w:rPr>
        <w:t>Díaz</w:t>
      </w:r>
      <w:r w:rsidRPr="0066580C">
        <w:rPr>
          <w:rFonts w:ascii="Times New Roman" w:hAnsi="Times New Roman" w:cs="Times New Roman"/>
          <w:vertAlign w:val="superscript"/>
          <w:lang w:val="en-US"/>
        </w:rPr>
        <w:t>4</w:t>
      </w:r>
      <w:r>
        <w:rPr>
          <w:rFonts w:ascii="Times New Roman" w:hAnsi="Times New Roman" w:cs="Times New Roman"/>
          <w:lang w:val="en-US"/>
        </w:rPr>
        <w:t xml:space="preserve">, </w:t>
      </w:r>
      <w:proofErr w:type="spellStart"/>
      <w:r w:rsidRPr="0042705C">
        <w:rPr>
          <w:rFonts w:ascii="Times New Roman" w:eastAsia="Times New Roman" w:hAnsi="Times New Roman" w:cs="Times New Roman"/>
          <w:lang w:val="en-US"/>
        </w:rPr>
        <w:t>Taichi</w:t>
      </w:r>
      <w:proofErr w:type="spellEnd"/>
      <w:r w:rsidRPr="0042705C">
        <w:rPr>
          <w:rFonts w:ascii="Times New Roman" w:eastAsia="Times New Roman" w:hAnsi="Times New Roman" w:cs="Times New Roman"/>
          <w:lang w:val="en-US"/>
        </w:rPr>
        <w:t xml:space="preserve"> Hinokihara</w:t>
      </w:r>
      <w:r w:rsidRPr="0066580C">
        <w:rPr>
          <w:rFonts w:ascii="Times New Roman" w:hAnsi="Times New Roman" w:cs="Times New Roman"/>
          <w:vertAlign w:val="superscript"/>
          <w:lang w:val="en-US"/>
        </w:rPr>
        <w:t>3</w:t>
      </w:r>
      <w:r>
        <w:rPr>
          <w:rFonts w:ascii="Times New Roman" w:hAnsi="Times New Roman" w:cs="Times New Roman"/>
          <w:vertAlign w:val="superscript"/>
          <w:lang w:val="en-US"/>
        </w:rPr>
        <w:t>,5</w:t>
      </w:r>
      <w:r w:rsidRPr="0042705C">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Vivek</w:t>
      </w:r>
      <w:proofErr w:type="spellEnd"/>
      <w:r>
        <w:rPr>
          <w:rFonts w:ascii="Times New Roman" w:eastAsia="Times New Roman" w:hAnsi="Times New Roman" w:cs="Times New Roman"/>
          <w:lang w:val="en-US"/>
        </w:rPr>
        <w:t xml:space="preserve"> Kumar</w:t>
      </w:r>
      <w:r>
        <w:rPr>
          <w:rFonts w:ascii="Times New Roman" w:hAnsi="Times New Roman" w:cs="Times New Roman"/>
          <w:vertAlign w:val="superscript"/>
          <w:lang w:val="en-US"/>
        </w:rPr>
        <w:t>6</w:t>
      </w:r>
      <w:r>
        <w:rPr>
          <w:rFonts w:ascii="Times New Roman" w:eastAsia="Times New Roman" w:hAnsi="Times New Roman" w:cs="Times New Roman"/>
          <w:lang w:val="en-US"/>
        </w:rPr>
        <w:t xml:space="preserve">, </w:t>
      </w:r>
      <w:r>
        <w:rPr>
          <w:rFonts w:ascii="Times New Roman" w:hAnsi="Times New Roman" w:cs="Times New Roman"/>
          <w:lang w:val="en-US"/>
        </w:rPr>
        <w:t>Ingrid Mertig</w:t>
      </w:r>
      <w:r w:rsidRPr="0066580C">
        <w:rPr>
          <w:rFonts w:ascii="Times New Roman" w:hAnsi="Times New Roman" w:cs="Times New Roman"/>
          <w:vertAlign w:val="superscript"/>
          <w:lang w:val="en-US"/>
        </w:rPr>
        <w:t>2</w:t>
      </w:r>
      <w:r>
        <w:rPr>
          <w:rFonts w:ascii="Times New Roman" w:hAnsi="Times New Roman" w:cs="Times New Roman"/>
          <w:lang w:val="en-US"/>
        </w:rPr>
        <w:t>, Claudia Felser</w:t>
      </w:r>
      <w:r>
        <w:rPr>
          <w:rFonts w:ascii="Times New Roman" w:hAnsi="Times New Roman" w:cs="Times New Roman"/>
          <w:vertAlign w:val="superscript"/>
          <w:lang w:val="en-US"/>
        </w:rPr>
        <w:t>6</w:t>
      </w:r>
      <w:r>
        <w:rPr>
          <w:rFonts w:ascii="Times New Roman" w:hAnsi="Times New Roman" w:cs="Times New Roman"/>
          <w:lang w:val="en-US"/>
        </w:rPr>
        <w:t>, Daniel Loss</w:t>
      </w:r>
      <w:r w:rsidRPr="0066580C">
        <w:rPr>
          <w:rFonts w:ascii="Times New Roman" w:hAnsi="Times New Roman" w:cs="Times New Roman"/>
          <w:vertAlign w:val="superscript"/>
          <w:lang w:val="en-US"/>
        </w:rPr>
        <w:t>4</w:t>
      </w:r>
      <w:r>
        <w:rPr>
          <w:rFonts w:ascii="Times New Roman" w:hAnsi="Times New Roman" w:cs="Times New Roman"/>
          <w:lang w:val="en-US"/>
        </w:rPr>
        <w:t>, and Stuart Parkin</w:t>
      </w:r>
      <w:r w:rsidRPr="0066580C">
        <w:rPr>
          <w:rFonts w:ascii="Times New Roman" w:hAnsi="Times New Roman" w:cs="Times New Roman"/>
          <w:vertAlign w:val="superscript"/>
          <w:lang w:val="en-US"/>
        </w:rPr>
        <w:t>1</w:t>
      </w:r>
      <w:r w:rsidRPr="00701C70">
        <w:rPr>
          <w:rFonts w:ascii="Times New Roman" w:hAnsi="Times New Roman" w:cs="Times New Roman"/>
          <w:vertAlign w:val="superscript"/>
          <w:lang w:val="en-US"/>
        </w:rPr>
        <w:t>*</w:t>
      </w:r>
    </w:p>
    <w:p w14:paraId="1EDFBCDC" w14:textId="77777777" w:rsidR="006B4E65" w:rsidRPr="00A5611C" w:rsidRDefault="006B4E65" w:rsidP="001C28B4">
      <w:pPr>
        <w:spacing w:line="480" w:lineRule="auto"/>
        <w:jc w:val="center"/>
        <w:rPr>
          <w:rFonts w:ascii="Times New Roman" w:hAnsi="Times New Roman" w:cs="Times New Roman"/>
          <w:lang w:val="en-US"/>
        </w:rPr>
      </w:pPr>
    </w:p>
    <w:p w14:paraId="085D021E" w14:textId="77777777" w:rsidR="006B4E65" w:rsidRPr="00701C70" w:rsidRDefault="006B4E65" w:rsidP="001C28B4">
      <w:pPr>
        <w:spacing w:line="480" w:lineRule="auto"/>
        <w:jc w:val="center"/>
        <w:rPr>
          <w:rFonts w:ascii="Times New Roman" w:eastAsia="Times New Roman" w:hAnsi="Times New Roman" w:cs="Times New Roman"/>
          <w:lang w:val="en-US" w:eastAsia="de-DE"/>
        </w:rPr>
      </w:pPr>
      <w:r w:rsidRPr="00701C70">
        <w:rPr>
          <w:rFonts w:ascii="Times New Roman" w:hAnsi="Times New Roman" w:cs="Times New Roman"/>
          <w:vertAlign w:val="superscript"/>
          <w:lang w:val="en-US"/>
        </w:rPr>
        <w:t xml:space="preserve">1 </w:t>
      </w:r>
      <w:r w:rsidRPr="00701C70">
        <w:rPr>
          <w:rFonts w:ascii="Times New Roman" w:eastAsia="Times New Roman" w:hAnsi="Times New Roman" w:cs="Times New Roman"/>
          <w:lang w:val="en-US" w:eastAsia="de-DE"/>
        </w:rPr>
        <w:t>Max Planck Institute of Microstructure Physics, Weinberg 2, 06120 Halle, Germany</w:t>
      </w:r>
    </w:p>
    <w:p w14:paraId="7326E33B" w14:textId="77777777" w:rsidR="006B4E65" w:rsidRDefault="006B4E65" w:rsidP="001C28B4">
      <w:pPr>
        <w:spacing w:line="480" w:lineRule="auto"/>
        <w:jc w:val="center"/>
        <w:rPr>
          <w:rFonts w:ascii="Times New Roman" w:eastAsia="Times New Roman" w:hAnsi="Times New Roman" w:cs="Times New Roman"/>
          <w:lang w:val="en-US" w:eastAsia="de-DE"/>
        </w:rPr>
      </w:pPr>
      <w:r w:rsidRPr="00701C70">
        <w:rPr>
          <w:rFonts w:ascii="Times New Roman" w:hAnsi="Times New Roman" w:cs="Times New Roman"/>
          <w:vertAlign w:val="superscript"/>
          <w:lang w:val="en-US"/>
        </w:rPr>
        <w:t xml:space="preserve">2 </w:t>
      </w:r>
      <w:r w:rsidRPr="00701C70">
        <w:rPr>
          <w:rFonts w:ascii="Times New Roman" w:hAnsi="Times New Roman" w:cs="Times New Roman"/>
          <w:lang w:val="en-US"/>
        </w:rPr>
        <w:t>Institute of Physics,</w:t>
      </w:r>
      <w:r w:rsidRPr="00701C70">
        <w:rPr>
          <w:rFonts w:ascii="Times New Roman" w:hAnsi="Times New Roman" w:cs="Times New Roman"/>
          <w:vertAlign w:val="superscript"/>
          <w:lang w:val="en-US"/>
        </w:rPr>
        <w:t xml:space="preserve"> </w:t>
      </w:r>
      <w:r w:rsidRPr="00701C70">
        <w:rPr>
          <w:rFonts w:ascii="Times New Roman" w:eastAsia="Times New Roman" w:hAnsi="Times New Roman" w:cs="Times New Roman"/>
          <w:lang w:val="en-US" w:eastAsia="de-DE"/>
        </w:rPr>
        <w:t>Martin Luther University Halle-Wittenberg, 06120 Halle, Germany</w:t>
      </w:r>
    </w:p>
    <w:p w14:paraId="35E84053" w14:textId="77777777" w:rsidR="006B4E65" w:rsidRDefault="006B4E65" w:rsidP="001C28B4">
      <w:pPr>
        <w:spacing w:line="480" w:lineRule="auto"/>
        <w:jc w:val="center"/>
        <w:rPr>
          <w:rFonts w:ascii="Times New Roman" w:eastAsia="Times New Roman" w:hAnsi="Times New Roman" w:cs="Times New Roman"/>
          <w:lang w:val="en-US"/>
        </w:rPr>
      </w:pPr>
      <w:r w:rsidRPr="00EC0A55">
        <w:rPr>
          <w:rFonts w:ascii="Times New Roman" w:eastAsia="Times New Roman" w:hAnsi="Times New Roman" w:cs="Times New Roman"/>
          <w:vertAlign w:val="superscript"/>
          <w:lang w:val="en-US"/>
        </w:rPr>
        <w:t>3</w:t>
      </w:r>
      <w:r>
        <w:rPr>
          <w:rFonts w:ascii="Times New Roman" w:eastAsia="Times New Roman" w:hAnsi="Times New Roman" w:cs="Times New Roman"/>
          <w:vertAlign w:val="superscript"/>
          <w:lang w:val="en-US"/>
        </w:rPr>
        <w:t xml:space="preserve"> </w:t>
      </w:r>
      <w:r w:rsidRPr="00EC0A55">
        <w:rPr>
          <w:rFonts w:ascii="Times New Roman" w:eastAsia="Times New Roman" w:hAnsi="Times New Roman" w:cs="Times New Roman"/>
          <w:lang w:val="en-US"/>
        </w:rPr>
        <w:t>Department of Physics, University of Tokyo, Bunkyo, Tokyo 113-0033, Japan</w:t>
      </w:r>
    </w:p>
    <w:p w14:paraId="29F88D97" w14:textId="77777777" w:rsidR="006B4E65" w:rsidRDefault="006B4E65" w:rsidP="001C28B4">
      <w:pPr>
        <w:spacing w:line="480" w:lineRule="auto"/>
        <w:jc w:val="center"/>
        <w:rPr>
          <w:rFonts w:ascii="Times New Roman" w:eastAsia="Times New Roman" w:hAnsi="Times New Roman" w:cs="Times New Roman"/>
          <w:lang w:val="en-US"/>
        </w:rPr>
      </w:pPr>
      <w:r w:rsidRPr="00EC0A55">
        <w:rPr>
          <w:rFonts w:ascii="Times New Roman" w:eastAsia="Times New Roman" w:hAnsi="Times New Roman" w:cs="Times New Roman"/>
          <w:vertAlign w:val="superscript"/>
          <w:lang w:val="en-US"/>
        </w:rPr>
        <w:t>4</w:t>
      </w:r>
      <w:r>
        <w:rPr>
          <w:rFonts w:ascii="Times New Roman" w:eastAsia="Times New Roman" w:hAnsi="Times New Roman" w:cs="Times New Roman"/>
          <w:vertAlign w:val="superscript"/>
          <w:lang w:val="en-US"/>
        </w:rPr>
        <w:t xml:space="preserve"> </w:t>
      </w:r>
      <w:r w:rsidRPr="00EC0A55">
        <w:rPr>
          <w:rFonts w:ascii="Times New Roman" w:eastAsia="Times New Roman" w:hAnsi="Times New Roman" w:cs="Times New Roman"/>
          <w:lang w:val="en-US"/>
        </w:rPr>
        <w:t>Department of Physics, University of Basel, Klingelberg</w:t>
      </w:r>
      <w:r>
        <w:rPr>
          <w:rFonts w:ascii="Times New Roman" w:eastAsia="Times New Roman" w:hAnsi="Times New Roman" w:cs="Times New Roman"/>
          <w:lang w:val="en-US"/>
        </w:rPr>
        <w:t xml:space="preserve"> S</w:t>
      </w:r>
      <w:r w:rsidRPr="00EC0A55">
        <w:rPr>
          <w:rFonts w:ascii="Times New Roman" w:eastAsia="Times New Roman" w:hAnsi="Times New Roman" w:cs="Times New Roman"/>
          <w:lang w:val="en-US"/>
        </w:rPr>
        <w:t>trasse 82, CH-4056 Basel, Switzerland</w:t>
      </w:r>
    </w:p>
    <w:p w14:paraId="3F5CA0BD" w14:textId="77777777" w:rsidR="006B4E65" w:rsidRPr="00701C70" w:rsidRDefault="006B4E65" w:rsidP="001C28B4">
      <w:pPr>
        <w:spacing w:line="480" w:lineRule="auto"/>
        <w:jc w:val="center"/>
        <w:rPr>
          <w:rFonts w:ascii="Times New Roman" w:eastAsia="Times New Roman" w:hAnsi="Times New Roman" w:cs="Times New Roman"/>
          <w:lang w:val="en-US"/>
        </w:rPr>
      </w:pPr>
      <w:r>
        <w:rPr>
          <w:rFonts w:ascii="Times New Roman" w:eastAsia="Times New Roman" w:hAnsi="Times New Roman" w:cs="Times New Roman"/>
          <w:vertAlign w:val="superscript"/>
          <w:lang w:val="en-US"/>
        </w:rPr>
        <w:t xml:space="preserve">5 </w:t>
      </w:r>
      <w:r w:rsidRPr="00B127F9">
        <w:rPr>
          <w:rFonts w:ascii="Times New Roman" w:eastAsia="Times New Roman" w:hAnsi="Times New Roman" w:cs="Times New Roman"/>
          <w:lang w:val="en-US"/>
        </w:rPr>
        <w:t>Elements Strategy Initiative Center for Magnetic Materials, National Institute for Materials Science, Tsukuba, Ibaraki 305-0047, Japan</w:t>
      </w:r>
    </w:p>
    <w:p w14:paraId="5F8F460E" w14:textId="77777777" w:rsidR="006B4E65" w:rsidRPr="00701C70" w:rsidRDefault="006B4E65" w:rsidP="001C28B4">
      <w:pPr>
        <w:spacing w:line="480" w:lineRule="auto"/>
        <w:jc w:val="center"/>
        <w:rPr>
          <w:rFonts w:ascii="Times New Roman" w:eastAsia="Times New Roman" w:hAnsi="Times New Roman" w:cs="Times New Roman"/>
          <w:lang w:val="en-US" w:eastAsia="de-DE"/>
        </w:rPr>
      </w:pPr>
      <w:r>
        <w:rPr>
          <w:rFonts w:ascii="Times New Roman" w:eastAsia="Times New Roman" w:hAnsi="Times New Roman" w:cs="Times New Roman"/>
          <w:vertAlign w:val="superscript"/>
          <w:lang w:val="en-US" w:eastAsia="de-DE"/>
        </w:rPr>
        <w:t xml:space="preserve">6 </w:t>
      </w:r>
      <w:r w:rsidRPr="00701C70">
        <w:rPr>
          <w:rFonts w:ascii="Times New Roman" w:eastAsia="Times New Roman" w:hAnsi="Times New Roman" w:cs="Times New Roman"/>
          <w:lang w:val="en-US" w:eastAsia="de-DE"/>
        </w:rPr>
        <w:t xml:space="preserve">Max Planck Institute for Chemical Physics of Solids, </w:t>
      </w:r>
      <w:proofErr w:type="spellStart"/>
      <w:r w:rsidRPr="00701C70">
        <w:rPr>
          <w:rFonts w:ascii="Times New Roman" w:eastAsia="Times New Roman" w:hAnsi="Times New Roman" w:cs="Times New Roman"/>
          <w:lang w:val="en-US" w:eastAsia="de-DE"/>
        </w:rPr>
        <w:t>N</w:t>
      </w:r>
      <w:r w:rsidRPr="00701C70">
        <w:rPr>
          <w:rFonts w:ascii="Times New Roman" w:hAnsi="Times New Roman" w:cs="Times New Roman"/>
          <w:lang w:val="en-US"/>
        </w:rPr>
        <w:t>ö</w:t>
      </w:r>
      <w:r w:rsidRPr="00701C70">
        <w:rPr>
          <w:rFonts w:ascii="Times New Roman" w:eastAsia="Times New Roman" w:hAnsi="Times New Roman" w:cs="Times New Roman"/>
          <w:lang w:val="en-US" w:eastAsia="de-DE"/>
        </w:rPr>
        <w:t>thnitzer</w:t>
      </w:r>
      <w:proofErr w:type="spellEnd"/>
      <w:r w:rsidRPr="00701C70">
        <w:rPr>
          <w:rFonts w:ascii="Times New Roman" w:eastAsia="Times New Roman" w:hAnsi="Times New Roman" w:cs="Times New Roman"/>
          <w:lang w:val="en-US" w:eastAsia="de-DE"/>
        </w:rPr>
        <w:t xml:space="preserve"> Strasse 40, 01187 Dresden,</w:t>
      </w:r>
    </w:p>
    <w:p w14:paraId="167F674C" w14:textId="77777777" w:rsidR="006B4E65" w:rsidRDefault="006B4E65" w:rsidP="001C28B4">
      <w:pPr>
        <w:spacing w:line="480" w:lineRule="auto"/>
        <w:jc w:val="center"/>
        <w:rPr>
          <w:rFonts w:ascii="Times New Roman" w:eastAsia="Times New Roman" w:hAnsi="Times New Roman" w:cs="Times New Roman"/>
          <w:lang w:val="en-US" w:eastAsia="de-DE"/>
        </w:rPr>
      </w:pPr>
      <w:r w:rsidRPr="00701C70">
        <w:rPr>
          <w:rFonts w:ascii="Times New Roman" w:eastAsia="Times New Roman" w:hAnsi="Times New Roman" w:cs="Times New Roman"/>
          <w:lang w:val="en-US" w:eastAsia="de-DE"/>
        </w:rPr>
        <w:t>German</w:t>
      </w:r>
      <w:r>
        <w:rPr>
          <w:rFonts w:ascii="Times New Roman" w:eastAsia="Times New Roman" w:hAnsi="Times New Roman" w:cs="Times New Roman"/>
          <w:lang w:val="en-US" w:eastAsia="de-DE"/>
        </w:rPr>
        <w:t>y</w:t>
      </w:r>
    </w:p>
    <w:p w14:paraId="460F1AD9" w14:textId="0B700F33" w:rsidR="008A4FAB" w:rsidRPr="008A4FAB" w:rsidRDefault="008A4FAB" w:rsidP="008A4FAB">
      <w:pPr>
        <w:pStyle w:val="NormalWeb"/>
        <w:spacing w:after="0" w:line="480" w:lineRule="auto"/>
        <w:jc w:val="both"/>
        <w:rPr>
          <w:rStyle w:val="Hyperlink"/>
          <w:b/>
          <w:color w:val="000000" w:themeColor="text1"/>
          <w:u w:val="none"/>
          <w:lang w:val="en-US"/>
        </w:rPr>
      </w:pPr>
      <w:r w:rsidRPr="00376990">
        <w:rPr>
          <w:b/>
          <w:color w:val="000000" w:themeColor="text1"/>
          <w:lang w:val="en-US"/>
        </w:rPr>
        <w:t>*</w:t>
      </w:r>
      <w:r w:rsidRPr="008A4FAB">
        <w:rPr>
          <w:color w:val="000000" w:themeColor="text1"/>
          <w:lang w:val="en-US"/>
        </w:rPr>
        <w:t xml:space="preserve">Corresponding </w:t>
      </w:r>
      <w:r>
        <w:rPr>
          <w:color w:val="000000" w:themeColor="text1"/>
          <w:lang w:val="en-US"/>
        </w:rPr>
        <w:t>a</w:t>
      </w:r>
      <w:r w:rsidRPr="008A4FAB">
        <w:rPr>
          <w:color w:val="000000" w:themeColor="text1"/>
          <w:lang w:val="en-US"/>
        </w:rPr>
        <w:t>uthor</w:t>
      </w:r>
      <w:r>
        <w:rPr>
          <w:b/>
          <w:color w:val="000000" w:themeColor="text1"/>
          <w:lang w:val="en-US"/>
        </w:rPr>
        <w:t xml:space="preserve"> </w:t>
      </w:r>
      <w:r>
        <w:rPr>
          <w:color w:val="000000" w:themeColor="text1"/>
          <w:lang w:val="en-US"/>
        </w:rPr>
        <w:t>:</w:t>
      </w:r>
      <w:r w:rsidRPr="00376990">
        <w:rPr>
          <w:color w:val="000000" w:themeColor="text1"/>
          <w:lang w:val="en-US"/>
        </w:rPr>
        <w:t xml:space="preserve"> </w:t>
      </w:r>
      <w:hyperlink r:id="rId7" w:history="1">
        <w:r w:rsidRPr="008A4FAB">
          <w:rPr>
            <w:rStyle w:val="Hyperlink"/>
            <w:color w:val="auto"/>
            <w:lang w:val="en-US"/>
          </w:rPr>
          <w:t>stuart.p</w:t>
        </w:r>
        <w:r w:rsidRPr="008A4FAB">
          <w:rPr>
            <w:rStyle w:val="Hyperlink"/>
            <w:color w:val="auto"/>
            <w:lang w:val="en-US"/>
          </w:rPr>
          <w:t>a</w:t>
        </w:r>
        <w:r w:rsidRPr="008A4FAB">
          <w:rPr>
            <w:rStyle w:val="Hyperlink"/>
            <w:color w:val="auto"/>
            <w:lang w:val="en-US"/>
          </w:rPr>
          <w:t>rkin@mpi-halle.mpg.de</w:t>
        </w:r>
      </w:hyperlink>
      <w:bookmarkStart w:id="0" w:name="_GoBack"/>
      <w:bookmarkEnd w:id="0"/>
    </w:p>
    <w:p w14:paraId="6CC62975" w14:textId="0931641E" w:rsidR="00362689" w:rsidRDefault="00362689" w:rsidP="007A4E41">
      <w:pPr>
        <w:spacing w:line="360" w:lineRule="auto"/>
        <w:jc w:val="both"/>
        <w:rPr>
          <w:rFonts w:ascii="Times New Roman" w:hAnsi="Times New Roman" w:cs="Times New Roman"/>
          <w:b/>
          <w:sz w:val="30"/>
          <w:szCs w:val="30"/>
          <w:lang w:val="en-US"/>
        </w:rPr>
      </w:pPr>
    </w:p>
    <w:p w14:paraId="46DA9B0E" w14:textId="77777777" w:rsidR="00362689" w:rsidRDefault="00362689" w:rsidP="007A4E41">
      <w:pPr>
        <w:spacing w:line="360" w:lineRule="auto"/>
        <w:jc w:val="both"/>
        <w:rPr>
          <w:rFonts w:ascii="Times New Roman" w:hAnsi="Times New Roman" w:cs="Times New Roman"/>
          <w:b/>
          <w:sz w:val="30"/>
          <w:szCs w:val="30"/>
          <w:lang w:val="en-US"/>
        </w:rPr>
      </w:pPr>
    </w:p>
    <w:p w14:paraId="3A16ADAC" w14:textId="77777777" w:rsidR="00C92A93" w:rsidRDefault="00C92A93" w:rsidP="007A4E41">
      <w:pPr>
        <w:spacing w:line="360" w:lineRule="auto"/>
        <w:jc w:val="both"/>
        <w:rPr>
          <w:rFonts w:ascii="Times New Roman" w:hAnsi="Times New Roman" w:cs="Times New Roman"/>
          <w:b/>
          <w:sz w:val="30"/>
          <w:szCs w:val="30"/>
          <w:lang w:val="en-US"/>
        </w:rPr>
      </w:pPr>
    </w:p>
    <w:p w14:paraId="13118085" w14:textId="134C5363" w:rsidR="00C92A93" w:rsidRDefault="00C92A93" w:rsidP="007A4E41">
      <w:pPr>
        <w:spacing w:line="360" w:lineRule="auto"/>
        <w:jc w:val="both"/>
        <w:rPr>
          <w:rFonts w:ascii="Times New Roman" w:hAnsi="Times New Roman" w:cs="Times New Roman"/>
          <w:b/>
          <w:sz w:val="30"/>
          <w:szCs w:val="30"/>
          <w:lang w:val="en-US"/>
        </w:rPr>
      </w:pPr>
    </w:p>
    <w:p w14:paraId="7227C5DE" w14:textId="7ADECBBB" w:rsidR="006F54CB" w:rsidRDefault="006F54CB" w:rsidP="007A4E41">
      <w:pPr>
        <w:spacing w:line="360" w:lineRule="auto"/>
        <w:jc w:val="both"/>
        <w:rPr>
          <w:rFonts w:ascii="Times New Roman" w:hAnsi="Times New Roman" w:cs="Times New Roman"/>
          <w:b/>
          <w:sz w:val="30"/>
          <w:szCs w:val="30"/>
          <w:lang w:val="en-US"/>
        </w:rPr>
      </w:pPr>
    </w:p>
    <w:p w14:paraId="503ACF53" w14:textId="7B308FDF" w:rsidR="006F54CB" w:rsidRDefault="006F54CB" w:rsidP="007A4E41">
      <w:pPr>
        <w:spacing w:line="360" w:lineRule="auto"/>
        <w:jc w:val="both"/>
        <w:rPr>
          <w:rFonts w:ascii="Times New Roman" w:hAnsi="Times New Roman" w:cs="Times New Roman"/>
          <w:b/>
          <w:sz w:val="30"/>
          <w:szCs w:val="30"/>
          <w:lang w:val="en-US"/>
        </w:rPr>
      </w:pPr>
    </w:p>
    <w:p w14:paraId="110C4D5C" w14:textId="200072E7" w:rsidR="006F54CB" w:rsidRDefault="006F54CB" w:rsidP="007A4E41">
      <w:pPr>
        <w:spacing w:line="360" w:lineRule="auto"/>
        <w:jc w:val="both"/>
        <w:rPr>
          <w:rFonts w:ascii="Times New Roman" w:hAnsi="Times New Roman" w:cs="Times New Roman"/>
          <w:b/>
          <w:sz w:val="30"/>
          <w:szCs w:val="30"/>
          <w:lang w:val="en-US"/>
        </w:rPr>
      </w:pPr>
    </w:p>
    <w:p w14:paraId="4C44CF66" w14:textId="06D560D6" w:rsidR="006F54CB" w:rsidRDefault="006F54CB" w:rsidP="007A4E41">
      <w:pPr>
        <w:spacing w:line="360" w:lineRule="auto"/>
        <w:jc w:val="both"/>
        <w:rPr>
          <w:rFonts w:ascii="Times New Roman" w:hAnsi="Times New Roman" w:cs="Times New Roman"/>
          <w:b/>
          <w:sz w:val="30"/>
          <w:szCs w:val="30"/>
          <w:lang w:val="en-US"/>
        </w:rPr>
      </w:pPr>
    </w:p>
    <w:p w14:paraId="73D15C5E" w14:textId="77777777" w:rsidR="00B53065" w:rsidRDefault="00B53065" w:rsidP="007A4E41">
      <w:pPr>
        <w:spacing w:line="360" w:lineRule="auto"/>
        <w:jc w:val="both"/>
        <w:rPr>
          <w:rFonts w:ascii="Times New Roman" w:hAnsi="Times New Roman" w:cs="Times New Roman"/>
          <w:b/>
          <w:sz w:val="30"/>
          <w:szCs w:val="30"/>
          <w:lang w:val="en-US"/>
        </w:rPr>
      </w:pPr>
    </w:p>
    <w:p w14:paraId="1B3822D4" w14:textId="36621B5D" w:rsidR="00B53065" w:rsidRPr="002132E5" w:rsidRDefault="00B53065" w:rsidP="00B53065">
      <w:pPr>
        <w:spacing w:line="360" w:lineRule="auto"/>
        <w:jc w:val="both"/>
        <w:rPr>
          <w:rFonts w:ascii="Times New Roman" w:hAnsi="Times New Roman" w:cs="Times New Roman"/>
          <w:b/>
          <w:sz w:val="28"/>
          <w:szCs w:val="28"/>
          <w:lang w:val="en-US"/>
        </w:rPr>
      </w:pPr>
      <w:r w:rsidRPr="002132E5">
        <w:rPr>
          <w:rFonts w:ascii="Times New Roman" w:hAnsi="Times New Roman" w:cs="Times New Roman"/>
          <w:b/>
          <w:sz w:val="28"/>
          <w:szCs w:val="28"/>
          <w:lang w:val="en-US"/>
        </w:rPr>
        <w:t>F</w:t>
      </w:r>
      <w:r w:rsidR="004D237E" w:rsidRPr="002132E5">
        <w:rPr>
          <w:rFonts w:ascii="Times New Roman" w:hAnsi="Times New Roman" w:cs="Times New Roman"/>
          <w:b/>
          <w:sz w:val="28"/>
          <w:szCs w:val="28"/>
          <w:lang w:val="en-US"/>
        </w:rPr>
        <w:t>ormation of f</w:t>
      </w:r>
      <w:r w:rsidRPr="002132E5">
        <w:rPr>
          <w:rFonts w:ascii="Times New Roman" w:hAnsi="Times New Roman" w:cs="Times New Roman"/>
          <w:b/>
          <w:sz w:val="28"/>
          <w:szCs w:val="28"/>
          <w:lang w:val="en-US"/>
        </w:rPr>
        <w:t>ractional antiskyrmions at low temperature</w:t>
      </w:r>
    </w:p>
    <w:p w14:paraId="539CD5B6" w14:textId="760F4329" w:rsidR="00B53065" w:rsidRDefault="00B53065" w:rsidP="00B53065">
      <w:pPr>
        <w:spacing w:line="360" w:lineRule="auto"/>
        <w:jc w:val="both"/>
        <w:rPr>
          <w:rFonts w:ascii="Times New Roman" w:hAnsi="Times New Roman" w:cs="Times New Roman"/>
          <w:lang w:val="en-US"/>
        </w:rPr>
      </w:pPr>
      <w:r w:rsidRPr="00352D40">
        <w:rPr>
          <w:rFonts w:ascii="Times New Roman" w:hAnsi="Times New Roman" w:cs="Times New Roman"/>
          <w:lang w:val="en-US"/>
        </w:rPr>
        <w:t xml:space="preserve">In our </w:t>
      </w:r>
      <w:r w:rsidR="00BE286C">
        <w:rPr>
          <w:rFonts w:ascii="Times New Roman" w:hAnsi="Times New Roman" w:cs="Times New Roman"/>
          <w:lang w:val="en-US"/>
        </w:rPr>
        <w:t>Mn</w:t>
      </w:r>
      <w:r w:rsidR="00BE286C" w:rsidRPr="00BE286C">
        <w:rPr>
          <w:rFonts w:ascii="Times New Roman" w:hAnsi="Times New Roman" w:cs="Times New Roman"/>
          <w:vertAlign w:val="subscript"/>
          <w:lang w:val="en-US"/>
        </w:rPr>
        <w:t>1.4</w:t>
      </w:r>
      <w:r w:rsidR="00BE286C">
        <w:rPr>
          <w:rFonts w:ascii="Times New Roman" w:hAnsi="Times New Roman" w:cs="Times New Roman"/>
          <w:lang w:val="en-US"/>
        </w:rPr>
        <w:t>Pt</w:t>
      </w:r>
      <w:r w:rsidR="00BE286C" w:rsidRPr="00BE286C">
        <w:rPr>
          <w:rFonts w:ascii="Times New Roman" w:hAnsi="Times New Roman" w:cs="Times New Roman"/>
          <w:vertAlign w:val="subscript"/>
          <w:lang w:val="en-US"/>
        </w:rPr>
        <w:t>0.9</w:t>
      </w:r>
      <w:r w:rsidR="00BE286C">
        <w:rPr>
          <w:rFonts w:ascii="Times New Roman" w:hAnsi="Times New Roman" w:cs="Times New Roman"/>
          <w:lang w:val="en-US"/>
        </w:rPr>
        <w:t>Pd</w:t>
      </w:r>
      <w:r w:rsidR="00BE286C" w:rsidRPr="00BE286C">
        <w:rPr>
          <w:rFonts w:ascii="Times New Roman" w:hAnsi="Times New Roman" w:cs="Times New Roman"/>
          <w:vertAlign w:val="subscript"/>
          <w:lang w:val="en-US"/>
        </w:rPr>
        <w:t>0.1</w:t>
      </w:r>
      <w:r w:rsidR="00BE286C">
        <w:rPr>
          <w:rFonts w:ascii="Times New Roman" w:hAnsi="Times New Roman" w:cs="Times New Roman"/>
          <w:lang w:val="en-US"/>
        </w:rPr>
        <w:t xml:space="preserve">Sn </w:t>
      </w:r>
      <w:r w:rsidRPr="00352D40">
        <w:rPr>
          <w:rFonts w:ascii="Times New Roman" w:hAnsi="Times New Roman" w:cs="Times New Roman"/>
          <w:lang w:val="en-US"/>
        </w:rPr>
        <w:t xml:space="preserve">sample, </w:t>
      </w:r>
      <w:r w:rsidR="00BE286C">
        <w:rPr>
          <w:rFonts w:ascii="Times New Roman" w:hAnsi="Times New Roman" w:cs="Times New Roman"/>
          <w:lang w:val="en-US"/>
        </w:rPr>
        <w:t xml:space="preserve">we find that </w:t>
      </w:r>
      <w:r w:rsidRPr="00352D40">
        <w:rPr>
          <w:rFonts w:ascii="Times New Roman" w:hAnsi="Times New Roman" w:cs="Times New Roman"/>
          <w:lang w:val="en-US"/>
        </w:rPr>
        <w:t xml:space="preserve">antiskyrmions are stable at room temperature and above, whereas elliptical Bloch skyrmions are found </w:t>
      </w:r>
      <w:r w:rsidR="00BE286C">
        <w:rPr>
          <w:rFonts w:ascii="Times New Roman" w:hAnsi="Times New Roman" w:cs="Times New Roman"/>
          <w:lang w:val="en-US"/>
        </w:rPr>
        <w:t>at</w:t>
      </w:r>
      <w:r w:rsidRPr="00352D40">
        <w:rPr>
          <w:rFonts w:ascii="Times New Roman" w:hAnsi="Times New Roman" w:cs="Times New Roman"/>
          <w:lang w:val="en-US"/>
        </w:rPr>
        <w:t xml:space="preserve"> low temperatures</w:t>
      </w:r>
      <w:r w:rsidRPr="00F820B3">
        <w:rPr>
          <w:rFonts w:ascii="Times New Roman" w:hAnsi="Times New Roman" w:cs="Times New Roman"/>
          <w:vertAlign w:val="superscript"/>
          <w:lang w:val="en-US"/>
        </w:rPr>
        <w:t>1</w:t>
      </w:r>
      <w:r w:rsidRPr="00F820B3">
        <w:rPr>
          <w:rFonts w:ascii="Times New Roman" w:hAnsi="Times New Roman" w:cs="Times New Roman"/>
          <w:lang w:val="en-US"/>
        </w:rPr>
        <w:t xml:space="preserve">. </w:t>
      </w:r>
      <w:r w:rsidR="00BE286C">
        <w:rPr>
          <w:rFonts w:ascii="Times New Roman" w:hAnsi="Times New Roman" w:cs="Times New Roman"/>
          <w:lang w:val="en-US"/>
        </w:rPr>
        <w:t>However</w:t>
      </w:r>
      <w:r w:rsidRPr="00352D40">
        <w:rPr>
          <w:rFonts w:ascii="Times New Roman" w:hAnsi="Times New Roman" w:cs="Times New Roman"/>
          <w:lang w:val="en-US"/>
        </w:rPr>
        <w:t xml:space="preserve">, one </w:t>
      </w:r>
      <w:r w:rsidR="00BE286C">
        <w:rPr>
          <w:rFonts w:ascii="Times New Roman" w:hAnsi="Times New Roman" w:cs="Times New Roman"/>
          <w:lang w:val="en-US"/>
        </w:rPr>
        <w:t xml:space="preserve">is </w:t>
      </w:r>
      <w:r w:rsidRPr="00352D40">
        <w:rPr>
          <w:rFonts w:ascii="Times New Roman" w:hAnsi="Times New Roman" w:cs="Times New Roman"/>
          <w:lang w:val="en-US"/>
        </w:rPr>
        <w:t>able to observe antiskyrmions at low temperatures using the following field cooling procedure</w:t>
      </w:r>
      <w:r w:rsidR="00BE286C">
        <w:rPr>
          <w:rFonts w:ascii="Times New Roman" w:hAnsi="Times New Roman" w:cs="Times New Roman"/>
          <w:lang w:val="en-US"/>
        </w:rPr>
        <w:t>, as schematically shown in Fig. S4a</w:t>
      </w:r>
      <w:r w:rsidRPr="00352D40">
        <w:rPr>
          <w:rFonts w:ascii="Times New Roman" w:hAnsi="Times New Roman" w:cs="Times New Roman"/>
          <w:lang w:val="en-US"/>
        </w:rPr>
        <w:t xml:space="preserve">. On stabilizing </w:t>
      </w:r>
      <w:r w:rsidR="00BE286C">
        <w:rPr>
          <w:rFonts w:ascii="Times New Roman" w:hAnsi="Times New Roman" w:cs="Times New Roman"/>
          <w:lang w:val="en-US"/>
        </w:rPr>
        <w:t xml:space="preserve">a </w:t>
      </w:r>
      <w:r w:rsidRPr="00352D40">
        <w:rPr>
          <w:rFonts w:ascii="Times New Roman" w:hAnsi="Times New Roman" w:cs="Times New Roman"/>
          <w:lang w:val="en-US"/>
        </w:rPr>
        <w:t>square antiskyrmion lattice at room temperature</w:t>
      </w:r>
      <w:r w:rsidR="00BE286C">
        <w:rPr>
          <w:rFonts w:ascii="Times New Roman" w:hAnsi="Times New Roman" w:cs="Times New Roman"/>
          <w:lang w:val="en-US"/>
        </w:rPr>
        <w:t xml:space="preserve"> in the presence of a constant perpendicular magnetic field</w:t>
      </w:r>
      <w:r w:rsidRPr="00352D40">
        <w:rPr>
          <w:rFonts w:ascii="Times New Roman" w:hAnsi="Times New Roman" w:cs="Times New Roman"/>
          <w:lang w:val="en-US"/>
        </w:rPr>
        <w:t>, we reduce the specimen's temperature to 100 K. Fig. S</w:t>
      </w:r>
      <w:r>
        <w:rPr>
          <w:rFonts w:ascii="Times New Roman" w:hAnsi="Times New Roman" w:cs="Times New Roman"/>
          <w:lang w:val="en-US"/>
        </w:rPr>
        <w:t>4b</w:t>
      </w:r>
      <w:r w:rsidRPr="00352D40">
        <w:rPr>
          <w:rFonts w:ascii="Times New Roman" w:hAnsi="Times New Roman" w:cs="Times New Roman"/>
          <w:lang w:val="en-US"/>
        </w:rPr>
        <w:t xml:space="preserve"> shows </w:t>
      </w:r>
      <w:r w:rsidR="00BE286C">
        <w:rPr>
          <w:rFonts w:ascii="Times New Roman" w:hAnsi="Times New Roman" w:cs="Times New Roman"/>
          <w:lang w:val="en-US"/>
        </w:rPr>
        <w:t xml:space="preserve">a typical Lorentz transmission </w:t>
      </w:r>
      <w:r w:rsidR="002132E5">
        <w:rPr>
          <w:rFonts w:ascii="Times New Roman" w:hAnsi="Times New Roman" w:cs="Times New Roman"/>
          <w:lang w:val="en-US"/>
        </w:rPr>
        <w:t>electron microscopy</w:t>
      </w:r>
      <w:r w:rsidRPr="00352D40">
        <w:rPr>
          <w:rFonts w:ascii="Times New Roman" w:hAnsi="Times New Roman" w:cs="Times New Roman"/>
          <w:lang w:val="en-US"/>
        </w:rPr>
        <w:t xml:space="preserve"> </w:t>
      </w:r>
      <w:r w:rsidR="00BE286C">
        <w:rPr>
          <w:rFonts w:ascii="Times New Roman" w:hAnsi="Times New Roman" w:cs="Times New Roman"/>
          <w:lang w:val="en-US"/>
        </w:rPr>
        <w:t>(</w:t>
      </w:r>
      <w:r w:rsidRPr="00352D40">
        <w:rPr>
          <w:rFonts w:ascii="Times New Roman" w:hAnsi="Times New Roman" w:cs="Times New Roman"/>
          <w:lang w:val="en-US"/>
        </w:rPr>
        <w:t>LTEM</w:t>
      </w:r>
      <w:r w:rsidR="00BE286C">
        <w:rPr>
          <w:rFonts w:ascii="Times New Roman" w:hAnsi="Times New Roman" w:cs="Times New Roman"/>
          <w:lang w:val="en-US"/>
        </w:rPr>
        <w:t>)</w:t>
      </w:r>
      <w:r w:rsidRPr="00352D40">
        <w:rPr>
          <w:rFonts w:ascii="Times New Roman" w:hAnsi="Times New Roman" w:cs="Times New Roman"/>
          <w:lang w:val="en-US"/>
        </w:rPr>
        <w:t xml:space="preserve"> </w:t>
      </w:r>
      <w:r w:rsidR="00BE286C">
        <w:rPr>
          <w:rFonts w:ascii="Times New Roman" w:hAnsi="Times New Roman" w:cs="Times New Roman"/>
          <w:lang w:val="en-US"/>
        </w:rPr>
        <w:t>image</w:t>
      </w:r>
      <w:r w:rsidRPr="00352D40">
        <w:rPr>
          <w:rFonts w:ascii="Times New Roman" w:hAnsi="Times New Roman" w:cs="Times New Roman"/>
          <w:lang w:val="en-US"/>
        </w:rPr>
        <w:t xml:space="preserve"> </w:t>
      </w:r>
      <w:r w:rsidR="00BE286C">
        <w:rPr>
          <w:rFonts w:ascii="Times New Roman" w:hAnsi="Times New Roman" w:cs="Times New Roman"/>
          <w:lang w:val="en-US"/>
        </w:rPr>
        <w:t>taken at</w:t>
      </w:r>
      <w:r w:rsidRPr="00352D40">
        <w:rPr>
          <w:rFonts w:ascii="Times New Roman" w:hAnsi="Times New Roman" w:cs="Times New Roman"/>
          <w:lang w:val="en-US"/>
        </w:rPr>
        <w:t xml:space="preserve"> 100 K and </w:t>
      </w:r>
      <w:r w:rsidR="00BE286C">
        <w:rPr>
          <w:rFonts w:ascii="Times New Roman" w:hAnsi="Times New Roman" w:cs="Times New Roman"/>
          <w:lang w:val="en-US"/>
        </w:rPr>
        <w:t xml:space="preserve">in the presence of a </w:t>
      </w:r>
      <w:r w:rsidRPr="00352D40">
        <w:rPr>
          <w:rFonts w:ascii="Times New Roman" w:hAnsi="Times New Roman" w:cs="Times New Roman"/>
          <w:lang w:val="en-US"/>
        </w:rPr>
        <w:t>200 mT</w:t>
      </w:r>
      <w:r w:rsidR="00BE286C">
        <w:rPr>
          <w:rFonts w:ascii="Times New Roman" w:hAnsi="Times New Roman" w:cs="Times New Roman"/>
          <w:lang w:val="en-US"/>
        </w:rPr>
        <w:t xml:space="preserve"> field</w:t>
      </w:r>
      <w:r w:rsidRPr="00352D40">
        <w:rPr>
          <w:rFonts w:ascii="Times New Roman" w:hAnsi="Times New Roman" w:cs="Times New Roman"/>
          <w:lang w:val="en-US"/>
        </w:rPr>
        <w:t>. Here, we focus on the region</w:t>
      </w:r>
      <w:r w:rsidR="00BE286C">
        <w:rPr>
          <w:rFonts w:ascii="Times New Roman" w:hAnsi="Times New Roman" w:cs="Times New Roman"/>
          <w:lang w:val="en-US"/>
        </w:rPr>
        <w:t xml:space="preserve"> at the edge of the sample</w:t>
      </w:r>
      <w:r w:rsidRPr="00352D40">
        <w:rPr>
          <w:rFonts w:ascii="Times New Roman" w:hAnsi="Times New Roman" w:cs="Times New Roman"/>
          <w:lang w:val="en-US"/>
        </w:rPr>
        <w:t xml:space="preserve"> </w:t>
      </w:r>
      <w:r w:rsidR="00BE286C">
        <w:rPr>
          <w:rFonts w:ascii="Times New Roman" w:hAnsi="Times New Roman" w:cs="Times New Roman"/>
          <w:lang w:val="en-US"/>
        </w:rPr>
        <w:t>identified by</w:t>
      </w:r>
      <w:r w:rsidRPr="00352D40">
        <w:rPr>
          <w:rFonts w:ascii="Times New Roman" w:hAnsi="Times New Roman" w:cs="Times New Roman"/>
          <w:lang w:val="en-US"/>
        </w:rPr>
        <w:t xml:space="preserve"> </w:t>
      </w:r>
      <w:r w:rsidR="00BE286C">
        <w:rPr>
          <w:rFonts w:ascii="Times New Roman" w:hAnsi="Times New Roman" w:cs="Times New Roman"/>
          <w:lang w:val="en-US"/>
        </w:rPr>
        <w:t>the</w:t>
      </w:r>
      <w:r w:rsidRPr="00352D40">
        <w:rPr>
          <w:rFonts w:ascii="Times New Roman" w:hAnsi="Times New Roman" w:cs="Times New Roman"/>
          <w:lang w:val="en-US"/>
        </w:rPr>
        <w:t xml:space="preserve"> yellow rectangle </w:t>
      </w:r>
      <w:r w:rsidR="00BE286C">
        <w:rPr>
          <w:rFonts w:ascii="Times New Roman" w:hAnsi="Times New Roman" w:cs="Times New Roman"/>
          <w:lang w:val="en-US"/>
        </w:rPr>
        <w:t xml:space="preserve">in Fig.S4b </w:t>
      </w:r>
      <w:r w:rsidRPr="00352D40">
        <w:rPr>
          <w:rFonts w:ascii="Times New Roman" w:hAnsi="Times New Roman" w:cs="Times New Roman"/>
          <w:lang w:val="en-US"/>
        </w:rPr>
        <w:t xml:space="preserve">to </w:t>
      </w:r>
      <w:r w:rsidR="00BE286C">
        <w:rPr>
          <w:rFonts w:ascii="Times New Roman" w:hAnsi="Times New Roman" w:cs="Times New Roman"/>
          <w:lang w:val="en-US"/>
        </w:rPr>
        <w:t>illustrate</w:t>
      </w:r>
      <w:r w:rsidRPr="00352D40">
        <w:rPr>
          <w:rFonts w:ascii="Times New Roman" w:hAnsi="Times New Roman" w:cs="Times New Roman"/>
          <w:lang w:val="en-US"/>
        </w:rPr>
        <w:t xml:space="preserve"> the </w:t>
      </w:r>
      <w:r w:rsidR="00BE286C" w:rsidRPr="00352D40">
        <w:rPr>
          <w:rFonts w:ascii="Times New Roman" w:hAnsi="Times New Roman" w:cs="Times New Roman"/>
          <w:lang w:val="en-US"/>
        </w:rPr>
        <w:t>formation</w:t>
      </w:r>
      <w:r w:rsidR="00BE286C">
        <w:rPr>
          <w:rFonts w:ascii="Times New Roman" w:hAnsi="Times New Roman" w:cs="Times New Roman"/>
          <w:lang w:val="en-US"/>
        </w:rPr>
        <w:t xml:space="preserve"> of </w:t>
      </w:r>
      <w:r w:rsidRPr="00352D40">
        <w:rPr>
          <w:rFonts w:ascii="Times New Roman" w:hAnsi="Times New Roman" w:cs="Times New Roman"/>
          <w:lang w:val="en-US"/>
        </w:rPr>
        <w:t xml:space="preserve">fractional antiskyrmions. </w:t>
      </w:r>
      <w:r w:rsidR="00BE286C">
        <w:rPr>
          <w:rFonts w:ascii="Times New Roman" w:hAnsi="Times New Roman" w:cs="Times New Roman"/>
          <w:lang w:val="en-US"/>
        </w:rPr>
        <w:t>The initial state within this rectangle consists of</w:t>
      </w:r>
      <w:r w:rsidRPr="00352D40">
        <w:rPr>
          <w:rFonts w:ascii="Times New Roman" w:hAnsi="Times New Roman" w:cs="Times New Roman"/>
          <w:lang w:val="en-US"/>
        </w:rPr>
        <w:t xml:space="preserve"> square antiskyrmion</w:t>
      </w:r>
      <w:r w:rsidR="00BE286C">
        <w:rPr>
          <w:rFonts w:ascii="Times New Roman" w:hAnsi="Times New Roman" w:cs="Times New Roman"/>
          <w:lang w:val="en-US"/>
        </w:rPr>
        <w:t xml:space="preserve">s </w:t>
      </w:r>
      <w:r w:rsidRPr="00352D40">
        <w:rPr>
          <w:rFonts w:ascii="Times New Roman" w:hAnsi="Times New Roman" w:cs="Times New Roman"/>
          <w:lang w:val="en-US"/>
        </w:rPr>
        <w:t>as shown in Fig. S</w:t>
      </w:r>
      <w:r>
        <w:rPr>
          <w:rFonts w:ascii="Times New Roman" w:hAnsi="Times New Roman" w:cs="Times New Roman"/>
          <w:lang w:val="en-US"/>
        </w:rPr>
        <w:t>4c</w:t>
      </w:r>
      <w:r w:rsidRPr="00352D40">
        <w:rPr>
          <w:rFonts w:ascii="Times New Roman" w:hAnsi="Times New Roman" w:cs="Times New Roman"/>
          <w:lang w:val="en-US"/>
        </w:rPr>
        <w:t xml:space="preserve">. </w:t>
      </w:r>
      <w:r w:rsidR="00BE286C">
        <w:rPr>
          <w:rFonts w:ascii="Times New Roman" w:hAnsi="Times New Roman" w:cs="Times New Roman"/>
          <w:lang w:val="en-US"/>
        </w:rPr>
        <w:t>On reducing</w:t>
      </w:r>
      <w:r w:rsidRPr="00352D40">
        <w:rPr>
          <w:rFonts w:ascii="Times New Roman" w:hAnsi="Times New Roman" w:cs="Times New Roman"/>
          <w:lang w:val="en-US"/>
        </w:rPr>
        <w:t xml:space="preserve"> the magnetic field, those antiskyrmions </w:t>
      </w:r>
      <w:r w:rsidR="00BE286C">
        <w:rPr>
          <w:rFonts w:ascii="Times New Roman" w:hAnsi="Times New Roman" w:cs="Times New Roman"/>
          <w:lang w:val="en-US"/>
        </w:rPr>
        <w:t>that are</w:t>
      </w:r>
      <w:r w:rsidRPr="00352D40">
        <w:rPr>
          <w:rFonts w:ascii="Times New Roman" w:hAnsi="Times New Roman" w:cs="Times New Roman"/>
          <w:lang w:val="en-US"/>
        </w:rPr>
        <w:t xml:space="preserve"> touch</w:t>
      </w:r>
      <w:r w:rsidR="00BE286C">
        <w:rPr>
          <w:rFonts w:ascii="Times New Roman" w:hAnsi="Times New Roman" w:cs="Times New Roman"/>
          <w:lang w:val="en-US"/>
        </w:rPr>
        <w:t>ing</w:t>
      </w:r>
      <w:r w:rsidRPr="00352D40">
        <w:rPr>
          <w:rFonts w:ascii="Times New Roman" w:hAnsi="Times New Roman" w:cs="Times New Roman"/>
          <w:lang w:val="en-US"/>
        </w:rPr>
        <w:t xml:space="preserve"> the edge</w:t>
      </w:r>
      <w:r w:rsidR="00BE286C">
        <w:rPr>
          <w:rFonts w:ascii="Times New Roman" w:hAnsi="Times New Roman" w:cs="Times New Roman"/>
          <w:lang w:val="en-US"/>
        </w:rPr>
        <w:t xml:space="preserve"> of the sample</w:t>
      </w:r>
      <w:r w:rsidRPr="00352D40">
        <w:rPr>
          <w:rFonts w:ascii="Times New Roman" w:hAnsi="Times New Roman" w:cs="Times New Roman"/>
          <w:lang w:val="en-US"/>
        </w:rPr>
        <w:t xml:space="preserve"> </w:t>
      </w:r>
      <w:r w:rsidR="00BE286C">
        <w:rPr>
          <w:rFonts w:ascii="Times New Roman" w:hAnsi="Times New Roman" w:cs="Times New Roman"/>
          <w:lang w:val="en-US"/>
        </w:rPr>
        <w:t>become</w:t>
      </w:r>
      <w:r w:rsidRPr="00352D40">
        <w:rPr>
          <w:rFonts w:ascii="Times New Roman" w:hAnsi="Times New Roman" w:cs="Times New Roman"/>
          <w:lang w:val="en-US"/>
        </w:rPr>
        <w:t xml:space="preserve"> fractional antiskyrmions (Fig. S</w:t>
      </w:r>
      <w:r>
        <w:rPr>
          <w:rFonts w:ascii="Times New Roman" w:hAnsi="Times New Roman" w:cs="Times New Roman"/>
          <w:lang w:val="en-US"/>
        </w:rPr>
        <w:t>4d</w:t>
      </w:r>
      <w:r w:rsidRPr="00352D40">
        <w:rPr>
          <w:rFonts w:ascii="Times New Roman" w:hAnsi="Times New Roman" w:cs="Times New Roman"/>
          <w:lang w:val="en-US"/>
        </w:rPr>
        <w:t xml:space="preserve">). The size of </w:t>
      </w:r>
      <w:r w:rsidR="00BE286C">
        <w:rPr>
          <w:rFonts w:ascii="Times New Roman" w:hAnsi="Times New Roman" w:cs="Times New Roman"/>
          <w:lang w:val="en-US"/>
        </w:rPr>
        <w:t xml:space="preserve">these </w:t>
      </w:r>
      <w:r w:rsidRPr="00352D40">
        <w:rPr>
          <w:rFonts w:ascii="Times New Roman" w:hAnsi="Times New Roman" w:cs="Times New Roman"/>
          <w:lang w:val="en-US"/>
        </w:rPr>
        <w:t xml:space="preserve">fractional nano-objects reduces </w:t>
      </w:r>
      <w:r w:rsidR="00BE286C">
        <w:rPr>
          <w:rFonts w:ascii="Times New Roman" w:hAnsi="Times New Roman" w:cs="Times New Roman"/>
          <w:lang w:val="en-US"/>
        </w:rPr>
        <w:t>as the</w:t>
      </w:r>
      <w:r w:rsidRPr="00352D40">
        <w:rPr>
          <w:rFonts w:ascii="Times New Roman" w:hAnsi="Times New Roman" w:cs="Times New Roman"/>
          <w:lang w:val="en-US"/>
        </w:rPr>
        <w:t xml:space="preserve"> </w:t>
      </w:r>
      <w:r w:rsidR="00BE286C">
        <w:rPr>
          <w:rFonts w:ascii="Times New Roman" w:hAnsi="Times New Roman" w:cs="Times New Roman"/>
          <w:lang w:val="en-US"/>
        </w:rPr>
        <w:t xml:space="preserve">field crosses zero and </w:t>
      </w:r>
      <w:r w:rsidR="004D237E">
        <w:rPr>
          <w:rFonts w:ascii="Times New Roman" w:hAnsi="Times New Roman" w:cs="Times New Roman"/>
          <w:lang w:val="en-US"/>
        </w:rPr>
        <w:t xml:space="preserve">increases in strength in </w:t>
      </w:r>
      <w:r w:rsidR="00BE286C">
        <w:rPr>
          <w:rFonts w:ascii="Times New Roman" w:hAnsi="Times New Roman" w:cs="Times New Roman"/>
          <w:lang w:val="en-US"/>
        </w:rPr>
        <w:t>the</w:t>
      </w:r>
      <w:r w:rsidRPr="00352D40">
        <w:rPr>
          <w:rFonts w:ascii="Times New Roman" w:hAnsi="Times New Roman" w:cs="Times New Roman"/>
          <w:lang w:val="en-US"/>
        </w:rPr>
        <w:t xml:space="preserve"> negative direction (Fig. S</w:t>
      </w:r>
      <w:r>
        <w:rPr>
          <w:rFonts w:ascii="Times New Roman" w:hAnsi="Times New Roman" w:cs="Times New Roman"/>
          <w:lang w:val="en-US"/>
        </w:rPr>
        <w:t>4e</w:t>
      </w:r>
      <w:r w:rsidRPr="00352D40">
        <w:rPr>
          <w:rFonts w:ascii="Times New Roman" w:hAnsi="Times New Roman" w:cs="Times New Roman"/>
          <w:lang w:val="en-US"/>
        </w:rPr>
        <w:t xml:space="preserve"> and S</w:t>
      </w:r>
      <w:r>
        <w:rPr>
          <w:rFonts w:ascii="Times New Roman" w:hAnsi="Times New Roman" w:cs="Times New Roman"/>
          <w:lang w:val="en-US"/>
        </w:rPr>
        <w:t>4f</w:t>
      </w:r>
      <w:r w:rsidRPr="00352D40">
        <w:rPr>
          <w:rFonts w:ascii="Times New Roman" w:hAnsi="Times New Roman" w:cs="Times New Roman"/>
          <w:lang w:val="en-US"/>
        </w:rPr>
        <w:t xml:space="preserve">). The fractional antiskyrmions </w:t>
      </w:r>
      <w:r w:rsidR="004D237E">
        <w:rPr>
          <w:rFonts w:ascii="Times New Roman" w:hAnsi="Times New Roman" w:cs="Times New Roman"/>
          <w:lang w:val="en-US"/>
        </w:rPr>
        <w:t>become</w:t>
      </w:r>
      <w:r w:rsidRPr="00352D40">
        <w:rPr>
          <w:rFonts w:ascii="Times New Roman" w:hAnsi="Times New Roman" w:cs="Times New Roman"/>
          <w:lang w:val="en-US"/>
        </w:rPr>
        <w:t xml:space="preserve"> triang</w:t>
      </w:r>
      <w:r w:rsidR="004D237E">
        <w:rPr>
          <w:rFonts w:ascii="Times New Roman" w:hAnsi="Times New Roman" w:cs="Times New Roman"/>
          <w:lang w:val="en-US"/>
        </w:rPr>
        <w:t>ularly</w:t>
      </w:r>
      <w:r w:rsidRPr="00352D40">
        <w:rPr>
          <w:rFonts w:ascii="Times New Roman" w:hAnsi="Times New Roman" w:cs="Times New Roman"/>
          <w:lang w:val="en-US"/>
        </w:rPr>
        <w:t>-shaped</w:t>
      </w:r>
      <w:r w:rsidR="004D237E">
        <w:rPr>
          <w:rFonts w:ascii="Times New Roman" w:hAnsi="Times New Roman" w:cs="Times New Roman"/>
          <w:lang w:val="en-US"/>
        </w:rPr>
        <w:t xml:space="preserve"> in the field region </w:t>
      </w:r>
      <w:r w:rsidRPr="00352D40">
        <w:rPr>
          <w:rFonts w:ascii="Times New Roman" w:hAnsi="Times New Roman" w:cs="Times New Roman"/>
          <w:lang w:val="en-US"/>
        </w:rPr>
        <w:t xml:space="preserve">from -72 mT to -224 mT (Fig. </w:t>
      </w:r>
      <w:r w:rsidRPr="00362689">
        <w:rPr>
          <w:rFonts w:ascii="Times New Roman" w:hAnsi="Times New Roman" w:cs="Times New Roman"/>
          <w:lang w:val="en-US"/>
        </w:rPr>
        <w:t>S</w:t>
      </w:r>
      <w:r>
        <w:rPr>
          <w:rFonts w:ascii="Times New Roman" w:hAnsi="Times New Roman" w:cs="Times New Roman"/>
          <w:lang w:val="en-US"/>
        </w:rPr>
        <w:t>4g</w:t>
      </w:r>
      <w:r w:rsidRPr="00362689">
        <w:rPr>
          <w:rFonts w:ascii="Times New Roman" w:hAnsi="Times New Roman" w:cs="Times New Roman"/>
          <w:lang w:val="en-US"/>
        </w:rPr>
        <w:t xml:space="preserve"> and S</w:t>
      </w:r>
      <w:r>
        <w:rPr>
          <w:rFonts w:ascii="Times New Roman" w:hAnsi="Times New Roman" w:cs="Times New Roman"/>
          <w:lang w:val="en-US"/>
        </w:rPr>
        <w:t>4j</w:t>
      </w:r>
      <w:r w:rsidRPr="00362689">
        <w:rPr>
          <w:rFonts w:ascii="Times New Roman" w:hAnsi="Times New Roman" w:cs="Times New Roman"/>
          <w:lang w:val="en-US"/>
        </w:rPr>
        <w:t xml:space="preserve">).  </w:t>
      </w:r>
    </w:p>
    <w:p w14:paraId="32FA3578" w14:textId="77777777" w:rsidR="00B53065" w:rsidRDefault="00B53065" w:rsidP="00B53065">
      <w:pPr>
        <w:spacing w:line="360" w:lineRule="auto"/>
        <w:jc w:val="both"/>
        <w:rPr>
          <w:rFonts w:ascii="Times New Roman" w:hAnsi="Times New Roman" w:cs="Times New Roman"/>
          <w:lang w:val="en-US"/>
        </w:rPr>
      </w:pPr>
    </w:p>
    <w:p w14:paraId="534154F8" w14:textId="77777777" w:rsidR="00B53065" w:rsidRPr="002132E5" w:rsidRDefault="00B53065" w:rsidP="00B53065">
      <w:pPr>
        <w:spacing w:after="15" w:line="360" w:lineRule="auto"/>
        <w:ind w:right="-15"/>
        <w:jc w:val="both"/>
        <w:rPr>
          <w:rFonts w:ascii="Times New Roman" w:hAnsi="Times New Roman" w:cs="Times New Roman"/>
          <w:b/>
          <w:sz w:val="28"/>
          <w:szCs w:val="28"/>
        </w:rPr>
      </w:pPr>
      <w:r w:rsidRPr="002132E5">
        <w:rPr>
          <w:rFonts w:ascii="Times New Roman" w:hAnsi="Times New Roman" w:cs="Times New Roman"/>
          <w:b/>
          <w:sz w:val="28"/>
          <w:szCs w:val="28"/>
        </w:rPr>
        <w:t>Magnetic textures and competing interactions</w:t>
      </w:r>
    </w:p>
    <w:p w14:paraId="30C02F1B" w14:textId="612964C6" w:rsidR="00B53065" w:rsidRDefault="00B53065" w:rsidP="001A763B">
      <w:pPr>
        <w:spacing w:after="35" w:line="360" w:lineRule="auto"/>
        <w:ind w:left="-15" w:right="-15"/>
        <w:jc w:val="both"/>
        <w:rPr>
          <w:rFonts w:ascii="Times New Roman" w:hAnsi="Times New Roman" w:cs="Times New Roman"/>
        </w:rPr>
      </w:pPr>
      <w:r>
        <w:rPr>
          <w:rFonts w:ascii="Times New Roman" w:hAnsi="Times New Roman" w:cs="Times New Roman"/>
        </w:rPr>
        <w:t xml:space="preserve">Previous </w:t>
      </w:r>
      <w:r w:rsidR="004D237E">
        <w:rPr>
          <w:rFonts w:ascii="Times New Roman" w:hAnsi="Times New Roman" w:cs="Times New Roman"/>
        </w:rPr>
        <w:t>studies</w:t>
      </w:r>
      <w:r w:rsidRPr="00084423">
        <w:rPr>
          <w:rFonts w:ascii="Times New Roman" w:hAnsi="Times New Roman" w:cs="Times New Roman"/>
        </w:rPr>
        <w:t xml:space="preserve"> </w:t>
      </w:r>
      <w:r>
        <w:rPr>
          <w:rFonts w:ascii="Times New Roman" w:hAnsi="Times New Roman" w:cs="Times New Roman"/>
        </w:rPr>
        <w:t>have</w:t>
      </w:r>
      <w:r w:rsidRPr="00084423">
        <w:rPr>
          <w:rFonts w:ascii="Times New Roman" w:hAnsi="Times New Roman" w:cs="Times New Roman"/>
        </w:rPr>
        <w:t xml:space="preserve"> pointed out that the </w:t>
      </w:r>
      <w:r>
        <w:rPr>
          <w:rFonts w:ascii="Times New Roman" w:hAnsi="Times New Roman" w:cs="Times New Roman"/>
        </w:rPr>
        <w:t>dipolar</w:t>
      </w:r>
      <w:r w:rsidRPr="00084423">
        <w:rPr>
          <w:rFonts w:ascii="Times New Roman" w:hAnsi="Times New Roman" w:cs="Times New Roman"/>
        </w:rPr>
        <w:t xml:space="preserve"> interaction plays an important role in Heusler compound</w:t>
      </w:r>
      <w:r w:rsidR="004D237E">
        <w:rPr>
          <w:rFonts w:ascii="Times New Roman" w:hAnsi="Times New Roman" w:cs="Times New Roman"/>
        </w:rPr>
        <w:t>s such as</w:t>
      </w:r>
      <w:r w:rsidRPr="00084423">
        <w:rPr>
          <w:rFonts w:ascii="Times New Roman" w:hAnsi="Times New Roman" w:cs="Times New Roman"/>
        </w:rPr>
        <w:t xml:space="preserve"> Mn</w:t>
      </w:r>
      <w:r w:rsidRPr="00084423">
        <w:rPr>
          <w:rFonts w:ascii="Times New Roman" w:hAnsi="Times New Roman" w:cs="Times New Roman"/>
          <w:vertAlign w:val="subscript"/>
        </w:rPr>
        <w:t>1</w:t>
      </w:r>
      <w:r w:rsidRPr="00084423">
        <w:rPr>
          <w:rFonts w:ascii="Times New Roman" w:hAnsi="Times New Roman" w:cs="Times New Roman"/>
          <w:i/>
          <w:vertAlign w:val="subscript"/>
        </w:rPr>
        <w:t>.</w:t>
      </w:r>
      <w:r w:rsidRPr="00084423">
        <w:rPr>
          <w:rFonts w:ascii="Times New Roman" w:hAnsi="Times New Roman" w:cs="Times New Roman"/>
          <w:vertAlign w:val="subscript"/>
        </w:rPr>
        <w:t>4</w:t>
      </w:r>
      <w:r w:rsidRPr="00084423">
        <w:rPr>
          <w:rFonts w:ascii="Times New Roman" w:hAnsi="Times New Roman" w:cs="Times New Roman"/>
        </w:rPr>
        <w:t>Pt</w:t>
      </w:r>
      <w:r w:rsidRPr="00084423">
        <w:rPr>
          <w:rFonts w:ascii="Times New Roman" w:hAnsi="Times New Roman" w:cs="Times New Roman"/>
          <w:vertAlign w:val="subscript"/>
        </w:rPr>
        <w:t>0</w:t>
      </w:r>
      <w:r w:rsidRPr="00084423">
        <w:rPr>
          <w:rFonts w:ascii="Times New Roman" w:hAnsi="Times New Roman" w:cs="Times New Roman"/>
          <w:i/>
          <w:vertAlign w:val="subscript"/>
        </w:rPr>
        <w:t>.</w:t>
      </w:r>
      <w:r w:rsidRPr="00084423">
        <w:rPr>
          <w:rFonts w:ascii="Times New Roman" w:hAnsi="Times New Roman" w:cs="Times New Roman"/>
          <w:vertAlign w:val="subscript"/>
        </w:rPr>
        <w:t>9</w:t>
      </w:r>
      <w:r w:rsidRPr="00084423">
        <w:rPr>
          <w:rFonts w:ascii="Times New Roman" w:hAnsi="Times New Roman" w:cs="Times New Roman"/>
        </w:rPr>
        <w:t>Pd</w:t>
      </w:r>
      <w:r w:rsidRPr="00084423">
        <w:rPr>
          <w:rFonts w:ascii="Times New Roman" w:hAnsi="Times New Roman" w:cs="Times New Roman"/>
          <w:vertAlign w:val="subscript"/>
        </w:rPr>
        <w:t>0</w:t>
      </w:r>
      <w:r w:rsidRPr="00084423">
        <w:rPr>
          <w:rFonts w:ascii="Times New Roman" w:hAnsi="Times New Roman" w:cs="Times New Roman"/>
          <w:i/>
          <w:vertAlign w:val="subscript"/>
        </w:rPr>
        <w:t>.</w:t>
      </w:r>
      <w:r w:rsidRPr="00084423">
        <w:rPr>
          <w:rFonts w:ascii="Times New Roman" w:hAnsi="Times New Roman" w:cs="Times New Roman"/>
          <w:vertAlign w:val="subscript"/>
        </w:rPr>
        <w:t>1</w:t>
      </w:r>
      <w:r w:rsidRPr="00084423">
        <w:rPr>
          <w:rFonts w:ascii="Times New Roman" w:hAnsi="Times New Roman" w:cs="Times New Roman"/>
        </w:rPr>
        <w:t>Sn</w:t>
      </w:r>
      <w:r w:rsidR="00AF1492">
        <w:rPr>
          <w:rFonts w:ascii="Times New Roman" w:hAnsi="Times New Roman" w:cs="Times New Roman"/>
        </w:rPr>
        <w:fldChar w:fldCharType="begin">
          <w:fldData xml:space="preserve">PEVuZE5vdGU+PENpdGU+PEF1dGhvcj5KZW5hPC9BdXRob3I+PFllYXI+MjAyMDwvWWVhcj48UmVj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</w:fldData>
        </w:fldChar>
      </w:r>
      <w:r w:rsidR="00AF1492">
        <w:rPr>
          <w:rFonts w:ascii="Times New Roman" w:hAnsi="Times New Roman" w:cs="Times New Roman"/>
        </w:rPr>
        <w:instrText xml:space="preserve"> ADDIN EN.CITE </w:instrText>
      </w:r>
      <w:r w:rsidR="00AF1492">
        <w:rPr>
          <w:rFonts w:ascii="Times New Roman" w:hAnsi="Times New Roman" w:cs="Times New Roman"/>
        </w:rPr>
        <w:fldChar w:fldCharType="begin">
          <w:fldData xml:space="preserve">PEVuZE5vdGU+PENpdGU+PEF1dGhvcj5KZW5hPC9BdXRob3I+PFllYXI+MjAyMDwvWWVhcj48UmVj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</w:fldData>
        </w:fldChar>
      </w:r>
      <w:r w:rsidR="00AF1492">
        <w:rPr>
          <w:rFonts w:ascii="Times New Roman" w:hAnsi="Times New Roman" w:cs="Times New Roman"/>
        </w:rPr>
        <w:instrText xml:space="preserve"> ADDIN EN.CITE.DATA </w:instrText>
      </w:r>
      <w:r w:rsidR="00AF1492">
        <w:rPr>
          <w:rFonts w:ascii="Times New Roman" w:hAnsi="Times New Roman" w:cs="Times New Roman"/>
        </w:rPr>
      </w:r>
      <w:r w:rsidR="00AF1492">
        <w:rPr>
          <w:rFonts w:ascii="Times New Roman" w:hAnsi="Times New Roman" w:cs="Times New Roman"/>
        </w:rPr>
        <w:fldChar w:fldCharType="end"/>
      </w:r>
      <w:r w:rsidR="00AF1492">
        <w:rPr>
          <w:rFonts w:ascii="Times New Roman" w:hAnsi="Times New Roman" w:cs="Times New Roman"/>
        </w:rPr>
      </w:r>
      <w:r w:rsidR="00AF1492">
        <w:rPr>
          <w:rFonts w:ascii="Times New Roman" w:hAnsi="Times New Roman" w:cs="Times New Roman"/>
        </w:rPr>
        <w:fldChar w:fldCharType="separate"/>
      </w:r>
      <w:r w:rsidR="00AF1492" w:rsidRPr="00AF1492">
        <w:rPr>
          <w:rFonts w:ascii="Times New Roman" w:hAnsi="Times New Roman" w:cs="Times New Roman"/>
          <w:noProof/>
          <w:vertAlign w:val="superscript"/>
        </w:rPr>
        <w:t>1,2</w:t>
      </w:r>
      <w:r w:rsidR="00AF1492">
        <w:rPr>
          <w:rFonts w:ascii="Times New Roman" w:hAnsi="Times New Roman" w:cs="Times New Roman"/>
        </w:rPr>
        <w:fldChar w:fldCharType="end"/>
      </w:r>
      <w:r w:rsidRPr="00084423">
        <w:rPr>
          <w:rFonts w:ascii="Times New Roman" w:hAnsi="Times New Roman" w:cs="Times New Roman"/>
        </w:rPr>
        <w:t xml:space="preserve">. This is particularly prominent at low temperatures, where elliptically deformed Bloch skyrmions are stabilized despite the anisotropic Dzyaloshinskii–Moriya interaction that </w:t>
      </w:r>
      <w:proofErr w:type="spellStart"/>
      <w:r w:rsidRPr="00084423">
        <w:rPr>
          <w:rFonts w:ascii="Times New Roman" w:hAnsi="Times New Roman" w:cs="Times New Roman"/>
        </w:rPr>
        <w:t>favors</w:t>
      </w:r>
      <w:proofErr w:type="spellEnd"/>
      <w:r w:rsidRPr="00084423">
        <w:rPr>
          <w:rFonts w:ascii="Times New Roman" w:hAnsi="Times New Roman" w:cs="Times New Roman"/>
        </w:rPr>
        <w:t xml:space="preserve"> antiskyrmions</w:t>
      </w:r>
      <w:r w:rsidR="00AF1492">
        <w:rPr>
          <w:rFonts w:ascii="Times New Roman" w:hAnsi="Times New Roman" w:cs="Times New Roman"/>
        </w:rPr>
        <w:fldChar w:fldCharType="begin"/>
      </w:r>
      <w:r w:rsidR="00AF1492">
        <w:rPr>
          <w:rFonts w:ascii="Times New Roman" w:hAnsi="Times New Roman" w:cs="Times New Roman"/>
        </w:rPr>
        <w:instrText xml:space="preserve"> ADDIN EN.CITE &lt;EndNote&gt;&lt;Cite&gt;&lt;Author&gt;Jena&lt;/Author&gt;&lt;Year&gt;2020&lt;/Year&gt;&lt;RecNum&gt;209&lt;/RecNum&gt;&lt;DisplayText&gt;&lt;style face="superscript"&gt;1&lt;/style&gt;&lt;/DisplayText&gt;&lt;record&gt;&lt;rec-number&gt;209&lt;/rec-number&gt;&lt;foreign-keys&gt;&lt;key app="EN" db-id="zs0det2e4de09qetwwsvttwzt0rfs9w0pv5t" timestamp="1583261432"&gt;209&lt;/key&gt;&lt;/foreign-keys&gt;&lt;ref-type name="Journal Article"&gt;17&lt;/ref-type&gt;&lt;contributors&gt;&lt;authors&gt;&lt;author&gt;Jena, Jagannath&lt;/author&gt;&lt;author&gt;Göbel, Börge&lt;/author&gt;&lt;author&gt;Ma, Tianping&lt;/author&gt;&lt;author&gt;Kumar, Vivek&lt;/author&gt;&lt;author&gt;Saha, Rana&lt;/author&gt;&lt;author&gt;Mertig, Ingrid&lt;/author&gt;&lt;author&gt;Felser, Claudia&lt;/author&gt;&lt;author&gt;Parkin, S Stuart P&lt;/author&gt;&lt;/authors&gt;&lt;/contributors&gt;&lt;titles&gt;&lt;title&gt;Elliptical Bloch skyrmion chiral twins in an antiskyrmion system&lt;/title&gt;&lt;secondary-title&gt;Nature Communications&lt;/secondary-title&gt;&lt;/titles&gt;&lt;periodical&gt;&lt;full-title&gt;Nature Communications&lt;/full-title&gt;&lt;abbr-1&gt;Nat. Commun.&lt;/abbr-1&gt;&lt;/periodical&gt;&lt;pages&gt;1115&lt;/pages&gt;&lt;volume&gt;11&lt;/volume&gt;&lt;number&gt;1&lt;/number&gt;&lt;dates&gt;&lt;year&gt;2020&lt;/year&gt;&lt;/dates&gt;&lt;isbn&gt;2041-1723&lt;/isbn&gt;&lt;urls&gt;&lt;/urls&gt;&lt;/record&gt;&lt;/Cite&gt;&lt;/EndNote&gt;</w:instrText>
      </w:r>
      <w:r w:rsidR="00AF1492">
        <w:rPr>
          <w:rFonts w:ascii="Times New Roman" w:hAnsi="Times New Roman" w:cs="Times New Roman"/>
        </w:rPr>
        <w:fldChar w:fldCharType="separate"/>
      </w:r>
      <w:r w:rsidR="00AF1492" w:rsidRPr="00AF1492">
        <w:rPr>
          <w:rFonts w:ascii="Times New Roman" w:hAnsi="Times New Roman" w:cs="Times New Roman"/>
          <w:noProof/>
          <w:vertAlign w:val="superscript"/>
        </w:rPr>
        <w:t>1</w:t>
      </w:r>
      <w:r w:rsidR="00AF1492">
        <w:rPr>
          <w:rFonts w:ascii="Times New Roman" w:hAnsi="Times New Roman" w:cs="Times New Roman"/>
        </w:rPr>
        <w:fldChar w:fldCharType="end"/>
      </w:r>
      <w:r w:rsidRPr="00084423">
        <w:rPr>
          <w:rFonts w:ascii="Times New Roman" w:hAnsi="Times New Roman" w:cs="Times New Roman"/>
        </w:rPr>
        <w:t xml:space="preserve">. </w:t>
      </w:r>
      <w:r w:rsidR="004D237E">
        <w:rPr>
          <w:rFonts w:ascii="Times New Roman" w:hAnsi="Times New Roman" w:cs="Times New Roman"/>
        </w:rPr>
        <w:t xml:space="preserve">In our studies, at higher temperatures - room temperature and above - we do not observe these </w:t>
      </w:r>
      <w:r w:rsidR="004D237E" w:rsidRPr="00084423">
        <w:rPr>
          <w:rFonts w:ascii="Times New Roman" w:hAnsi="Times New Roman" w:cs="Times New Roman"/>
        </w:rPr>
        <w:t>elliptically deformed Bloch skyrmions</w:t>
      </w:r>
      <w:r w:rsidR="004D237E">
        <w:rPr>
          <w:rFonts w:ascii="Times New Roman" w:hAnsi="Times New Roman" w:cs="Times New Roman"/>
        </w:rPr>
        <w:t xml:space="preserve"> but rather only </w:t>
      </w:r>
      <w:r w:rsidRPr="00084423">
        <w:rPr>
          <w:rFonts w:ascii="Times New Roman" w:hAnsi="Times New Roman" w:cs="Times New Roman"/>
        </w:rPr>
        <w:t xml:space="preserve">antiskyrmions </w:t>
      </w:r>
      <w:r w:rsidR="004D237E">
        <w:rPr>
          <w:rFonts w:ascii="Times New Roman" w:hAnsi="Times New Roman" w:cs="Times New Roman"/>
        </w:rPr>
        <w:t xml:space="preserve">as </w:t>
      </w:r>
      <w:r>
        <w:rPr>
          <w:rFonts w:ascii="Times New Roman" w:hAnsi="Times New Roman" w:cs="Times New Roman"/>
        </w:rPr>
        <w:t>the concomitant</w:t>
      </w:r>
      <w:r w:rsidRPr="00444E4A">
        <w:rPr>
          <w:rFonts w:ascii="Times New Roman" w:hAnsi="Times New Roman" w:cs="Times New Roman"/>
        </w:rPr>
        <w:t xml:space="preserve"> </w:t>
      </w:r>
      <w:r w:rsidRPr="00084423">
        <w:rPr>
          <w:rFonts w:ascii="Times New Roman" w:hAnsi="Times New Roman" w:cs="Times New Roman"/>
        </w:rPr>
        <w:t>decrease</w:t>
      </w:r>
      <w:r>
        <w:rPr>
          <w:rFonts w:ascii="Times New Roman" w:hAnsi="Times New Roman" w:cs="Times New Roman"/>
        </w:rPr>
        <w:t xml:space="preserve"> in the total magnetization of the</w:t>
      </w:r>
      <w:r w:rsidRPr="00084423">
        <w:rPr>
          <w:rFonts w:ascii="Times New Roman" w:hAnsi="Times New Roman" w:cs="Times New Roman"/>
        </w:rPr>
        <w:t xml:space="preserve"> sample</w:t>
      </w:r>
      <w:r>
        <w:rPr>
          <w:rFonts w:ascii="Times New Roman" w:hAnsi="Times New Roman" w:cs="Times New Roman"/>
        </w:rPr>
        <w:t xml:space="preserve"> suppresses the dipolar interaction</w:t>
      </w:r>
      <w:r w:rsidR="004D237E">
        <w:rPr>
          <w:rFonts w:ascii="Times New Roman" w:hAnsi="Times New Roman" w:cs="Times New Roman"/>
        </w:rPr>
        <w:t>s</w:t>
      </w:r>
      <w:r>
        <w:rPr>
          <w:rFonts w:ascii="Times New Roman" w:hAnsi="Times New Roman" w:cs="Times New Roman"/>
        </w:rPr>
        <w:t>. Therefore, this</w:t>
      </w:r>
      <w:r w:rsidRPr="00084423">
        <w:rPr>
          <w:rFonts w:ascii="Times New Roman" w:hAnsi="Times New Roman" w:cs="Times New Roman"/>
        </w:rPr>
        <w:t xml:space="preserve"> Heusler material provides a unique opportunity to study the competition between the Dzyaloshinskii–Moriya interaction</w:t>
      </w:r>
      <w:r>
        <w:rPr>
          <w:rFonts w:ascii="Times New Roman" w:hAnsi="Times New Roman" w:cs="Times New Roman"/>
        </w:rPr>
        <w:t>,</w:t>
      </w:r>
      <w:r w:rsidRPr="00084423">
        <w:rPr>
          <w:rFonts w:ascii="Times New Roman" w:hAnsi="Times New Roman" w:cs="Times New Roman"/>
        </w:rPr>
        <w:t xml:space="preserve"> dipolar</w:t>
      </w:r>
      <w:r>
        <w:rPr>
          <w:rFonts w:ascii="Times New Roman" w:hAnsi="Times New Roman" w:cs="Times New Roman"/>
        </w:rPr>
        <w:t xml:space="preserve"> interaction</w:t>
      </w:r>
      <w:r w:rsidR="004D237E">
        <w:rPr>
          <w:rFonts w:ascii="Times New Roman" w:hAnsi="Times New Roman" w:cs="Times New Roman"/>
        </w:rPr>
        <w:t>s</w:t>
      </w:r>
      <w:r>
        <w:rPr>
          <w:rFonts w:ascii="Times New Roman" w:hAnsi="Times New Roman" w:cs="Times New Roman"/>
        </w:rPr>
        <w:t xml:space="preserve">, as well as </w:t>
      </w:r>
      <w:r w:rsidR="004D237E">
        <w:rPr>
          <w:rFonts w:ascii="Times New Roman" w:hAnsi="Times New Roman" w:cs="Times New Roman"/>
        </w:rPr>
        <w:t xml:space="preserve">the </w:t>
      </w:r>
      <w:r>
        <w:rPr>
          <w:rFonts w:ascii="Times New Roman" w:hAnsi="Times New Roman" w:cs="Times New Roman"/>
        </w:rPr>
        <w:t>easy-axis anisotropy, at finite temperature</w:t>
      </w:r>
      <w:r w:rsidR="004D237E">
        <w:rPr>
          <w:rFonts w:ascii="Times New Roman" w:hAnsi="Times New Roman" w:cs="Times New Roman"/>
        </w:rPr>
        <w:t>s</w:t>
      </w:r>
      <w:r>
        <w:rPr>
          <w:rFonts w:ascii="Times New Roman" w:hAnsi="Times New Roman" w:cs="Times New Roman"/>
        </w:rPr>
        <w:t xml:space="preserve">. </w:t>
      </w:r>
    </w:p>
    <w:p w14:paraId="2B663AEB" w14:textId="0C0BF0A0" w:rsidR="00B53065" w:rsidRPr="00084423" w:rsidRDefault="00B53065" w:rsidP="001A763B">
      <w:pPr>
        <w:spacing w:line="360" w:lineRule="auto"/>
        <w:ind w:left="-15" w:right="-15" w:firstLine="735"/>
        <w:jc w:val="both"/>
        <w:rPr>
          <w:rFonts w:ascii="Times New Roman" w:hAnsi="Times New Roman" w:cs="Times New Roman"/>
        </w:rPr>
      </w:pPr>
      <w:r>
        <w:rPr>
          <w:rFonts w:ascii="Times New Roman" w:hAnsi="Times New Roman" w:cs="Times New Roman"/>
        </w:rPr>
        <w:t>W</w:t>
      </w:r>
      <w:r w:rsidRPr="00084423">
        <w:rPr>
          <w:rFonts w:ascii="Times New Roman" w:hAnsi="Times New Roman" w:cs="Times New Roman"/>
        </w:rPr>
        <w:t xml:space="preserve">e have searched </w:t>
      </w:r>
      <w:r>
        <w:rPr>
          <w:rFonts w:ascii="Times New Roman" w:hAnsi="Times New Roman" w:cs="Times New Roman"/>
        </w:rPr>
        <w:t xml:space="preserve">for parameters </w:t>
      </w:r>
      <w:r w:rsidR="004D237E">
        <w:rPr>
          <w:rFonts w:ascii="Times New Roman" w:hAnsi="Times New Roman" w:cs="Times New Roman"/>
        </w:rPr>
        <w:t xml:space="preserve">within </w:t>
      </w:r>
      <w:r w:rsidRPr="00084423">
        <w:rPr>
          <w:rFonts w:ascii="Times New Roman" w:hAnsi="Times New Roman" w:cs="Times New Roman"/>
        </w:rPr>
        <w:t xml:space="preserve">our </w:t>
      </w:r>
      <w:r>
        <w:rPr>
          <w:rFonts w:ascii="Times New Roman" w:hAnsi="Times New Roman" w:cs="Times New Roman"/>
        </w:rPr>
        <w:t xml:space="preserve">atomistic spin Hamiltonian </w:t>
      </w:r>
      <w:r w:rsidRPr="00084423">
        <w:rPr>
          <w:rFonts w:ascii="Times New Roman" w:hAnsi="Times New Roman" w:cs="Times New Roman"/>
        </w:rPr>
        <w:t>model</w:t>
      </w:r>
      <w:r>
        <w:rPr>
          <w:rFonts w:ascii="Times New Roman" w:hAnsi="Times New Roman" w:cs="Times New Roman"/>
        </w:rPr>
        <w:t xml:space="preserve"> (see Methods)</w:t>
      </w:r>
      <w:r w:rsidRPr="00084423">
        <w:rPr>
          <w:rFonts w:ascii="Times New Roman" w:hAnsi="Times New Roman" w:cs="Times New Roman"/>
        </w:rPr>
        <w:t xml:space="preserve"> that can </w:t>
      </w:r>
      <w:r>
        <w:rPr>
          <w:rFonts w:ascii="Times New Roman" w:hAnsi="Times New Roman" w:cs="Times New Roman"/>
        </w:rPr>
        <w:t xml:space="preserve">qualitatively </w:t>
      </w:r>
      <w:r w:rsidRPr="00084423">
        <w:rPr>
          <w:rFonts w:ascii="Times New Roman" w:hAnsi="Times New Roman" w:cs="Times New Roman"/>
        </w:rPr>
        <w:t>reproduce the experimental result</w:t>
      </w:r>
      <w:r>
        <w:rPr>
          <w:rFonts w:ascii="Times New Roman" w:hAnsi="Times New Roman" w:cs="Times New Roman"/>
        </w:rPr>
        <w:t xml:space="preserve">s of the main text. </w:t>
      </w:r>
      <w:r w:rsidRPr="00084423">
        <w:rPr>
          <w:rFonts w:ascii="Times New Roman" w:hAnsi="Times New Roman" w:cs="Times New Roman"/>
        </w:rPr>
        <w:t xml:space="preserve">Our system consists of 50 × 50 × 5 spins with </w:t>
      </w:r>
      <w:r>
        <w:rPr>
          <w:rFonts w:ascii="Times New Roman" w:hAnsi="Times New Roman" w:cs="Times New Roman"/>
        </w:rPr>
        <w:t>free</w:t>
      </w:r>
      <w:r w:rsidRPr="00084423">
        <w:rPr>
          <w:rFonts w:ascii="Times New Roman" w:hAnsi="Times New Roman" w:cs="Times New Roman"/>
        </w:rPr>
        <w:t xml:space="preserve"> boundary conditions</w:t>
      </w:r>
      <w:r>
        <w:rPr>
          <w:rFonts w:ascii="Times New Roman" w:hAnsi="Times New Roman" w:cs="Times New Roman"/>
        </w:rPr>
        <w:t>,</w:t>
      </w:r>
      <w:r w:rsidRPr="0008442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vertAlign w:val="subscript"/>
              </w:rPr>
              <m:t>dp</m:t>
            </m:r>
          </m:sub>
        </m:sSub>
        <m:r>
          <w:rPr>
            <w:rFonts w:ascii="Cambria Math" w:hAnsi="Cambria Math" w:cs="Times New Roman"/>
            <w:vertAlign w:val="subscript"/>
          </w:rPr>
          <m:t xml:space="preserve"> </m:t>
        </m:r>
        <m:r>
          <w:rPr>
            <w:rFonts w:ascii="Cambria Math" w:hAnsi="Cambria Math" w:cs="Times New Roman"/>
          </w:rPr>
          <m:t>= 0.05</m:t>
        </m:r>
      </m:oMath>
      <w:r>
        <w:rPr>
          <w:rFonts w:ascii="Times New Roman" w:hAnsi="Times New Roman" w:cs="Times New Roman"/>
        </w:rPr>
        <w:t>,</w:t>
      </w:r>
      <w:r w:rsidRPr="00084423">
        <w:rPr>
          <w:rFonts w:ascii="Times New Roman" w:hAnsi="Times New Roman" w:cs="Times New Roman"/>
        </w:rPr>
        <w:t xml:space="preserve"> and </w:t>
      </w:r>
      <m:oMath>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B</m:t>
            </m:r>
          </m:sub>
        </m:s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vertAlign w:val="subscript"/>
              </w:rPr>
              <m:t>z</m:t>
            </m:r>
          </m:sub>
        </m:sSub>
        <m:r>
          <w:rPr>
            <w:rFonts w:ascii="Cambria Math" w:hAnsi="Cambria Math" w:cs="Times New Roman"/>
          </w:rPr>
          <m:t>/JS = 0.05</m:t>
        </m:r>
      </m:oMath>
      <w:r>
        <w:rPr>
          <w:rFonts w:ascii="Times New Roman" w:hAnsi="Times New Roman" w:cs="Times New Roman"/>
        </w:rPr>
        <w:t xml:space="preserve">. </w:t>
      </w:r>
      <w:r w:rsidRPr="00084423">
        <w:rPr>
          <w:rFonts w:ascii="Times New Roman" w:hAnsi="Times New Roman" w:cs="Times New Roman"/>
        </w:rPr>
        <w:t xml:space="preserve">To efficiently perform Monte Carlo simulations, we employ the stochastic </w:t>
      </w:r>
      <w:r w:rsidR="00A5611C" w:rsidRPr="00084423">
        <w:rPr>
          <w:rFonts w:ascii="Times New Roman" w:hAnsi="Times New Roman" w:cs="Times New Roman"/>
        </w:rPr>
        <w:t>cut-off</w:t>
      </w:r>
      <w:r w:rsidRPr="00084423">
        <w:rPr>
          <w:rFonts w:ascii="Times New Roman" w:hAnsi="Times New Roman" w:cs="Times New Roman"/>
        </w:rPr>
        <w:t xml:space="preserve"> (SCO) method adapted for long-range dipolar interactions, </w:t>
      </w:r>
      <w:r w:rsidRPr="00C74E54">
        <w:rPr>
          <w:rFonts w:ascii="Times New Roman" w:hAnsi="Times New Roman" w:cs="Times New Roman"/>
        </w:rPr>
        <w:t xml:space="preserve">which drastically reduces the computational </w:t>
      </w:r>
      <w:r w:rsidRPr="00C74E54">
        <w:rPr>
          <w:rFonts w:ascii="Times New Roman" w:hAnsi="Times New Roman" w:cs="Times New Roman"/>
        </w:rPr>
        <w:lastRenderedPageBreak/>
        <w:t>cost for three-dimensional systems</w:t>
      </w:r>
      <w:r w:rsidR="00364276">
        <w:rPr>
          <w:rFonts w:ascii="Times New Roman" w:hAnsi="Times New Roman" w:cs="Times New Roman"/>
        </w:rPr>
        <w:fldChar w:fldCharType="begin">
          <w:fldData xml:space="preserve">PEVuZE5vdGU+PENpdGU+PEF1dGhvcj5NYWs8L0F1dGhvcj48WWVhcj4yMDA1PC9ZZWFyPjxSZWNO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</w:fldData>
        </w:fldChar>
      </w:r>
      <w:r w:rsidR="00364276">
        <w:rPr>
          <w:rFonts w:ascii="Times New Roman" w:hAnsi="Times New Roman" w:cs="Times New Roman"/>
        </w:rPr>
        <w:instrText xml:space="preserve"> ADDIN EN.CITE </w:instrText>
      </w:r>
      <w:r w:rsidR="00364276">
        <w:rPr>
          <w:rFonts w:ascii="Times New Roman" w:hAnsi="Times New Roman" w:cs="Times New Roman"/>
        </w:rPr>
        <w:fldChar w:fldCharType="begin">
          <w:fldData xml:space="preserve">PEVuZE5vdGU+PENpdGU+PEF1dGhvcj5NYWs8L0F1dGhvcj48WWVhcj4yMDA1PC9ZZWFyPjxSZWNO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</w:fldData>
        </w:fldChar>
      </w:r>
      <w:r w:rsidR="00364276">
        <w:rPr>
          <w:rFonts w:ascii="Times New Roman" w:hAnsi="Times New Roman" w:cs="Times New Roman"/>
        </w:rPr>
        <w:instrText xml:space="preserve"> ADDIN EN.CITE.DATA </w:instrText>
      </w:r>
      <w:r w:rsidR="00364276">
        <w:rPr>
          <w:rFonts w:ascii="Times New Roman" w:hAnsi="Times New Roman" w:cs="Times New Roman"/>
        </w:rPr>
      </w:r>
      <w:r w:rsidR="00364276">
        <w:rPr>
          <w:rFonts w:ascii="Times New Roman" w:hAnsi="Times New Roman" w:cs="Times New Roman"/>
        </w:rPr>
        <w:fldChar w:fldCharType="end"/>
      </w:r>
      <w:r w:rsidR="00364276">
        <w:rPr>
          <w:rFonts w:ascii="Times New Roman" w:hAnsi="Times New Roman" w:cs="Times New Roman"/>
        </w:rPr>
      </w:r>
      <w:r w:rsidR="00364276">
        <w:rPr>
          <w:rFonts w:ascii="Times New Roman" w:hAnsi="Times New Roman" w:cs="Times New Roman"/>
        </w:rPr>
        <w:fldChar w:fldCharType="separate"/>
      </w:r>
      <w:r w:rsidR="00364276" w:rsidRPr="00364276">
        <w:rPr>
          <w:rFonts w:ascii="Times New Roman" w:hAnsi="Times New Roman" w:cs="Times New Roman"/>
          <w:noProof/>
          <w:vertAlign w:val="superscript"/>
        </w:rPr>
        <w:t>3-5</w:t>
      </w:r>
      <w:r w:rsidR="00364276">
        <w:rPr>
          <w:rFonts w:ascii="Times New Roman" w:hAnsi="Times New Roman" w:cs="Times New Roman"/>
        </w:rPr>
        <w:fldChar w:fldCharType="end"/>
      </w:r>
      <w:r w:rsidRPr="00084423">
        <w:rPr>
          <w:rFonts w:ascii="Times New Roman" w:hAnsi="Times New Roman" w:cs="Times New Roman"/>
        </w:rPr>
        <w:t>.</w:t>
      </w:r>
      <w:r>
        <w:rPr>
          <w:rFonts w:ascii="Times New Roman" w:hAnsi="Times New Roman" w:cs="Times New Roman"/>
        </w:rPr>
        <w:t xml:space="preserve"> </w:t>
      </w:r>
      <w:r w:rsidRPr="00084423">
        <w:rPr>
          <w:rFonts w:ascii="Times New Roman" w:hAnsi="Times New Roman" w:cs="Times New Roman"/>
        </w:rPr>
        <w:t>Our bond-switching algorithm</w:t>
      </w:r>
      <w:r>
        <w:rPr>
          <w:rFonts w:ascii="Times New Roman" w:hAnsi="Times New Roman" w:cs="Times New Roman"/>
        </w:rPr>
        <w:t xml:space="preserve"> </w:t>
      </w:r>
      <w:r w:rsidRPr="00084423">
        <w:rPr>
          <w:rFonts w:ascii="Times New Roman" w:hAnsi="Times New Roman" w:cs="Times New Roman"/>
        </w:rPr>
        <w:t>for implementing the SCO method is based on Ref.</w:t>
      </w:r>
      <w:r w:rsidR="004D237E">
        <w:rPr>
          <w:rFonts w:ascii="Times New Roman" w:hAnsi="Times New Roman" w:cs="Times New Roman"/>
        </w:rPr>
        <w:t xml:space="preserve"> </w:t>
      </w:r>
      <w:r w:rsidRPr="00364276">
        <w:rPr>
          <w:rFonts w:ascii="Times New Roman" w:hAnsi="Times New Roman" w:cs="Times New Roman"/>
        </w:rPr>
        <w:t>5</w:t>
      </w:r>
      <w:r w:rsidRPr="00084423">
        <w:rPr>
          <w:rFonts w:ascii="Times New Roman" w:hAnsi="Times New Roman" w:cs="Times New Roman"/>
        </w:rPr>
        <w:t>.</w:t>
      </w:r>
      <w:r>
        <w:rPr>
          <w:rFonts w:ascii="Times New Roman" w:hAnsi="Times New Roman" w:cs="Times New Roman"/>
        </w:rPr>
        <w:t xml:space="preserve"> </w:t>
      </w:r>
      <w:r w:rsidRPr="00084423">
        <w:rPr>
          <w:rFonts w:ascii="Times New Roman" w:hAnsi="Times New Roman" w:cs="Times New Roman"/>
        </w:rPr>
        <w:t xml:space="preserve">Starting from a thermal configuration, the temperature is lowered from </w:t>
      </w:r>
      <m:oMath>
        <m:r>
          <w:rPr>
            <w:rFonts w:ascii="Cambria Math" w:hAnsi="Cambria Math" w:cs="Times New Roman"/>
          </w:rPr>
          <m:t>T/J = 20</m:t>
        </m:r>
      </m:oMath>
      <w:r w:rsidRPr="00084423">
        <w:rPr>
          <w:rFonts w:ascii="Times New Roman" w:hAnsi="Times New Roman" w:cs="Times New Roman"/>
        </w:rPr>
        <w:t xml:space="preserve"> to </w:t>
      </w:r>
      <m:oMath>
        <m:r>
          <w:rPr>
            <w:rFonts w:ascii="Cambria Math" w:hAnsi="Cambria Math" w:cs="Times New Roman"/>
          </w:rPr>
          <m:t>T/J = 0.7</m:t>
        </m:r>
      </m:oMath>
      <w:r w:rsidRPr="00084423">
        <w:rPr>
          <w:rFonts w:ascii="Times New Roman" w:hAnsi="Times New Roman" w:cs="Times New Roman"/>
        </w:rPr>
        <w:t xml:space="preserve"> </w:t>
      </w:r>
      <w:r>
        <w:rPr>
          <w:rFonts w:ascii="Times New Roman" w:hAnsi="Times New Roman" w:cs="Times New Roman"/>
        </w:rPr>
        <w:t>in</w:t>
      </w:r>
      <w:r w:rsidRPr="00084423">
        <w:rPr>
          <w:rFonts w:ascii="Times New Roman" w:hAnsi="Times New Roman" w:cs="Times New Roman"/>
        </w:rPr>
        <w:t xml:space="preserve"> 30 steps</w:t>
      </w:r>
      <w:r>
        <w:rPr>
          <w:rFonts w:ascii="Times New Roman" w:hAnsi="Times New Roman" w:cs="Times New Roman"/>
        </w:rPr>
        <w:t>, each one consisting of</w:t>
      </w:r>
      <w:r w:rsidRPr="00084423">
        <w:rPr>
          <w:rFonts w:ascii="Times New Roman" w:hAnsi="Times New Roman" w:cs="Times New Roman"/>
        </w:rPr>
        <w:t xml:space="preserve"> 20</w:t>
      </w:r>
      <w:r>
        <w:rPr>
          <w:rFonts w:ascii="Times New Roman" w:hAnsi="Times New Roman" w:cs="Times New Roman"/>
        </w:rPr>
        <w:t>,</w:t>
      </w:r>
      <w:r w:rsidRPr="00084423">
        <w:rPr>
          <w:rFonts w:ascii="Times New Roman" w:hAnsi="Times New Roman" w:cs="Times New Roman"/>
        </w:rPr>
        <w:t>000 Monte Car</w:t>
      </w:r>
      <w:r>
        <w:rPr>
          <w:rFonts w:ascii="Times New Roman" w:hAnsi="Times New Roman" w:cs="Times New Roman"/>
        </w:rPr>
        <w:t>l</w:t>
      </w:r>
      <w:r w:rsidRPr="00084423">
        <w:rPr>
          <w:rFonts w:ascii="Times New Roman" w:hAnsi="Times New Roman" w:cs="Times New Roman"/>
        </w:rPr>
        <w:t xml:space="preserve">o steps. The magnetic configuration </w:t>
      </w:r>
      <w:r w:rsidR="004D237E">
        <w:rPr>
          <w:rFonts w:ascii="Times New Roman" w:hAnsi="Times New Roman" w:cs="Times New Roman"/>
        </w:rPr>
        <w:t xml:space="preserve">for </w:t>
      </w:r>
      <w:r w:rsidRPr="00084423">
        <w:rPr>
          <w:rFonts w:ascii="Times New Roman" w:hAnsi="Times New Roman" w:cs="Times New Roman"/>
        </w:rPr>
        <w:t xml:space="preserve">each parameter </w:t>
      </w:r>
      <w:proofErr w:type="gramStart"/>
      <w:r>
        <w:rPr>
          <w:rFonts w:ascii="Times New Roman" w:hAnsi="Times New Roman" w:cs="Times New Roman"/>
        </w:rPr>
        <w:t>set</w:t>
      </w:r>
      <w:proofErr w:type="gramEnd"/>
      <w:r>
        <w:rPr>
          <w:rFonts w:ascii="Times New Roman" w:hAnsi="Times New Roman" w:cs="Times New Roman"/>
        </w:rPr>
        <w:t xml:space="preserve"> {</w:t>
      </w:r>
      <m:oMath>
        <m:r>
          <w:rPr>
            <w:rFonts w:ascii="Cambria Math" w:hAnsi="Cambria Math" w:cs="Times New Roman"/>
          </w:rPr>
          <m:t>D/J</m:t>
        </m:r>
      </m:oMath>
      <w:r>
        <w:rPr>
          <w:rFonts w:ascii="Times New Roman" w:hAnsi="Times New Roman" w:cs="Times New Roman"/>
        </w:rPr>
        <w:t>,</w:t>
      </w:r>
      <m:oMath>
        <m:r>
          <w:rPr>
            <w:rFonts w:ascii="Cambria Math" w:hAnsi="Cambria Math" w:cs="Times New Roman"/>
          </w:rPr>
          <m:t xml:space="preserve"> K/J</m:t>
        </m:r>
      </m:oMath>
      <w:r>
        <w:rPr>
          <w:rFonts w:ascii="Times New Roman" w:hAnsi="Times New Roman" w:cs="Times New Roman"/>
        </w:rPr>
        <w:t xml:space="preserve">} </w:t>
      </w:r>
      <w:r w:rsidRPr="00084423">
        <w:rPr>
          <w:rFonts w:ascii="Times New Roman" w:hAnsi="Times New Roman" w:cs="Times New Roman"/>
        </w:rPr>
        <w:t>is obtained by taking the thermal average over 1000 samplings.</w:t>
      </w:r>
    </w:p>
    <w:p w14:paraId="707FBC47" w14:textId="411AE4CB" w:rsidR="00B53065" w:rsidRPr="001A763B" w:rsidRDefault="00B53065" w:rsidP="001A763B">
      <w:pPr>
        <w:spacing w:after="29" w:line="360" w:lineRule="auto"/>
        <w:ind w:left="-15" w:right="-15" w:firstLine="735"/>
        <w:jc w:val="both"/>
        <w:rPr>
          <w:rFonts w:ascii="Times New Roman" w:hAnsi="Times New Roman" w:cs="Times New Roman"/>
        </w:rPr>
      </w:pPr>
      <w:r w:rsidRPr="00084423">
        <w:rPr>
          <w:rFonts w:ascii="Times New Roman" w:hAnsi="Times New Roman" w:cs="Times New Roman"/>
        </w:rPr>
        <w:t>Fig</w:t>
      </w:r>
      <w:r>
        <w:rPr>
          <w:rFonts w:ascii="Times New Roman" w:hAnsi="Times New Roman" w:cs="Times New Roman"/>
        </w:rPr>
        <w:t>.</w:t>
      </w:r>
      <w:r w:rsidRPr="00084423">
        <w:rPr>
          <w:rFonts w:ascii="Times New Roman" w:hAnsi="Times New Roman" w:cs="Times New Roman"/>
        </w:rPr>
        <w:t xml:space="preserve"> </w:t>
      </w:r>
      <w:r>
        <w:rPr>
          <w:rFonts w:ascii="Times New Roman" w:hAnsi="Times New Roman" w:cs="Times New Roman"/>
        </w:rPr>
        <w:t>S6a-d</w:t>
      </w:r>
      <w:r w:rsidRPr="00084423">
        <w:rPr>
          <w:rFonts w:ascii="Times New Roman" w:hAnsi="Times New Roman" w:cs="Times New Roman"/>
        </w:rPr>
        <w:t xml:space="preserve"> show the magnetic textures obtained with increasing easy-axis anisotropy </w:t>
      </w:r>
      <w:r w:rsidR="004D237E">
        <w:rPr>
          <w:rFonts w:ascii="Times New Roman" w:hAnsi="Times New Roman" w:cs="Times New Roman"/>
        </w:rPr>
        <w:t xml:space="preserve">for </w:t>
      </w:r>
      <m:oMath>
        <m:r>
          <w:rPr>
            <w:rFonts w:ascii="Cambria Math" w:hAnsi="Cambria Math" w:cs="Times New Roman"/>
          </w:rPr>
          <m:t>D/J = 0.07</m:t>
        </m:r>
      </m:oMath>
      <w:r w:rsidRPr="00084423">
        <w:rPr>
          <w:rFonts w:ascii="Times New Roman" w:hAnsi="Times New Roman" w:cs="Times New Roman"/>
        </w:rPr>
        <w:t xml:space="preserve">. When the easy-axis anisotropy is </w:t>
      </w:r>
      <w:r>
        <w:rPr>
          <w:rFonts w:ascii="Times New Roman" w:hAnsi="Times New Roman" w:cs="Times New Roman"/>
        </w:rPr>
        <w:t>sufficiently</w:t>
      </w:r>
      <w:r w:rsidRPr="00084423">
        <w:rPr>
          <w:rFonts w:ascii="Times New Roman" w:hAnsi="Times New Roman" w:cs="Times New Roman"/>
        </w:rPr>
        <w:t xml:space="preserve"> small, the in-plane vortex phase is the most stable configuration </w:t>
      </w:r>
      <w:r>
        <w:rPr>
          <w:rFonts w:ascii="Times New Roman" w:hAnsi="Times New Roman" w:cs="Times New Roman"/>
        </w:rPr>
        <w:t>and</w:t>
      </w:r>
      <w:r w:rsidRPr="00084423">
        <w:rPr>
          <w:rFonts w:ascii="Times New Roman" w:hAnsi="Times New Roman" w:cs="Times New Roman"/>
        </w:rPr>
        <w:t xml:space="preserve"> carries no topological charge. As the easy-axis anisotropy is increased, various topological objects </w:t>
      </w:r>
      <w:r>
        <w:rPr>
          <w:rFonts w:ascii="Times New Roman" w:hAnsi="Times New Roman" w:cs="Times New Roman"/>
        </w:rPr>
        <w:t>are</w:t>
      </w:r>
      <w:r w:rsidRPr="00084423">
        <w:rPr>
          <w:rFonts w:ascii="Times New Roman" w:hAnsi="Times New Roman" w:cs="Times New Roman"/>
        </w:rPr>
        <w:t xml:space="preserve"> stabilized. Crucially, elliptical Bloch skyrmions are first stabilized at </w:t>
      </w:r>
      <m:oMath>
        <m:r>
          <w:rPr>
            <w:rFonts w:ascii="Cambria Math" w:hAnsi="Cambria Math" w:cs="Times New Roman"/>
          </w:rPr>
          <m:t>K/J = 0.35</m:t>
        </m:r>
      </m:oMath>
      <w:r w:rsidRPr="00084423">
        <w:rPr>
          <w:rFonts w:ascii="Times New Roman" w:hAnsi="Times New Roman" w:cs="Times New Roman"/>
        </w:rPr>
        <w:t>, which ha</w:t>
      </w:r>
      <w:r>
        <w:rPr>
          <w:rFonts w:ascii="Times New Roman" w:hAnsi="Times New Roman" w:cs="Times New Roman"/>
        </w:rPr>
        <w:t>ve</w:t>
      </w:r>
      <w:r w:rsidRPr="00084423">
        <w:rPr>
          <w:rFonts w:ascii="Times New Roman" w:hAnsi="Times New Roman" w:cs="Times New Roman"/>
        </w:rPr>
        <w:t xml:space="preserve"> a swirling spin texture like the vortex phase as shown in Fig. </w:t>
      </w:r>
      <w:r>
        <w:rPr>
          <w:rFonts w:ascii="Times New Roman" w:hAnsi="Times New Roman" w:cs="Times New Roman"/>
        </w:rPr>
        <w:t>S6b. Further increasing</w:t>
      </w:r>
      <w:r w:rsidRPr="00084423">
        <w:rPr>
          <w:rFonts w:ascii="Times New Roman" w:hAnsi="Times New Roman" w:cs="Times New Roman"/>
        </w:rPr>
        <w:t xml:space="preserve"> </w:t>
      </w:r>
      <w:r>
        <w:rPr>
          <w:rFonts w:ascii="Times New Roman" w:hAnsi="Times New Roman" w:cs="Times New Roman"/>
        </w:rPr>
        <w:t>the easy-axis anisotropy</w:t>
      </w:r>
      <w:r w:rsidRPr="00084423">
        <w:rPr>
          <w:rFonts w:ascii="Times New Roman" w:hAnsi="Times New Roman" w:cs="Times New Roman"/>
        </w:rPr>
        <w:t xml:space="preserve"> </w:t>
      </w:r>
      <w:proofErr w:type="spellStart"/>
      <w:r>
        <w:rPr>
          <w:rFonts w:ascii="Times New Roman" w:hAnsi="Times New Roman" w:cs="Times New Roman"/>
        </w:rPr>
        <w:t>favors</w:t>
      </w:r>
      <w:proofErr w:type="spellEnd"/>
      <w:r>
        <w:rPr>
          <w:rFonts w:ascii="Times New Roman" w:hAnsi="Times New Roman" w:cs="Times New Roman"/>
        </w:rPr>
        <w:t xml:space="preserve"> the formation of </w:t>
      </w:r>
      <w:r w:rsidRPr="00084423">
        <w:rPr>
          <w:rFonts w:ascii="Times New Roman" w:hAnsi="Times New Roman" w:cs="Times New Roman"/>
        </w:rPr>
        <w:t>antiskyrmions</w:t>
      </w:r>
      <w:r>
        <w:rPr>
          <w:rFonts w:ascii="Times New Roman" w:hAnsi="Times New Roman" w:cs="Times New Roman"/>
        </w:rPr>
        <w:t>. N</w:t>
      </w:r>
      <w:r w:rsidRPr="00084423">
        <w:rPr>
          <w:rFonts w:ascii="Times New Roman" w:hAnsi="Times New Roman" w:cs="Times New Roman"/>
        </w:rPr>
        <w:t xml:space="preserve">on-topological bubbles </w:t>
      </w:r>
      <w:r>
        <w:rPr>
          <w:rFonts w:ascii="Times New Roman" w:hAnsi="Times New Roman" w:cs="Times New Roman"/>
        </w:rPr>
        <w:t xml:space="preserve">are </w:t>
      </w:r>
      <w:r w:rsidRPr="00084423">
        <w:rPr>
          <w:rFonts w:ascii="Times New Roman" w:hAnsi="Times New Roman" w:cs="Times New Roman"/>
        </w:rPr>
        <w:t xml:space="preserve">obtained as a metastable state </w:t>
      </w:r>
      <w:r>
        <w:rPr>
          <w:rFonts w:ascii="Times New Roman" w:hAnsi="Times New Roman" w:cs="Times New Roman"/>
        </w:rPr>
        <w:t>at</w:t>
      </w:r>
      <w:r w:rsidRPr="00084423">
        <w:rPr>
          <w:rFonts w:ascii="Times New Roman" w:hAnsi="Times New Roman" w:cs="Times New Roman"/>
        </w:rPr>
        <w:t xml:space="preserve"> the boundary between antiskyrmions and elliptical Bloch skyrmions. Therefore, our study suggests that the easy-axis anisotropy also plays an important role </w:t>
      </w:r>
      <w:r>
        <w:rPr>
          <w:rFonts w:ascii="Times New Roman" w:hAnsi="Times New Roman" w:cs="Times New Roman"/>
        </w:rPr>
        <w:t>in</w:t>
      </w:r>
      <w:r w:rsidRPr="00084423">
        <w:rPr>
          <w:rFonts w:ascii="Times New Roman" w:hAnsi="Times New Roman" w:cs="Times New Roman"/>
        </w:rPr>
        <w:t xml:space="preserve"> stabilizing elliptical Bloch skyrmions in Heusler materials.</w:t>
      </w:r>
    </w:p>
    <w:p w14:paraId="6F66E2E1" w14:textId="77777777" w:rsidR="00B53065" w:rsidRPr="00084423" w:rsidRDefault="00B53065" w:rsidP="008950A4">
      <w:pPr>
        <w:spacing w:after="29" w:line="360" w:lineRule="auto"/>
        <w:ind w:left="-15" w:right="-15" w:firstLine="735"/>
        <w:jc w:val="both"/>
        <w:rPr>
          <w:rFonts w:ascii="Times New Roman" w:hAnsi="Times New Roman" w:cs="Times New Roman"/>
        </w:rPr>
      </w:pPr>
      <w:r>
        <w:rPr>
          <w:rFonts w:ascii="Times New Roman" w:hAnsi="Times New Roman" w:cs="Times New Roman"/>
        </w:rPr>
        <w:t>In Fig.</w:t>
      </w:r>
      <w:r w:rsidRPr="00084423">
        <w:rPr>
          <w:rFonts w:ascii="Times New Roman" w:hAnsi="Times New Roman" w:cs="Times New Roman"/>
        </w:rPr>
        <w:t xml:space="preserve"> </w:t>
      </w:r>
      <w:r>
        <w:rPr>
          <w:rFonts w:ascii="Times New Roman" w:hAnsi="Times New Roman" w:cs="Times New Roman"/>
        </w:rPr>
        <w:t>S6e</w:t>
      </w:r>
      <w:r w:rsidRPr="00084423">
        <w:rPr>
          <w:rFonts w:ascii="Times New Roman" w:hAnsi="Times New Roman" w:cs="Times New Roman"/>
        </w:rPr>
        <w:t xml:space="preserve"> </w:t>
      </w:r>
      <w:r>
        <w:rPr>
          <w:rFonts w:ascii="Times New Roman" w:hAnsi="Times New Roman" w:cs="Times New Roman"/>
        </w:rPr>
        <w:t xml:space="preserve">we </w:t>
      </w:r>
      <w:r w:rsidRPr="00084423">
        <w:rPr>
          <w:rFonts w:ascii="Times New Roman" w:hAnsi="Times New Roman" w:cs="Times New Roman"/>
        </w:rPr>
        <w:t>summarize our result</w:t>
      </w:r>
      <w:r>
        <w:rPr>
          <w:rFonts w:ascii="Times New Roman" w:hAnsi="Times New Roman" w:cs="Times New Roman"/>
        </w:rPr>
        <w:t>s</w:t>
      </w:r>
      <w:r w:rsidRPr="00084423">
        <w:rPr>
          <w:rFonts w:ascii="Times New Roman" w:hAnsi="Times New Roman" w:cs="Times New Roman"/>
        </w:rPr>
        <w:t xml:space="preserve"> on the stability of different topological spin structures as a function of the Dzyaloshinskii–Moriya interaction </w:t>
      </w:r>
      <m:oMath>
        <m:r>
          <w:rPr>
            <w:rFonts w:ascii="Cambria Math" w:hAnsi="Cambria Math" w:cs="Times New Roman"/>
          </w:rPr>
          <m:t>D</m:t>
        </m:r>
      </m:oMath>
      <w:r w:rsidRPr="00084423">
        <w:rPr>
          <w:rFonts w:ascii="Times New Roman" w:hAnsi="Times New Roman" w:cs="Times New Roman"/>
          <w:i/>
        </w:rPr>
        <w:t xml:space="preserve"> </w:t>
      </w:r>
      <w:r w:rsidRPr="00084423">
        <w:rPr>
          <w:rFonts w:ascii="Times New Roman" w:hAnsi="Times New Roman" w:cs="Times New Roman"/>
        </w:rPr>
        <w:t xml:space="preserve">and easy-axis anisotropy </w:t>
      </w:r>
      <m:oMath>
        <m:r>
          <w:rPr>
            <w:rFonts w:ascii="Cambria Math" w:hAnsi="Cambria Math" w:cs="Times New Roman"/>
          </w:rPr>
          <m:t>K</m:t>
        </m:r>
      </m:oMath>
      <w:r>
        <w:rPr>
          <w:rFonts w:ascii="Times New Roman" w:hAnsi="Times New Roman" w:cs="Times New Roman"/>
        </w:rPr>
        <w:t>, obtained by single-shot Monte Carlo simulations.</w:t>
      </w:r>
      <w:r w:rsidRPr="00084423">
        <w:rPr>
          <w:rFonts w:ascii="Times New Roman" w:hAnsi="Times New Roman" w:cs="Times New Roman"/>
        </w:rPr>
        <w:t xml:space="preserve"> </w:t>
      </w:r>
      <w:r>
        <w:rPr>
          <w:rFonts w:ascii="Times New Roman" w:hAnsi="Times New Roman" w:cs="Times New Roman"/>
        </w:rPr>
        <w:t xml:space="preserve">We conclude that the </w:t>
      </w:r>
      <w:r w:rsidRPr="00084423">
        <w:rPr>
          <w:rFonts w:ascii="Times New Roman" w:hAnsi="Times New Roman" w:cs="Times New Roman"/>
        </w:rPr>
        <w:t>stability of elliptical Bl</w:t>
      </w:r>
      <w:r>
        <w:rPr>
          <w:rFonts w:ascii="Times New Roman" w:hAnsi="Times New Roman" w:cs="Times New Roman"/>
        </w:rPr>
        <w:t>och skyrmions and antiskyrmions</w:t>
      </w:r>
      <w:r w:rsidRPr="00084423">
        <w:rPr>
          <w:rFonts w:ascii="Times New Roman" w:hAnsi="Times New Roman" w:cs="Times New Roman"/>
        </w:rPr>
        <w:t xml:space="preserve"> </w:t>
      </w:r>
      <w:r>
        <w:rPr>
          <w:rFonts w:ascii="Times New Roman" w:hAnsi="Times New Roman" w:cs="Times New Roman"/>
        </w:rPr>
        <w:t>is determined by the competition</w:t>
      </w:r>
      <w:r w:rsidRPr="00084423">
        <w:rPr>
          <w:rFonts w:ascii="Times New Roman" w:hAnsi="Times New Roman" w:cs="Times New Roman"/>
        </w:rPr>
        <w:t xml:space="preserve"> among</w:t>
      </w:r>
      <w:r>
        <w:rPr>
          <w:rFonts w:ascii="Times New Roman" w:hAnsi="Times New Roman" w:cs="Times New Roman"/>
        </w:rPr>
        <w:t xml:space="preserve"> the dipolar interaction,</w:t>
      </w:r>
      <w:r w:rsidRPr="00084423">
        <w:rPr>
          <w:rFonts w:ascii="Times New Roman" w:hAnsi="Times New Roman" w:cs="Times New Roman"/>
        </w:rPr>
        <w:t xml:space="preserve"> Dz</w:t>
      </w:r>
      <w:r>
        <w:rPr>
          <w:rFonts w:ascii="Times New Roman" w:hAnsi="Times New Roman" w:cs="Times New Roman"/>
        </w:rPr>
        <w:t>yaloshinskii–Moriya interaction, and easy-axis anisotropy.</w:t>
      </w:r>
      <w:r w:rsidRPr="00084423">
        <w:rPr>
          <w:rFonts w:ascii="Times New Roman" w:hAnsi="Times New Roman" w:cs="Times New Roman"/>
        </w:rPr>
        <w:t xml:space="preserve"> </w:t>
      </w:r>
      <w:r>
        <w:rPr>
          <w:rFonts w:ascii="Times New Roman" w:hAnsi="Times New Roman" w:cs="Times New Roman"/>
        </w:rPr>
        <w:t xml:space="preserve">In particular, for </w:t>
      </w:r>
      <m:oMath>
        <m:r>
          <w:rPr>
            <w:rFonts w:ascii="Cambria Math" w:hAnsi="Cambria Math" w:cs="Times New Roman"/>
          </w:rPr>
          <m:t>D/J &lt; 0.08</m:t>
        </m:r>
      </m:oMath>
      <w:r w:rsidRPr="00084423">
        <w:rPr>
          <w:rFonts w:ascii="Times New Roman" w:hAnsi="Times New Roman" w:cs="Times New Roman"/>
        </w:rPr>
        <w:t xml:space="preserve">, Bloch skyrmions could coexist with antiskyrmions depending on the strength of </w:t>
      </w:r>
      <w:r>
        <w:rPr>
          <w:rFonts w:ascii="Times New Roman" w:hAnsi="Times New Roman" w:cs="Times New Roman"/>
        </w:rPr>
        <w:t xml:space="preserve">the </w:t>
      </w:r>
      <w:r w:rsidRPr="00084423">
        <w:rPr>
          <w:rFonts w:ascii="Times New Roman" w:hAnsi="Times New Roman" w:cs="Times New Roman"/>
        </w:rPr>
        <w:t xml:space="preserve">easy-axis anisotropy. </w:t>
      </w:r>
    </w:p>
    <w:p w14:paraId="41D17311" w14:textId="77777777" w:rsidR="00B53065" w:rsidRPr="002132E5" w:rsidRDefault="00B53065" w:rsidP="002132E5">
      <w:pPr>
        <w:rPr>
          <w:lang w:val="en-US"/>
        </w:rPr>
      </w:pPr>
    </w:p>
    <w:p w14:paraId="244BCE6A" w14:textId="6A670496" w:rsidR="005848BD" w:rsidRPr="002132E5" w:rsidRDefault="005848BD" w:rsidP="002132E5">
      <w:pPr>
        <w:spacing w:line="360" w:lineRule="auto"/>
        <w:jc w:val="both"/>
        <w:rPr>
          <w:rFonts w:ascii="Times New Roman" w:eastAsiaTheme="minorEastAsia" w:hAnsi="Times New Roman" w:cs="Times New Roman"/>
          <w:b/>
          <w:sz w:val="28"/>
          <w:szCs w:val="28"/>
        </w:rPr>
      </w:pPr>
      <w:r w:rsidRPr="002132E5">
        <w:rPr>
          <w:rFonts w:ascii="Times New Roman" w:eastAsiaTheme="minorEastAsia" w:hAnsi="Times New Roman" w:cs="Times New Roman"/>
          <w:b/>
          <w:sz w:val="28"/>
          <w:szCs w:val="28"/>
        </w:rPr>
        <w:t>Dynamics of conversion and annihilation</w:t>
      </w:r>
    </w:p>
    <w:p w14:paraId="47D09A22" w14:textId="3FC82234" w:rsidR="005848BD" w:rsidRPr="001A763B" w:rsidRDefault="005848BD" w:rsidP="001A763B">
      <w:pPr>
        <w:spacing w:line="360" w:lineRule="auto"/>
        <w:jc w:val="both"/>
        <w:rPr>
          <w:rFonts w:ascii="Times New Roman" w:eastAsiaTheme="minorEastAsia" w:hAnsi="Times New Roman" w:cs="Times New Roman"/>
        </w:rPr>
      </w:pPr>
      <w:r w:rsidRPr="002132E5">
        <w:rPr>
          <w:rFonts w:ascii="Times New Roman" w:eastAsiaTheme="minorEastAsia" w:hAnsi="Times New Roman" w:cs="Times New Roman"/>
        </w:rPr>
        <w:t xml:space="preserve">To further investigate the conversion and annihilation mechanisms as the magnetic field is varied, we performed atomistic spin dynamics simulations. An initial spin configuration was prepared </w:t>
      </w:r>
      <w:r w:rsidRPr="002132E5">
        <w:rPr>
          <w:rFonts w:ascii="Times New Roman" w:hAnsi="Times New Roman" w:cs="Times New Roman"/>
        </w:rPr>
        <w:t xml:space="preserve">for 200 × 200 × 5 spins with free boundary conditions using the efficient Monte Carlo simulated annealing protocol described in the previous section. We chose magnetic parameters, </w:t>
      </w:r>
      <m:oMath>
        <m:r>
          <w:rPr>
            <w:rFonts w:ascii="Cambria Math" w:hAnsi="Cambria Math" w:cs="Times New Roman"/>
          </w:rPr>
          <m:t>{D/J, K/J, g</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B</m:t>
            </m:r>
          </m:sub>
        </m:s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z</m:t>
            </m:r>
          </m:sub>
        </m:sSub>
        <m:r>
          <w:rPr>
            <w:rFonts w:ascii="Cambria Math" w:hAnsi="Cambria Math" w:cs="Times New Roman"/>
          </w:rPr>
          <m:t xml:space="preserve">/JS, </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dp</m:t>
            </m:r>
          </m:sub>
        </m:sSub>
        <m:r>
          <w:rPr>
            <w:rFonts w:ascii="Cambria Math" w:hAnsi="Cambria Math" w:cs="Times New Roman"/>
          </w:rPr>
          <m:t>}= {0.05, 0.45, 0.06, 0.05}</m:t>
        </m:r>
      </m:oMath>
      <w:r w:rsidRPr="002132E5">
        <w:rPr>
          <w:rFonts w:ascii="Times New Roman" w:hAnsi="Times New Roman" w:cs="Times New Roman"/>
        </w:rPr>
        <w:t xml:space="preserve">, that allow the formation of a </w:t>
      </w:r>
      <w:r w:rsidRPr="002132E5">
        <w:rPr>
          <w:rFonts w:ascii="Times New Roman" w:eastAsiaTheme="minorEastAsia" w:hAnsi="Times New Roman" w:cs="Times New Roman"/>
        </w:rPr>
        <w:t>mixture of antiskyrmions, elliptical Bloch skyrmions, and non-topological bubbles.</w:t>
      </w:r>
      <w:r w:rsidRPr="002132E5">
        <w:rPr>
          <w:rFonts w:ascii="Times New Roman" w:hAnsi="Times New Roman" w:cs="Times New Roman"/>
        </w:rPr>
        <w:t xml:space="preserve"> </w:t>
      </w:r>
      <w:r w:rsidRPr="002132E5">
        <w:rPr>
          <w:rFonts w:ascii="Times New Roman" w:eastAsiaTheme="minorEastAsia" w:hAnsi="Times New Roman" w:cs="Times New Roman"/>
        </w:rPr>
        <w:t>Then, as the magnetic field was varied, the initial spin configuration was time-evolved using the stochastic Landau-</w:t>
      </w:r>
      <w:proofErr w:type="spellStart"/>
      <w:r w:rsidRPr="002132E5">
        <w:rPr>
          <w:rFonts w:ascii="Times New Roman" w:eastAsiaTheme="minorEastAsia" w:hAnsi="Times New Roman" w:cs="Times New Roman"/>
        </w:rPr>
        <w:t>Lifshitz</w:t>
      </w:r>
      <w:proofErr w:type="spellEnd"/>
      <w:r w:rsidRPr="002132E5">
        <w:rPr>
          <w:rFonts w:ascii="Times New Roman" w:eastAsiaTheme="minorEastAsia" w:hAnsi="Times New Roman" w:cs="Times New Roman"/>
        </w:rPr>
        <w:t>-Gilbert equation</w:t>
      </w:r>
      <w:r w:rsidR="00AF1492">
        <w:rPr>
          <w:rFonts w:ascii="Times New Roman" w:eastAsiaTheme="minorEastAsia" w:hAnsi="Times New Roman" w:cs="Times New Roman"/>
          <w:vertAlign w:val="superscript"/>
        </w:rPr>
        <w:fldChar w:fldCharType="begin"/>
      </w:r>
      <w:r w:rsidR="00364276">
        <w:rPr>
          <w:rFonts w:ascii="Times New Roman" w:eastAsiaTheme="minorEastAsia" w:hAnsi="Times New Roman" w:cs="Times New Roman"/>
          <w:vertAlign w:val="superscript"/>
        </w:rPr>
        <w:instrText xml:space="preserve"> ADDIN EN.CITE &lt;EndNote&gt;&lt;Cite&gt;&lt;Author&gt;Skubic&lt;/Author&gt;&lt;Year&gt;2008&lt;/Year&gt;&lt;RecNum&gt;388&lt;/RecNum&gt;&lt;DisplayText&gt;&lt;style face="superscript"&gt;6&lt;/style&gt;&lt;/DisplayText&gt;&lt;record&gt;&lt;rec-number&gt;388&lt;/rec-number&gt;&lt;foreign-keys&gt;&lt;key app="EN" db-id="zs0det2e4de09qetwwsvttwzt0rfs9w0pv5t" timestamp="1608888615"&gt;388&lt;/key&gt;&lt;/foreign-keys&gt;&lt;ref-type name="Journal Article"&gt;17&lt;/ref-type&gt;&lt;contributors&gt;&lt;authors&gt;&lt;author&gt;Skubic, Björn&lt;/author&gt;&lt;author&gt;Hellsvik, Johan&lt;/author&gt;&lt;author&gt;Nordström, Lars&lt;/author&gt;&lt;author&gt;Eriksson, Olle&lt;/author&gt;&lt;/authors&gt;&lt;/contributors&gt;&lt;titles&gt;&lt;title&gt;A method for atomistic spin dynamics simulations: implementation and examples&lt;/title&gt;&lt;secondary-title&gt;Journal of physics: condensed matter&lt;/secondary-title&gt;&lt;/titles&gt;&lt;periodical&gt;&lt;full-title&gt;Journal of Physics: Condensed Matter&lt;/full-title&gt;&lt;abbr-1&gt;J. Phys.: Condens. Matter&lt;/abbr-1&gt;&lt;abbr-2&gt;J Phys: Condens Matter&lt;/abbr-2&gt;&lt;/periodical&gt;&lt;pages&gt;315203&lt;/pages&gt;&lt;volume&gt;20&lt;/volume&gt;&lt;number&gt;31&lt;/number&gt;&lt;dates&gt;&lt;year&gt;2008&lt;/year&gt;&lt;/dates&gt;&lt;isbn&gt;0953-8984&lt;/isbn&gt;&lt;urls&gt;&lt;/urls&gt;&lt;/record&gt;&lt;/Cite&gt;&lt;/EndNote&gt;</w:instrText>
      </w:r>
      <w:r w:rsidR="00AF1492">
        <w:rPr>
          <w:rFonts w:ascii="Times New Roman" w:eastAsiaTheme="minorEastAsia" w:hAnsi="Times New Roman" w:cs="Times New Roman"/>
          <w:vertAlign w:val="superscript"/>
        </w:rPr>
        <w:fldChar w:fldCharType="separate"/>
      </w:r>
      <w:r w:rsidR="00364276">
        <w:rPr>
          <w:rFonts w:ascii="Times New Roman" w:eastAsiaTheme="minorEastAsia" w:hAnsi="Times New Roman" w:cs="Times New Roman"/>
          <w:noProof/>
          <w:vertAlign w:val="superscript"/>
        </w:rPr>
        <w:t>6</w:t>
      </w:r>
      <w:r w:rsidR="00AF1492">
        <w:rPr>
          <w:rFonts w:ascii="Times New Roman" w:eastAsiaTheme="minorEastAsia" w:hAnsi="Times New Roman" w:cs="Times New Roman"/>
          <w:vertAlign w:val="superscript"/>
        </w:rPr>
        <w:fldChar w:fldCharType="end"/>
      </w:r>
      <w:r w:rsidRPr="002132E5">
        <w:rPr>
          <w:rFonts w:ascii="Times New Roman" w:eastAsiaTheme="minorEastAsia" w:hAnsi="Times New Roman" w:cs="Times New Roman"/>
        </w:rPr>
        <w:t xml:space="preserve"> </w:t>
      </w:r>
      <w:r w:rsidRPr="002132E5">
        <w:rPr>
          <w:rFonts w:ascii="Times New Roman" w:hAnsi="Times New Roman" w:cs="Times New Roman"/>
        </w:rPr>
        <w:t xml:space="preserve">with the temperature and Gilbert damping fixed at </w:t>
      </w:r>
      <m:oMath>
        <m:r>
          <w:rPr>
            <w:rFonts w:ascii="Cambria Math" w:hAnsi="Cambria Math" w:cs="Times New Roman"/>
          </w:rPr>
          <m:t>T/J = 0.7</m:t>
        </m:r>
      </m:oMath>
      <w:r w:rsidRPr="002132E5">
        <w:rPr>
          <w:rFonts w:ascii="Times New Roman" w:hAnsi="Times New Roman" w:cs="Times New Roman"/>
        </w:rPr>
        <w:t xml:space="preserve"> and </w:t>
      </w:r>
      <m:oMath>
        <m:r>
          <w:rPr>
            <w:rFonts w:ascii="Cambria Math" w:hAnsi="Cambria Math" w:cs="Times New Roman"/>
          </w:rPr>
          <m:t>α=0.3</m:t>
        </m:r>
      </m:oMath>
      <w:r w:rsidRPr="002132E5">
        <w:rPr>
          <w:rFonts w:ascii="Times New Roman" w:eastAsiaTheme="minorEastAsia" w:hAnsi="Times New Roman" w:cs="Times New Roman"/>
        </w:rPr>
        <w:t>, respectively.</w:t>
      </w:r>
    </w:p>
    <w:p w14:paraId="670E05CE" w14:textId="7BD4F24A" w:rsidR="005848BD" w:rsidRDefault="005848BD" w:rsidP="001A763B">
      <w:pPr>
        <w:spacing w:after="29" w:line="360" w:lineRule="auto"/>
        <w:ind w:left="-15" w:right="-15" w:firstLine="735"/>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 magnetic field protocol begins with a linear reduction from </w:t>
      </w:r>
      <m:oMath>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B</m:t>
            </m:r>
          </m:sub>
        </m:s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z</m:t>
            </m:r>
          </m:sub>
        </m:sSub>
        <m:r>
          <w:rPr>
            <w:rFonts w:ascii="Cambria Math" w:hAnsi="Cambria Math" w:cs="Times New Roman"/>
          </w:rPr>
          <m:t>/JS=0.06</m:t>
        </m:r>
      </m:oMath>
      <w:r>
        <w:rPr>
          <w:rFonts w:ascii="Times New Roman" w:eastAsiaTheme="minorEastAsia" w:hAnsi="Times New Roman" w:cs="Times New Roman"/>
        </w:rPr>
        <w:t xml:space="preserve"> to </w:t>
      </w:r>
      <m:oMath>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B</m:t>
            </m:r>
          </m:sub>
        </m:s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z</m:t>
            </m:r>
          </m:sub>
        </m:sSub>
        <m:r>
          <w:rPr>
            <w:rFonts w:ascii="Cambria Math" w:hAnsi="Cambria Math" w:cs="Times New Roman"/>
          </w:rPr>
          <m:t>/JS=-0.015</m:t>
        </m:r>
      </m:oMath>
      <w:r>
        <w:rPr>
          <w:rFonts w:ascii="Times New Roman" w:eastAsiaTheme="minorEastAsia" w:hAnsi="Times New Roman" w:cs="Times New Roman"/>
        </w:rPr>
        <w:t xml:space="preserve"> by 10 decrements of </w:t>
      </w:r>
      <w:proofErr w:type="gramStart"/>
      <w:r>
        <w:rPr>
          <w:rFonts w:ascii="Times New Roman" w:eastAsiaTheme="minorEastAsia" w:hAnsi="Times New Roman" w:cs="Times New Roman"/>
        </w:rPr>
        <w:t>200 time</w:t>
      </w:r>
      <w:proofErr w:type="gramEnd"/>
      <w:r>
        <w:rPr>
          <w:rFonts w:ascii="Times New Roman" w:eastAsiaTheme="minorEastAsia" w:hAnsi="Times New Roman" w:cs="Times New Roman"/>
        </w:rPr>
        <w:t xml:space="preserve"> steps each. During the next 8,000 time steps the magnetic field is kept constant allowing the magnetic texture to relax. Then the field is linearly increased by 10 increments of </w:t>
      </w:r>
      <w:proofErr w:type="gramStart"/>
      <w:r>
        <w:rPr>
          <w:rFonts w:ascii="Times New Roman" w:eastAsiaTheme="minorEastAsia" w:hAnsi="Times New Roman" w:cs="Times New Roman"/>
        </w:rPr>
        <w:t>200 time</w:t>
      </w:r>
      <w:proofErr w:type="gramEnd"/>
      <w:r>
        <w:rPr>
          <w:rFonts w:ascii="Times New Roman" w:eastAsiaTheme="minorEastAsia" w:hAnsi="Times New Roman" w:cs="Times New Roman"/>
        </w:rPr>
        <w:t xml:space="preserve"> steps from </w:t>
      </w:r>
      <m:oMath>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B</m:t>
            </m:r>
          </m:sub>
        </m:s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z</m:t>
            </m:r>
          </m:sub>
        </m:sSub>
        <m:r>
          <w:rPr>
            <w:rFonts w:ascii="Cambria Math" w:hAnsi="Cambria Math" w:cs="Times New Roman"/>
          </w:rPr>
          <m:t>/JS=-0.015</m:t>
        </m:r>
      </m:oMath>
      <w:r>
        <w:rPr>
          <w:rFonts w:ascii="Times New Roman" w:eastAsiaTheme="minorEastAsia" w:hAnsi="Times New Roman" w:cs="Times New Roman"/>
        </w:rPr>
        <w:t xml:space="preserve"> to </w:t>
      </w:r>
      <m:oMath>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B</m:t>
            </m:r>
          </m:sub>
        </m:s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z</m:t>
            </m:r>
          </m:sub>
        </m:sSub>
        <m:r>
          <w:rPr>
            <w:rFonts w:ascii="Cambria Math" w:hAnsi="Cambria Math" w:cs="Times New Roman"/>
          </w:rPr>
          <m:t>/JS=0.065</m:t>
        </m:r>
      </m:oMath>
      <w:r>
        <w:rPr>
          <w:rFonts w:ascii="Times New Roman" w:eastAsiaTheme="minorEastAsia" w:hAnsi="Times New Roman" w:cs="Times New Roman"/>
        </w:rPr>
        <w:t xml:space="preserve"> and is kept at that final value for 10,000 more time steps. Each time step has a duration of </w:t>
      </w:r>
      <m:oMath>
        <m:r>
          <w:rPr>
            <w:rFonts w:ascii="Cambria Math" w:eastAsiaTheme="minorEastAsia" w:hAnsi="Cambria Math" w:cs="Times New Roman"/>
          </w:rPr>
          <m:t>ℏ/JS</m:t>
        </m:r>
      </m:oMath>
      <w:r>
        <w:rPr>
          <w:rFonts w:ascii="Times New Roman" w:eastAsiaTheme="minorEastAsia" w:hAnsi="Times New Roman" w:cs="Times New Roman"/>
        </w:rPr>
        <w:t xml:space="preserve">, which for </w:t>
      </w:r>
      <m:oMath>
        <m:r>
          <w:rPr>
            <w:rFonts w:ascii="Cambria Math" w:eastAsiaTheme="minorEastAsia" w:hAnsi="Cambria Math" w:cs="Times New Roman"/>
          </w:rPr>
          <m:t>J=1</m:t>
        </m:r>
      </m:oMath>
      <w:r>
        <w:rPr>
          <w:rFonts w:ascii="Times New Roman" w:eastAsiaTheme="minorEastAsia" w:hAnsi="Times New Roman" w:cs="Times New Roman" w:hint="eastAsia"/>
        </w:rPr>
        <w:t xml:space="preserve"> m</w:t>
      </w:r>
      <w:r>
        <w:rPr>
          <w:rFonts w:ascii="Times New Roman" w:eastAsiaTheme="minorEastAsia" w:hAnsi="Times New Roman" w:cs="Times New Roman"/>
        </w:rPr>
        <w:t xml:space="preserve">eV and </w:t>
      </w:r>
      <m:oMath>
        <m:r>
          <w:rPr>
            <w:rFonts w:ascii="Cambria Math" w:eastAsiaTheme="minorEastAsia" w:hAnsi="Cambria Math" w:cs="Times New Roman"/>
          </w:rPr>
          <m:t>S=1</m:t>
        </m:r>
      </m:oMath>
      <w:r>
        <w:rPr>
          <w:rFonts w:ascii="Times New Roman" w:eastAsiaTheme="minorEastAsia" w:hAnsi="Times New Roman" w:cs="Times New Roman"/>
        </w:rPr>
        <w:t xml:space="preserve"> approximates to </w:t>
      </w:r>
      <m:oMath>
        <m:r>
          <w:rPr>
            <w:rFonts w:ascii="Cambria Math" w:eastAsiaTheme="minorEastAsia" w:hAnsi="Cambria Math" w:cs="Times New Roman"/>
          </w:rPr>
          <m:t xml:space="preserve">ℏ/JS≈0.7 </m:t>
        </m:r>
      </m:oMath>
      <w:r>
        <w:rPr>
          <w:rFonts w:ascii="Times New Roman" w:eastAsiaTheme="minorEastAsia" w:hAnsi="Times New Roman" w:cs="Times New Roman"/>
        </w:rPr>
        <w:t xml:space="preserve">ps.  </w:t>
      </w:r>
    </w:p>
    <w:p w14:paraId="20019657" w14:textId="3ADC31A8" w:rsidR="005848BD" w:rsidRDefault="005848BD" w:rsidP="001A763B">
      <w:pPr>
        <w:spacing w:after="29" w:line="360" w:lineRule="auto"/>
        <w:ind w:right="-15" w:firstLine="720"/>
        <w:jc w:val="both"/>
        <w:rPr>
          <w:rFonts w:ascii="Times New Roman" w:eastAsiaTheme="minorEastAsia" w:hAnsi="Times New Roman" w:cs="Times New Roman"/>
        </w:rPr>
      </w:pPr>
      <w:r>
        <w:rPr>
          <w:rFonts w:ascii="Times New Roman" w:eastAsiaTheme="minorEastAsia" w:hAnsi="Times New Roman" w:cs="Times New Roman"/>
        </w:rPr>
        <w:t xml:space="preserve">Supplementary Video 1 shows the time evolution of the magnetic texture obtained by taking the thermal average over consecutive </w:t>
      </w:r>
      <w:proofErr w:type="gramStart"/>
      <w:r>
        <w:rPr>
          <w:rFonts w:ascii="Times New Roman" w:eastAsiaTheme="minorEastAsia" w:hAnsi="Times New Roman" w:cs="Times New Roman"/>
        </w:rPr>
        <w:t>200 time</w:t>
      </w:r>
      <w:proofErr w:type="gramEnd"/>
      <w:r>
        <w:rPr>
          <w:rFonts w:ascii="Times New Roman" w:eastAsiaTheme="minorEastAsia" w:hAnsi="Times New Roman" w:cs="Times New Roman"/>
        </w:rPr>
        <w:t xml:space="preserve"> steps intervals. As the magnetic field is lowered, stripe domains are formed in the interior via elongation or merging of objects. We find that the merging, mediated by the formation of monopoles</w:t>
      </w:r>
      <w:r w:rsidR="00364276">
        <w:rPr>
          <w:rFonts w:ascii="Times New Roman" w:eastAsiaTheme="minorEastAsia" w:hAnsi="Times New Roman" w:cs="Times New Roman"/>
        </w:rPr>
        <w:fldChar w:fldCharType="begin"/>
      </w:r>
      <w:r w:rsidR="00364276">
        <w:rPr>
          <w:rFonts w:ascii="Times New Roman" w:eastAsiaTheme="minorEastAsia" w:hAnsi="Times New Roman" w:cs="Times New Roman"/>
        </w:rPr>
        <w:instrText xml:space="preserve"> ADDIN EN.CITE &lt;EndNote&gt;&lt;Cite&gt;&lt;Author&gt;Milde&lt;/Author&gt;&lt;Year&gt;2013&lt;/Year&gt;&lt;RecNum&gt;261&lt;/RecNum&gt;&lt;DisplayText&gt;&lt;style face="superscript"&gt;7&lt;/style&gt;&lt;/DisplayText&gt;&lt;record&gt;&lt;rec-number&gt;261&lt;/rec-number&gt;&lt;foreign-keys&gt;&lt;key app="EN" db-id="zs0det2e4de09qetwwsvttwzt0rfs9w0pv5t" timestamp="1591624351"&gt;261&lt;/key&gt;&lt;/foreign-keys&gt;&lt;ref-type name="Journal Article"&gt;17&lt;/ref-type&gt;&lt;contributors&gt;&lt;authors&gt;&lt;author&gt;Milde, Peter&lt;/author&gt;&lt;author&gt;Köhler, Denny&lt;/author&gt;&lt;author&gt;Seidel, Joachim&lt;/author&gt;&lt;author&gt;Eng, LM&lt;/author&gt;&lt;author&gt;Bauer, Andreas&lt;/author&gt;&lt;author&gt;Chacon, Alfonso&lt;/author&gt;&lt;author&gt;Kindervater, Jonas&lt;/author&gt;&lt;author&gt;Mühlbauer, Sebastian&lt;/author&gt;&lt;author&gt;Pfleiderer, Christian&lt;/author&gt;&lt;author&gt;Buhrandt, Stefan&lt;/author&gt;&lt;/authors&gt;&lt;/contributors&gt;&lt;titles&gt;&lt;title&gt;Unwinding of a skyrmion lattice by magnetic monopoles&lt;/title&gt;&lt;secondary-title&gt;Science&lt;/secondary-title&gt;&lt;/titles&gt;&lt;periodical&gt;&lt;full-title&gt;Science&lt;/full-title&gt;&lt;/periodical&gt;&lt;pages&gt;1076&lt;/pages&gt;&lt;volume&gt;340&lt;/volume&gt;&lt;number&gt;6136&lt;/number&gt;&lt;dates&gt;&lt;year&gt;2013&lt;/year&gt;&lt;/dates&gt;&lt;isbn&gt;0036-8075&lt;/isbn&gt;&lt;urls&gt;&lt;/urls&gt;&lt;/record&gt;&lt;/Cite&gt;&lt;/EndNote&gt;</w:instrText>
      </w:r>
      <w:r w:rsidR="00364276">
        <w:rPr>
          <w:rFonts w:ascii="Times New Roman" w:eastAsiaTheme="minorEastAsia" w:hAnsi="Times New Roman" w:cs="Times New Roman"/>
        </w:rPr>
        <w:fldChar w:fldCharType="separate"/>
      </w:r>
      <w:r w:rsidR="00364276" w:rsidRPr="00364276">
        <w:rPr>
          <w:rFonts w:ascii="Times New Roman" w:eastAsiaTheme="minorEastAsia" w:hAnsi="Times New Roman" w:cs="Times New Roman"/>
          <w:noProof/>
          <w:vertAlign w:val="superscript"/>
        </w:rPr>
        <w:t>7</w:t>
      </w:r>
      <w:r w:rsidR="00364276">
        <w:rPr>
          <w:rFonts w:ascii="Times New Roman" w:eastAsiaTheme="minorEastAsia" w:hAnsi="Times New Roman" w:cs="Times New Roman"/>
        </w:rPr>
        <w:fldChar w:fldCharType="end"/>
      </w:r>
      <w:r>
        <w:rPr>
          <w:rFonts w:ascii="Times New Roman" w:eastAsiaTheme="minorEastAsia" w:hAnsi="Times New Roman" w:cs="Times New Roman"/>
        </w:rPr>
        <w:t xml:space="preserve">, often occurs between different topological objects having parallel in-plane magnetizations at the merging points. After the field reaches the minimum value </w:t>
      </w:r>
      <m:oMath>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B</m:t>
            </m:r>
          </m:sub>
        </m:s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z</m:t>
            </m:r>
          </m:sub>
        </m:sSub>
        <m:r>
          <w:rPr>
            <w:rFonts w:ascii="Cambria Math" w:hAnsi="Cambria Math" w:cs="Times New Roman"/>
          </w:rPr>
          <m:t>/JS=-0.015</m:t>
        </m:r>
      </m:oMath>
      <w:r>
        <w:rPr>
          <w:rFonts w:ascii="Times New Roman" w:eastAsiaTheme="minorEastAsia" w:hAnsi="Times New Roman" w:cs="Times New Roman"/>
        </w:rPr>
        <w:t>, more objects in the interior merge resulting in longer stripe domains, and fractional objects along the sample edges are formed. Here, we note that thermal fluctuations are necessary to overcome the energy barrier induced by the texture edge twist. The importance of thermal fluctuations becomes more evident as the magnetic field is increased again. While the annihilation and conversion occur spontaneously for smaller fractional objects, the conversion of a long fractional object with a longer extension into the bulk region to an integer topological charged object requires a long relaxation time. The total number of interior objects got reduced because their initial merging formed stripe domains that then simply shrank into single objects. Our simulation successfully reproduces the experimentally observed conversion and annihilation mechanisms, and suggests the importance of thermal fluctuations for the continuous transformation of topological charges.</w:t>
      </w:r>
    </w:p>
    <w:p w14:paraId="705B40C7" w14:textId="77777777" w:rsidR="00B53065" w:rsidRDefault="00B53065" w:rsidP="007A4E41">
      <w:pPr>
        <w:spacing w:line="360" w:lineRule="auto"/>
        <w:jc w:val="both"/>
        <w:rPr>
          <w:rFonts w:ascii="Times New Roman" w:hAnsi="Times New Roman" w:cs="Times New Roman"/>
          <w:b/>
          <w:sz w:val="30"/>
          <w:szCs w:val="30"/>
          <w:lang w:val="en-US"/>
        </w:rPr>
      </w:pPr>
    </w:p>
    <w:p w14:paraId="21E4230E" w14:textId="77777777" w:rsidR="002132E5" w:rsidRDefault="002132E5" w:rsidP="007A4E41">
      <w:pPr>
        <w:spacing w:line="360" w:lineRule="auto"/>
        <w:jc w:val="both"/>
        <w:rPr>
          <w:rFonts w:ascii="Times New Roman" w:hAnsi="Times New Roman" w:cs="Times New Roman"/>
          <w:b/>
          <w:sz w:val="30"/>
          <w:szCs w:val="30"/>
          <w:lang w:val="en-US"/>
        </w:rPr>
      </w:pPr>
    </w:p>
    <w:p w14:paraId="4821A488" w14:textId="77777777" w:rsidR="002132E5" w:rsidRDefault="002132E5" w:rsidP="007A4E41">
      <w:pPr>
        <w:spacing w:line="360" w:lineRule="auto"/>
        <w:jc w:val="both"/>
        <w:rPr>
          <w:rFonts w:ascii="Times New Roman" w:hAnsi="Times New Roman" w:cs="Times New Roman"/>
          <w:b/>
          <w:sz w:val="30"/>
          <w:szCs w:val="30"/>
          <w:lang w:val="en-US"/>
        </w:rPr>
      </w:pPr>
    </w:p>
    <w:p w14:paraId="77D1066E" w14:textId="77777777" w:rsidR="00B53065" w:rsidRDefault="00B53065" w:rsidP="007A4E41">
      <w:pPr>
        <w:spacing w:line="360" w:lineRule="auto"/>
        <w:jc w:val="both"/>
        <w:rPr>
          <w:rFonts w:ascii="Times New Roman" w:hAnsi="Times New Roman" w:cs="Times New Roman"/>
          <w:b/>
          <w:sz w:val="30"/>
          <w:szCs w:val="30"/>
          <w:lang w:val="en-US"/>
        </w:rPr>
      </w:pPr>
    </w:p>
    <w:p w14:paraId="28F098C8" w14:textId="77777777" w:rsidR="00B53065" w:rsidRDefault="00B53065" w:rsidP="007A4E41">
      <w:pPr>
        <w:spacing w:line="360" w:lineRule="auto"/>
        <w:jc w:val="both"/>
        <w:rPr>
          <w:rFonts w:ascii="Times New Roman" w:hAnsi="Times New Roman" w:cs="Times New Roman"/>
          <w:b/>
          <w:sz w:val="30"/>
          <w:szCs w:val="30"/>
          <w:lang w:val="en-US"/>
        </w:rPr>
      </w:pPr>
    </w:p>
    <w:p w14:paraId="3121FD02" w14:textId="77777777" w:rsidR="00B53065" w:rsidRDefault="00B53065" w:rsidP="007A4E41">
      <w:pPr>
        <w:spacing w:line="360" w:lineRule="auto"/>
        <w:jc w:val="both"/>
        <w:rPr>
          <w:rFonts w:ascii="Times New Roman" w:hAnsi="Times New Roman" w:cs="Times New Roman"/>
          <w:b/>
          <w:sz w:val="30"/>
          <w:szCs w:val="30"/>
          <w:lang w:val="en-US"/>
        </w:rPr>
      </w:pPr>
    </w:p>
    <w:p w14:paraId="7FF41315" w14:textId="77777777" w:rsidR="00B53065" w:rsidRDefault="00B53065" w:rsidP="007A4E41">
      <w:pPr>
        <w:spacing w:line="360" w:lineRule="auto"/>
        <w:jc w:val="both"/>
        <w:rPr>
          <w:rFonts w:ascii="Times New Roman" w:hAnsi="Times New Roman" w:cs="Times New Roman"/>
          <w:b/>
          <w:sz w:val="30"/>
          <w:szCs w:val="30"/>
          <w:lang w:val="en-US"/>
        </w:rPr>
      </w:pPr>
    </w:p>
    <w:p w14:paraId="335FF313" w14:textId="77777777" w:rsidR="001A763B" w:rsidRDefault="001A763B" w:rsidP="007A4E41">
      <w:pPr>
        <w:spacing w:line="360" w:lineRule="auto"/>
        <w:jc w:val="both"/>
        <w:rPr>
          <w:rFonts w:ascii="Times New Roman" w:hAnsi="Times New Roman" w:cs="Times New Roman"/>
          <w:b/>
          <w:sz w:val="30"/>
          <w:szCs w:val="30"/>
          <w:lang w:val="en-US"/>
        </w:rPr>
      </w:pPr>
    </w:p>
    <w:p w14:paraId="02FCF2DA" w14:textId="77777777" w:rsidR="001A763B" w:rsidRDefault="001A763B" w:rsidP="007A4E41">
      <w:pPr>
        <w:spacing w:line="360" w:lineRule="auto"/>
        <w:jc w:val="both"/>
        <w:rPr>
          <w:rFonts w:ascii="Times New Roman" w:hAnsi="Times New Roman" w:cs="Times New Roman"/>
          <w:b/>
          <w:sz w:val="30"/>
          <w:szCs w:val="30"/>
          <w:lang w:val="en-US"/>
        </w:rPr>
      </w:pPr>
    </w:p>
    <w:p w14:paraId="3CFD4B98" w14:textId="77777777" w:rsidR="001A763B" w:rsidRDefault="001A763B" w:rsidP="007A4E41">
      <w:pPr>
        <w:spacing w:line="360" w:lineRule="auto"/>
        <w:jc w:val="both"/>
        <w:rPr>
          <w:rFonts w:ascii="Times New Roman" w:hAnsi="Times New Roman" w:cs="Times New Roman"/>
          <w:b/>
          <w:sz w:val="30"/>
          <w:szCs w:val="30"/>
          <w:lang w:val="en-US"/>
        </w:rPr>
      </w:pPr>
    </w:p>
    <w:p w14:paraId="5C49DB1D" w14:textId="77777777" w:rsidR="001A763B" w:rsidRDefault="001A763B" w:rsidP="007A4E41">
      <w:pPr>
        <w:spacing w:line="360" w:lineRule="auto"/>
        <w:jc w:val="both"/>
        <w:rPr>
          <w:rFonts w:ascii="Times New Roman" w:hAnsi="Times New Roman" w:cs="Times New Roman"/>
          <w:b/>
          <w:sz w:val="30"/>
          <w:szCs w:val="30"/>
          <w:lang w:val="en-US"/>
        </w:rPr>
      </w:pPr>
    </w:p>
    <w:p w14:paraId="0CB78EAE" w14:textId="78E96586" w:rsidR="006F54CB" w:rsidRDefault="006F54CB" w:rsidP="007A4E41">
      <w:pPr>
        <w:spacing w:line="360" w:lineRule="auto"/>
        <w:jc w:val="both"/>
        <w:rPr>
          <w:rFonts w:ascii="Times New Roman" w:hAnsi="Times New Roman" w:cs="Times New Roman"/>
          <w:b/>
          <w:sz w:val="30"/>
          <w:szCs w:val="30"/>
          <w:lang w:val="en-US"/>
        </w:rPr>
      </w:pPr>
    </w:p>
    <w:p w14:paraId="70816D2C" w14:textId="304629FF" w:rsidR="006F54CB" w:rsidRDefault="006F54CB" w:rsidP="007A4E41">
      <w:pPr>
        <w:spacing w:line="360" w:lineRule="auto"/>
        <w:jc w:val="both"/>
        <w:rPr>
          <w:rFonts w:ascii="Times New Roman" w:hAnsi="Times New Roman" w:cs="Times New Roman"/>
          <w:b/>
          <w:sz w:val="30"/>
          <w:szCs w:val="30"/>
          <w:lang w:val="en-US"/>
        </w:rPr>
      </w:pPr>
    </w:p>
    <w:p w14:paraId="44991146" w14:textId="3423EC34" w:rsidR="006F54CB" w:rsidRDefault="001A763B" w:rsidP="007A4E41">
      <w:pPr>
        <w:spacing w:line="360" w:lineRule="auto"/>
        <w:jc w:val="both"/>
        <w:rPr>
          <w:rFonts w:ascii="Times New Roman" w:hAnsi="Times New Roman" w:cs="Times New Roman"/>
          <w:b/>
          <w:sz w:val="30"/>
          <w:szCs w:val="30"/>
          <w:lang w:val="en-US"/>
        </w:rPr>
      </w:pPr>
      <w:r w:rsidRPr="00F3675B">
        <w:rPr>
          <w:rFonts w:ascii="Times New Roman" w:hAnsi="Times New Roman" w:cs="Times New Roman"/>
          <w:b/>
          <w:sz w:val="28"/>
          <w:szCs w:val="28"/>
          <w:lang w:val="en-US"/>
        </w:rPr>
        <w:t>Supplementary</w:t>
      </w:r>
      <w:r>
        <w:rPr>
          <w:rFonts w:ascii="Times New Roman" w:hAnsi="Times New Roman" w:cs="Times New Roman"/>
          <w:b/>
          <w:sz w:val="30"/>
          <w:szCs w:val="30"/>
          <w:lang w:val="en-US"/>
        </w:rPr>
        <w:t xml:space="preserve"> f</w:t>
      </w:r>
      <w:r w:rsidR="00BE286C">
        <w:rPr>
          <w:rFonts w:ascii="Times New Roman" w:hAnsi="Times New Roman" w:cs="Times New Roman"/>
          <w:b/>
          <w:sz w:val="30"/>
          <w:szCs w:val="30"/>
          <w:lang w:val="en-US"/>
        </w:rPr>
        <w:t>igures</w:t>
      </w:r>
    </w:p>
    <w:p w14:paraId="2B59F19E" w14:textId="6C806069" w:rsidR="00BE286C" w:rsidRDefault="00BE286C" w:rsidP="007A4E41">
      <w:pPr>
        <w:spacing w:line="360" w:lineRule="auto"/>
        <w:jc w:val="both"/>
        <w:rPr>
          <w:rFonts w:ascii="Times New Roman" w:hAnsi="Times New Roman" w:cs="Times New Roman"/>
          <w:b/>
          <w:sz w:val="30"/>
          <w:szCs w:val="30"/>
          <w:lang w:val="en-US"/>
        </w:rPr>
      </w:pPr>
    </w:p>
    <w:p w14:paraId="3E6304BE" w14:textId="66D64A2C" w:rsidR="00BE286C" w:rsidRDefault="00BE286C" w:rsidP="007A4E41">
      <w:pPr>
        <w:spacing w:line="360" w:lineRule="auto"/>
        <w:jc w:val="both"/>
        <w:rPr>
          <w:rFonts w:ascii="Times New Roman" w:hAnsi="Times New Roman" w:cs="Times New Roman"/>
          <w:b/>
          <w:sz w:val="30"/>
          <w:szCs w:val="30"/>
          <w:lang w:val="en-US"/>
        </w:rPr>
      </w:pPr>
      <w:r>
        <w:rPr>
          <w:rFonts w:ascii="Times New Roman" w:hAnsi="Times New Roman" w:cs="Times New Roman"/>
          <w:b/>
          <w:noProof/>
          <w:sz w:val="30"/>
          <w:szCs w:val="30"/>
          <w:lang w:val="de-DE" w:eastAsia="de-DE"/>
        </w:rPr>
        <w:drawing>
          <wp:anchor distT="0" distB="0" distL="114300" distR="114300" simplePos="0" relativeHeight="251670528" behindDoc="0" locked="0" layoutInCell="1" allowOverlap="1" wp14:anchorId="2C3F5241" wp14:editId="177816D1">
            <wp:simplePos x="0" y="0"/>
            <wp:positionH relativeFrom="margin">
              <wp:posOffset>83820</wp:posOffset>
            </wp:positionH>
            <wp:positionV relativeFrom="paragraph">
              <wp:posOffset>396875</wp:posOffset>
            </wp:positionV>
            <wp:extent cx="5589270" cy="145415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1863" t="7193"/>
                    <a:stretch/>
                  </pic:blipFill>
                  <pic:spPr bwMode="auto">
                    <a:xfrm>
                      <a:off x="0" y="0"/>
                      <a:ext cx="5589270" cy="1454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373CB8C" w14:textId="77777777" w:rsidR="00C92A93" w:rsidRDefault="00C92A93" w:rsidP="007A4E41">
      <w:pPr>
        <w:spacing w:line="360" w:lineRule="auto"/>
        <w:jc w:val="both"/>
        <w:rPr>
          <w:rFonts w:ascii="Times New Roman" w:hAnsi="Times New Roman" w:cs="Times New Roman"/>
          <w:b/>
          <w:sz w:val="30"/>
          <w:szCs w:val="30"/>
          <w:lang w:val="en-US"/>
        </w:rPr>
      </w:pPr>
    </w:p>
    <w:p w14:paraId="7C5485AF" w14:textId="55FD3A57" w:rsidR="00C92A93" w:rsidRPr="00F820B3" w:rsidRDefault="00C92A93" w:rsidP="00C92A93">
      <w:pPr>
        <w:spacing w:line="360" w:lineRule="auto"/>
        <w:jc w:val="both"/>
        <w:rPr>
          <w:rFonts w:ascii="Times New Roman" w:hAnsi="Times New Roman" w:cs="Times New Roman"/>
          <w:lang w:val="en-US"/>
        </w:rPr>
      </w:pPr>
      <w:r w:rsidRPr="00C92A93">
        <w:rPr>
          <w:rFonts w:ascii="Times New Roman" w:hAnsi="Times New Roman" w:cs="Times New Roman"/>
          <w:b/>
          <w:bCs/>
          <w:lang w:val="en-US"/>
        </w:rPr>
        <w:t>Fig. S1</w:t>
      </w:r>
      <w:r w:rsidRPr="00C92A93">
        <w:rPr>
          <w:rFonts w:ascii="Times New Roman" w:hAnsi="Times New Roman" w:cs="Times New Roman"/>
          <w:lang w:val="en-US"/>
        </w:rPr>
        <w:t xml:space="preserve">. </w:t>
      </w:r>
      <w:r w:rsidRPr="000B366D">
        <w:rPr>
          <w:rFonts w:ascii="Times New Roman" w:hAnsi="Times New Roman" w:cs="Times New Roman"/>
          <w:b/>
          <w:lang w:val="en-US"/>
        </w:rPr>
        <w:t xml:space="preserve">Lamella preparation </w:t>
      </w:r>
      <w:r w:rsidR="00436602">
        <w:rPr>
          <w:rFonts w:ascii="Times New Roman" w:hAnsi="Times New Roman" w:cs="Times New Roman"/>
          <w:b/>
          <w:lang w:val="en-US"/>
        </w:rPr>
        <w:t>using</w:t>
      </w:r>
      <w:r w:rsidRPr="000B366D">
        <w:rPr>
          <w:rFonts w:ascii="Times New Roman" w:hAnsi="Times New Roman" w:cs="Times New Roman"/>
          <w:b/>
          <w:lang w:val="en-US"/>
        </w:rPr>
        <w:t xml:space="preserve"> </w:t>
      </w:r>
      <w:r w:rsidR="00836A16" w:rsidRPr="000B366D">
        <w:rPr>
          <w:rFonts w:ascii="Times New Roman" w:hAnsi="Times New Roman" w:cs="Times New Roman"/>
          <w:b/>
          <w:lang w:val="en-US"/>
        </w:rPr>
        <w:t>focused</w:t>
      </w:r>
      <w:r w:rsidRPr="000B366D">
        <w:rPr>
          <w:rFonts w:ascii="Times New Roman" w:hAnsi="Times New Roman" w:cs="Times New Roman"/>
          <w:b/>
          <w:lang w:val="en-US"/>
        </w:rPr>
        <w:t xml:space="preserve"> ion beam</w:t>
      </w:r>
      <w:r w:rsidR="00436602">
        <w:rPr>
          <w:rFonts w:ascii="Times New Roman" w:hAnsi="Times New Roman" w:cs="Times New Roman"/>
          <w:b/>
          <w:lang w:val="en-US"/>
        </w:rPr>
        <w:t xml:space="preserve"> milling</w:t>
      </w:r>
      <w:r w:rsidRPr="000B366D">
        <w:rPr>
          <w:rFonts w:ascii="Times New Roman" w:hAnsi="Times New Roman" w:cs="Times New Roman"/>
          <w:b/>
          <w:lang w:val="en-US"/>
        </w:rPr>
        <w:t>.</w:t>
      </w:r>
      <w:r w:rsidRPr="00C92A93">
        <w:rPr>
          <w:rFonts w:ascii="Times New Roman" w:hAnsi="Times New Roman" w:cs="Times New Roman"/>
          <w:lang w:val="en-US"/>
        </w:rPr>
        <w:t xml:space="preserve"> </w:t>
      </w:r>
      <w:r w:rsidR="004D237E">
        <w:rPr>
          <w:rFonts w:ascii="Times New Roman" w:hAnsi="Times New Roman" w:cs="Times New Roman"/>
          <w:lang w:val="en-US"/>
        </w:rPr>
        <w:t>Lamellae specimens used for LTEM imaging are formed from bulk polycrystalline samples of Mn</w:t>
      </w:r>
      <w:r w:rsidR="004D237E" w:rsidRPr="00BE286C">
        <w:rPr>
          <w:rFonts w:ascii="Times New Roman" w:hAnsi="Times New Roman" w:cs="Times New Roman"/>
          <w:vertAlign w:val="subscript"/>
          <w:lang w:val="en-US"/>
        </w:rPr>
        <w:t>1.4</w:t>
      </w:r>
      <w:r w:rsidR="004D237E">
        <w:rPr>
          <w:rFonts w:ascii="Times New Roman" w:hAnsi="Times New Roman" w:cs="Times New Roman"/>
          <w:lang w:val="en-US"/>
        </w:rPr>
        <w:t>Pt</w:t>
      </w:r>
      <w:r w:rsidR="004D237E" w:rsidRPr="00BE286C">
        <w:rPr>
          <w:rFonts w:ascii="Times New Roman" w:hAnsi="Times New Roman" w:cs="Times New Roman"/>
          <w:vertAlign w:val="subscript"/>
          <w:lang w:val="en-US"/>
        </w:rPr>
        <w:t>0.9</w:t>
      </w:r>
      <w:r w:rsidR="004D237E">
        <w:rPr>
          <w:rFonts w:ascii="Times New Roman" w:hAnsi="Times New Roman" w:cs="Times New Roman"/>
          <w:lang w:val="en-US"/>
        </w:rPr>
        <w:t>Pd</w:t>
      </w:r>
      <w:r w:rsidR="004D237E" w:rsidRPr="00BE286C">
        <w:rPr>
          <w:rFonts w:ascii="Times New Roman" w:hAnsi="Times New Roman" w:cs="Times New Roman"/>
          <w:vertAlign w:val="subscript"/>
          <w:lang w:val="en-US"/>
        </w:rPr>
        <w:t>0.1</w:t>
      </w:r>
      <w:r w:rsidR="004D237E">
        <w:rPr>
          <w:rFonts w:ascii="Times New Roman" w:hAnsi="Times New Roman" w:cs="Times New Roman"/>
          <w:lang w:val="en-US"/>
        </w:rPr>
        <w:t>Sn using f</w:t>
      </w:r>
      <w:r w:rsidR="00364276">
        <w:rPr>
          <w:rFonts w:ascii="Times New Roman" w:hAnsi="Times New Roman" w:cs="Times New Roman"/>
          <w:lang w:val="en-US"/>
        </w:rPr>
        <w:t>ocused ion milling</w:t>
      </w:r>
      <w:r w:rsidR="004D237E">
        <w:rPr>
          <w:rFonts w:ascii="Times New Roman" w:hAnsi="Times New Roman" w:cs="Times New Roman"/>
          <w:lang w:val="en-US"/>
        </w:rPr>
        <w:t xml:space="preserve">. </w:t>
      </w:r>
      <w:r w:rsidR="00537935">
        <w:rPr>
          <w:rFonts w:ascii="Times New Roman" w:hAnsi="Times New Roman" w:cs="Times New Roman"/>
          <w:lang w:val="en-US"/>
        </w:rPr>
        <w:t>An individual grain, that is single crystalline, is identified whose crysta</w:t>
      </w:r>
      <w:r w:rsidR="00871A83">
        <w:rPr>
          <w:rFonts w:ascii="Times New Roman" w:hAnsi="Times New Roman" w:cs="Times New Roman"/>
          <w:lang w:val="en-US"/>
        </w:rPr>
        <w:t>l orientation is such that the [</w:t>
      </w:r>
      <w:r w:rsidR="00537935">
        <w:rPr>
          <w:rFonts w:ascii="Times New Roman" w:hAnsi="Times New Roman" w:cs="Times New Roman"/>
          <w:lang w:val="en-US"/>
        </w:rPr>
        <w:t>0</w:t>
      </w:r>
      <w:r w:rsidR="00871A83">
        <w:rPr>
          <w:rFonts w:ascii="Times New Roman" w:hAnsi="Times New Roman" w:cs="Times New Roman"/>
          <w:lang w:val="en-US"/>
        </w:rPr>
        <w:t>01]</w:t>
      </w:r>
      <w:r w:rsidR="00537935">
        <w:rPr>
          <w:rFonts w:ascii="Times New Roman" w:hAnsi="Times New Roman" w:cs="Times New Roman"/>
          <w:lang w:val="en-US"/>
        </w:rPr>
        <w:t xml:space="preserve"> axis is perpendicular to the lamella that will be formed.   EBSD (electron back scattering diffraction) is used for this purpose within the focused ion beam (FIB) apparatus. </w:t>
      </w:r>
      <w:r w:rsidRPr="00C92A93">
        <w:rPr>
          <w:rFonts w:ascii="Times New Roman" w:hAnsi="Times New Roman" w:cs="Times New Roman"/>
          <w:lang w:val="en-US"/>
        </w:rPr>
        <w:t>(</w:t>
      </w:r>
      <w:r w:rsidR="00587CBF">
        <w:rPr>
          <w:rFonts w:ascii="Times New Roman" w:hAnsi="Times New Roman" w:cs="Times New Roman"/>
          <w:b/>
          <w:lang w:val="en-US"/>
        </w:rPr>
        <w:t>a</w:t>
      </w:r>
      <w:r w:rsidRPr="00C92A93">
        <w:rPr>
          <w:rFonts w:ascii="Times New Roman" w:hAnsi="Times New Roman" w:cs="Times New Roman"/>
          <w:lang w:val="en-US"/>
        </w:rPr>
        <w:t>) Before lift</w:t>
      </w:r>
      <w:r w:rsidR="00436602">
        <w:rPr>
          <w:rFonts w:ascii="Times New Roman" w:hAnsi="Times New Roman" w:cs="Times New Roman"/>
          <w:lang w:val="en-US"/>
        </w:rPr>
        <w:t>ing</w:t>
      </w:r>
      <w:r w:rsidRPr="00C92A93">
        <w:rPr>
          <w:rFonts w:ascii="Times New Roman" w:hAnsi="Times New Roman" w:cs="Times New Roman"/>
          <w:lang w:val="en-US"/>
        </w:rPr>
        <w:t xml:space="preserve"> out the specimen from the bulk sample, the surface</w:t>
      </w:r>
      <w:r w:rsidR="004D237E">
        <w:rPr>
          <w:rFonts w:ascii="Times New Roman" w:hAnsi="Times New Roman" w:cs="Times New Roman"/>
          <w:lang w:val="en-US"/>
        </w:rPr>
        <w:t>s</w:t>
      </w:r>
      <w:r w:rsidRPr="00C92A93">
        <w:rPr>
          <w:rFonts w:ascii="Times New Roman" w:hAnsi="Times New Roman" w:cs="Times New Roman"/>
          <w:lang w:val="en-US"/>
        </w:rPr>
        <w:t xml:space="preserve"> of the two side</w:t>
      </w:r>
      <w:r w:rsidR="00436602">
        <w:rPr>
          <w:rFonts w:ascii="Times New Roman" w:hAnsi="Times New Roman" w:cs="Times New Roman"/>
          <w:lang w:val="en-US"/>
        </w:rPr>
        <w:t>s</w:t>
      </w:r>
      <w:r w:rsidRPr="00C92A93">
        <w:rPr>
          <w:rFonts w:ascii="Times New Roman" w:hAnsi="Times New Roman" w:cs="Times New Roman"/>
          <w:lang w:val="en-US"/>
        </w:rPr>
        <w:t xml:space="preserve"> of the specimen </w:t>
      </w:r>
      <w:r w:rsidR="00537935">
        <w:rPr>
          <w:rFonts w:ascii="Times New Roman" w:hAnsi="Times New Roman" w:cs="Times New Roman"/>
          <w:lang w:val="en-US"/>
        </w:rPr>
        <w:t xml:space="preserve">through which the electron beam is transmitted </w:t>
      </w:r>
      <w:r w:rsidR="004D237E">
        <w:rPr>
          <w:rFonts w:ascii="Times New Roman" w:hAnsi="Times New Roman" w:cs="Times New Roman"/>
          <w:lang w:val="en-US"/>
        </w:rPr>
        <w:t>are</w:t>
      </w:r>
      <w:r w:rsidRPr="00C92A93">
        <w:rPr>
          <w:rFonts w:ascii="Times New Roman" w:hAnsi="Times New Roman" w:cs="Times New Roman"/>
          <w:lang w:val="en-US"/>
        </w:rPr>
        <w:t xml:space="preserve"> polish</w:t>
      </w:r>
      <w:r w:rsidR="004D237E">
        <w:rPr>
          <w:rFonts w:ascii="Times New Roman" w:hAnsi="Times New Roman" w:cs="Times New Roman"/>
          <w:lang w:val="en-US"/>
        </w:rPr>
        <w:t>ed</w:t>
      </w:r>
      <w:r w:rsidRPr="00C92A93">
        <w:rPr>
          <w:rFonts w:ascii="Times New Roman" w:hAnsi="Times New Roman" w:cs="Times New Roman"/>
          <w:lang w:val="en-US"/>
        </w:rPr>
        <w:t xml:space="preserve"> </w:t>
      </w:r>
      <w:r w:rsidR="004D237E">
        <w:rPr>
          <w:rFonts w:ascii="Times New Roman" w:hAnsi="Times New Roman" w:cs="Times New Roman"/>
          <w:lang w:val="en-US"/>
        </w:rPr>
        <w:t xml:space="preserve">using a </w:t>
      </w:r>
      <w:r w:rsidR="00C4603C">
        <w:rPr>
          <w:rFonts w:ascii="Times New Roman" w:hAnsi="Times New Roman" w:cs="Times New Roman"/>
          <w:lang w:val="en-US"/>
        </w:rPr>
        <w:t xml:space="preserve">low energy </w:t>
      </w:r>
      <w:r w:rsidR="004D237E">
        <w:rPr>
          <w:rFonts w:ascii="Times New Roman" w:hAnsi="Times New Roman" w:cs="Times New Roman"/>
          <w:lang w:val="en-US"/>
        </w:rPr>
        <w:t>Ga</w:t>
      </w:r>
      <w:r w:rsidR="000D2529" w:rsidRPr="000D2529">
        <w:rPr>
          <w:rFonts w:ascii="Times New Roman" w:hAnsi="Times New Roman" w:cs="Times New Roman"/>
          <w:vertAlign w:val="superscript"/>
          <w:lang w:val="en-US"/>
        </w:rPr>
        <w:t>+</w:t>
      </w:r>
      <w:r w:rsidR="004D237E">
        <w:rPr>
          <w:rFonts w:ascii="Times New Roman" w:hAnsi="Times New Roman" w:cs="Times New Roman"/>
          <w:lang w:val="en-US"/>
        </w:rPr>
        <w:t xml:space="preserve"> ion beam </w:t>
      </w:r>
      <w:r w:rsidR="00C4603C">
        <w:rPr>
          <w:rFonts w:ascii="Times New Roman" w:hAnsi="Times New Roman" w:cs="Times New Roman"/>
          <w:lang w:val="en-US"/>
        </w:rPr>
        <w:t xml:space="preserve">of </w:t>
      </w:r>
      <w:r w:rsidRPr="00C92A93">
        <w:rPr>
          <w:rFonts w:ascii="Times New Roman" w:hAnsi="Times New Roman" w:cs="Times New Roman"/>
          <w:lang w:val="en-US"/>
        </w:rPr>
        <w:t xml:space="preserve">2 </w:t>
      </w:r>
      <w:proofErr w:type="spellStart"/>
      <w:r w:rsidRPr="00C92A93">
        <w:rPr>
          <w:rFonts w:ascii="Times New Roman" w:hAnsi="Times New Roman" w:cs="Times New Roman"/>
          <w:lang w:val="en-US"/>
        </w:rPr>
        <w:t>keV</w:t>
      </w:r>
      <w:proofErr w:type="spellEnd"/>
      <w:r w:rsidRPr="00C92A93">
        <w:rPr>
          <w:rFonts w:ascii="Times New Roman" w:hAnsi="Times New Roman" w:cs="Times New Roman"/>
          <w:lang w:val="en-US"/>
        </w:rPr>
        <w:t xml:space="preserve"> and 4 pA</w:t>
      </w:r>
      <w:r w:rsidR="00537935">
        <w:rPr>
          <w:rFonts w:ascii="Times New Roman" w:hAnsi="Times New Roman" w:cs="Times New Roman"/>
          <w:lang w:val="en-US"/>
        </w:rPr>
        <w:t xml:space="preserve"> until the surfaces are smooth</w:t>
      </w:r>
      <w:r w:rsidRPr="00C92A93">
        <w:rPr>
          <w:rFonts w:ascii="Times New Roman" w:hAnsi="Times New Roman" w:cs="Times New Roman"/>
          <w:lang w:val="en-US"/>
        </w:rPr>
        <w:t>. Then, PtC</w:t>
      </w:r>
      <w:r w:rsidRPr="00364276">
        <w:rPr>
          <w:rFonts w:ascii="Times New Roman" w:hAnsi="Times New Roman" w:cs="Times New Roman"/>
          <w:vertAlign w:val="subscript"/>
          <w:lang w:val="en-US"/>
        </w:rPr>
        <w:t>x</w:t>
      </w:r>
      <w:r w:rsidRPr="00C92A93">
        <w:rPr>
          <w:rFonts w:ascii="Times New Roman" w:hAnsi="Times New Roman" w:cs="Times New Roman"/>
          <w:lang w:val="en-US"/>
        </w:rPr>
        <w:t xml:space="preserve"> is deposited on</w:t>
      </w:r>
      <w:r w:rsidR="00537935">
        <w:rPr>
          <w:rFonts w:ascii="Times New Roman" w:hAnsi="Times New Roman" w:cs="Times New Roman"/>
          <w:lang w:val="en-US"/>
        </w:rPr>
        <w:t xml:space="preserve"> both</w:t>
      </w:r>
      <w:r w:rsidRPr="00C92A93">
        <w:rPr>
          <w:rFonts w:ascii="Times New Roman" w:hAnsi="Times New Roman" w:cs="Times New Roman"/>
          <w:lang w:val="en-US"/>
        </w:rPr>
        <w:t xml:space="preserve"> </w:t>
      </w:r>
      <w:r w:rsidR="00537935">
        <w:rPr>
          <w:rFonts w:ascii="Times New Roman" w:hAnsi="Times New Roman" w:cs="Times New Roman"/>
          <w:lang w:val="en-US"/>
        </w:rPr>
        <w:t>these</w:t>
      </w:r>
      <w:r w:rsidRPr="00C92A93">
        <w:rPr>
          <w:rFonts w:ascii="Times New Roman" w:hAnsi="Times New Roman" w:cs="Times New Roman"/>
          <w:lang w:val="en-US"/>
        </w:rPr>
        <w:t xml:space="preserve"> surfaces</w:t>
      </w:r>
      <w:r w:rsidR="00537935">
        <w:rPr>
          <w:rFonts w:ascii="Times New Roman" w:hAnsi="Times New Roman" w:cs="Times New Roman"/>
          <w:lang w:val="en-US"/>
        </w:rPr>
        <w:t xml:space="preserve"> using an electron beam to decompose a Pt organometallic compound</w:t>
      </w:r>
      <w:r w:rsidRPr="00C92A93">
        <w:rPr>
          <w:rFonts w:ascii="Times New Roman" w:hAnsi="Times New Roman" w:cs="Times New Roman"/>
          <w:lang w:val="en-US"/>
        </w:rPr>
        <w:t>.</w:t>
      </w:r>
      <w:r w:rsidR="00537935">
        <w:rPr>
          <w:rFonts w:ascii="Times New Roman" w:hAnsi="Times New Roman" w:cs="Times New Roman"/>
          <w:lang w:val="en-US"/>
        </w:rPr>
        <w:t xml:space="preserve"> One of these surfaces is indicated by the green arrow.</w:t>
      </w:r>
      <w:r w:rsidR="00836A16">
        <w:rPr>
          <w:rFonts w:ascii="Times New Roman" w:hAnsi="Times New Roman" w:cs="Times New Roman"/>
          <w:lang w:val="en-US"/>
        </w:rPr>
        <w:t xml:space="preserve"> </w:t>
      </w:r>
      <w:r w:rsidRPr="00C92A93">
        <w:rPr>
          <w:rFonts w:ascii="Times New Roman" w:hAnsi="Times New Roman" w:cs="Times New Roman"/>
          <w:lang w:val="en-US"/>
        </w:rPr>
        <w:t>(</w:t>
      </w:r>
      <w:r w:rsidR="00587CBF">
        <w:rPr>
          <w:rFonts w:ascii="Times New Roman" w:hAnsi="Times New Roman" w:cs="Times New Roman"/>
          <w:b/>
          <w:lang w:val="en-US"/>
        </w:rPr>
        <w:t>b</w:t>
      </w:r>
      <w:r w:rsidRPr="00C92A93">
        <w:rPr>
          <w:rFonts w:ascii="Times New Roman" w:hAnsi="Times New Roman" w:cs="Times New Roman"/>
          <w:lang w:val="en-US"/>
        </w:rPr>
        <w:t>) Overview of the prepared lamella</w:t>
      </w:r>
      <w:r w:rsidR="00537935">
        <w:rPr>
          <w:rFonts w:ascii="Times New Roman" w:hAnsi="Times New Roman" w:cs="Times New Roman"/>
          <w:lang w:val="en-US"/>
        </w:rPr>
        <w:t xml:space="preserve"> after removal from the host grain and attachment to a standard TEM copper grid.</w:t>
      </w:r>
      <w:r w:rsidRPr="00C92A93">
        <w:rPr>
          <w:rFonts w:ascii="Times New Roman" w:hAnsi="Times New Roman" w:cs="Times New Roman"/>
          <w:lang w:val="en-US"/>
        </w:rPr>
        <w:t xml:space="preserve"> The deposited PtC</w:t>
      </w:r>
      <w:r w:rsidRPr="00364276">
        <w:rPr>
          <w:rFonts w:ascii="Times New Roman" w:hAnsi="Times New Roman" w:cs="Times New Roman"/>
          <w:vertAlign w:val="subscript"/>
          <w:lang w:val="en-US"/>
        </w:rPr>
        <w:t>x</w:t>
      </w:r>
      <w:r w:rsidRPr="00C92A93">
        <w:rPr>
          <w:rFonts w:ascii="Times New Roman" w:hAnsi="Times New Roman" w:cs="Times New Roman"/>
          <w:lang w:val="en-US"/>
        </w:rPr>
        <w:t xml:space="preserve"> </w:t>
      </w:r>
      <w:r w:rsidR="00537935">
        <w:rPr>
          <w:rFonts w:ascii="Times New Roman" w:hAnsi="Times New Roman" w:cs="Times New Roman"/>
          <w:lang w:val="en-US"/>
        </w:rPr>
        <w:t>layers</w:t>
      </w:r>
      <w:r w:rsidRPr="00C92A93">
        <w:rPr>
          <w:rFonts w:ascii="Times New Roman" w:hAnsi="Times New Roman" w:cs="Times New Roman"/>
          <w:lang w:val="en-US"/>
        </w:rPr>
        <w:t xml:space="preserve"> on the top and bottom of </w:t>
      </w:r>
      <w:r w:rsidR="00537935">
        <w:rPr>
          <w:rFonts w:ascii="Times New Roman" w:hAnsi="Times New Roman" w:cs="Times New Roman"/>
          <w:lang w:val="en-US"/>
        </w:rPr>
        <w:t xml:space="preserve">the </w:t>
      </w:r>
      <w:r w:rsidRPr="00C92A93">
        <w:rPr>
          <w:rFonts w:ascii="Times New Roman" w:hAnsi="Times New Roman" w:cs="Times New Roman"/>
          <w:lang w:val="en-US"/>
        </w:rPr>
        <w:t>Mn</w:t>
      </w:r>
      <w:r w:rsidRPr="00C92A93">
        <w:rPr>
          <w:rFonts w:ascii="Times New Roman" w:hAnsi="Times New Roman" w:cs="Times New Roman"/>
          <w:vertAlign w:val="subscript"/>
          <w:lang w:val="en-US"/>
        </w:rPr>
        <w:t>1.4</w:t>
      </w:r>
      <w:r w:rsidRPr="00C92A93">
        <w:rPr>
          <w:rFonts w:ascii="Times New Roman" w:hAnsi="Times New Roman" w:cs="Times New Roman"/>
          <w:lang w:val="en-US"/>
        </w:rPr>
        <w:t>Pt</w:t>
      </w:r>
      <w:r w:rsidRPr="00C92A93">
        <w:rPr>
          <w:rFonts w:ascii="Times New Roman" w:hAnsi="Times New Roman" w:cs="Times New Roman"/>
          <w:vertAlign w:val="subscript"/>
          <w:lang w:val="en-US"/>
        </w:rPr>
        <w:t>0.9</w:t>
      </w:r>
      <w:r w:rsidRPr="00C92A93">
        <w:rPr>
          <w:rFonts w:ascii="Times New Roman" w:hAnsi="Times New Roman" w:cs="Times New Roman"/>
          <w:lang w:val="en-US"/>
        </w:rPr>
        <w:t>Pd</w:t>
      </w:r>
      <w:r w:rsidRPr="00C92A93">
        <w:rPr>
          <w:rFonts w:ascii="Times New Roman" w:hAnsi="Times New Roman" w:cs="Times New Roman"/>
          <w:vertAlign w:val="subscript"/>
          <w:lang w:val="en-US"/>
        </w:rPr>
        <w:t>0.1</w:t>
      </w:r>
      <w:r w:rsidRPr="00C92A93">
        <w:rPr>
          <w:rFonts w:ascii="Times New Roman" w:hAnsi="Times New Roman" w:cs="Times New Roman"/>
          <w:lang w:val="en-US"/>
        </w:rPr>
        <w:t>Sn</w:t>
      </w:r>
      <w:r w:rsidR="00537935">
        <w:rPr>
          <w:rFonts w:ascii="Times New Roman" w:hAnsi="Times New Roman" w:cs="Times New Roman"/>
          <w:lang w:val="en-US"/>
        </w:rPr>
        <w:t xml:space="preserve"> lamella are indicated in the figure.</w:t>
      </w:r>
      <w:r w:rsidR="00836A16">
        <w:rPr>
          <w:rFonts w:ascii="Times New Roman" w:hAnsi="Times New Roman" w:cs="Times New Roman"/>
          <w:lang w:val="en-US"/>
        </w:rPr>
        <w:t xml:space="preserve"> </w:t>
      </w:r>
      <w:r w:rsidRPr="00C92A93">
        <w:rPr>
          <w:rFonts w:ascii="Times New Roman" w:hAnsi="Times New Roman" w:cs="Times New Roman"/>
          <w:lang w:val="en-US"/>
        </w:rPr>
        <w:t>(</w:t>
      </w:r>
      <w:r w:rsidR="00587CBF">
        <w:rPr>
          <w:rFonts w:ascii="Times New Roman" w:hAnsi="Times New Roman" w:cs="Times New Roman"/>
          <w:b/>
          <w:lang w:val="en-US"/>
        </w:rPr>
        <w:t>c</w:t>
      </w:r>
      <w:r w:rsidRPr="00C92A93">
        <w:rPr>
          <w:rFonts w:ascii="Times New Roman" w:hAnsi="Times New Roman" w:cs="Times New Roman"/>
          <w:lang w:val="en-US"/>
        </w:rPr>
        <w:t xml:space="preserve">) Shows the thickness of the prepared </w:t>
      </w:r>
      <w:r w:rsidR="00836A16" w:rsidRPr="00C92A93">
        <w:rPr>
          <w:rFonts w:ascii="Times New Roman" w:hAnsi="Times New Roman" w:cs="Times New Roman"/>
          <w:lang w:val="en-US"/>
        </w:rPr>
        <w:t>lamella</w:t>
      </w:r>
      <w:r w:rsidRPr="00C92A93">
        <w:rPr>
          <w:rFonts w:ascii="Times New Roman" w:hAnsi="Times New Roman" w:cs="Times New Roman"/>
          <w:lang w:val="en-US"/>
        </w:rPr>
        <w:t xml:space="preserve"> at zero-tilt stage condition</w:t>
      </w:r>
      <w:r w:rsidR="00537935">
        <w:rPr>
          <w:rFonts w:ascii="Times New Roman" w:hAnsi="Times New Roman" w:cs="Times New Roman"/>
          <w:lang w:val="en-US"/>
        </w:rPr>
        <w:t>s</w:t>
      </w:r>
      <w:r w:rsidRPr="00C92A93">
        <w:rPr>
          <w:rFonts w:ascii="Times New Roman" w:hAnsi="Times New Roman" w:cs="Times New Roman"/>
          <w:lang w:val="en-US"/>
        </w:rPr>
        <w:t xml:space="preserve">. The lamella is </w:t>
      </w:r>
      <m:oMath>
        <m:r>
          <w:rPr>
            <w:rFonts w:ascii="Cambria Math" w:hAnsi="Cambria Math" w:cs="Times New Roman"/>
            <w:lang w:val="en-US"/>
          </w:rPr>
          <m:t>~280 </m:t>
        </m:r>
        <m:r>
          <m:rPr>
            <m:sty m:val="p"/>
          </m:rPr>
          <w:rPr>
            <w:rFonts w:ascii="Cambria Math" w:hAnsi="Cambria Math" w:cs="Times New Roman"/>
            <w:lang w:val="en-US"/>
          </w:rPr>
          <m:t>nm</m:t>
        </m:r>
      </m:oMath>
      <w:r w:rsidRPr="00C92A93">
        <w:rPr>
          <w:rFonts w:ascii="Times New Roman" w:hAnsi="Times New Roman" w:cs="Times New Roman"/>
          <w:lang w:val="en-US"/>
        </w:rPr>
        <w:t xml:space="preserve"> thick. The </w:t>
      </w:r>
      <w:r w:rsidR="00537935">
        <w:rPr>
          <w:rFonts w:ascii="Times New Roman" w:hAnsi="Times New Roman" w:cs="Times New Roman"/>
          <w:lang w:val="en-US"/>
        </w:rPr>
        <w:t xml:space="preserve">white </w:t>
      </w:r>
      <w:r w:rsidRPr="00C92A93">
        <w:rPr>
          <w:rFonts w:ascii="Times New Roman" w:hAnsi="Times New Roman" w:cs="Times New Roman"/>
          <w:lang w:val="en-US"/>
        </w:rPr>
        <w:t>scale bars</w:t>
      </w:r>
      <w:r w:rsidR="00537935">
        <w:rPr>
          <w:rFonts w:ascii="Times New Roman" w:hAnsi="Times New Roman" w:cs="Times New Roman"/>
          <w:lang w:val="en-US"/>
        </w:rPr>
        <w:t xml:space="preserve"> in each figure</w:t>
      </w:r>
      <w:r w:rsidRPr="00C92A93">
        <w:rPr>
          <w:rFonts w:ascii="Times New Roman" w:hAnsi="Times New Roman" w:cs="Times New Roman"/>
          <w:lang w:val="en-US"/>
        </w:rPr>
        <w:t xml:space="preserve"> </w:t>
      </w:r>
      <w:r w:rsidR="00836A16" w:rsidRPr="00C92A93">
        <w:rPr>
          <w:rFonts w:ascii="Times New Roman" w:hAnsi="Times New Roman" w:cs="Times New Roman"/>
          <w:lang w:val="en-US"/>
        </w:rPr>
        <w:t>correspond</w:t>
      </w:r>
      <w:r w:rsidRPr="00C92A93">
        <w:rPr>
          <w:rFonts w:ascii="Times New Roman" w:hAnsi="Times New Roman" w:cs="Times New Roman"/>
          <w:lang w:val="en-US"/>
        </w:rPr>
        <w:t xml:space="preserve"> to 2 </w:t>
      </w:r>
      <m:oMath>
        <m:r>
          <m:rPr>
            <m:sty m:val="p"/>
          </m:rPr>
          <w:rPr>
            <w:rFonts w:ascii="Cambria Math" w:hAnsi="Cambria Math" w:cs="Times New Roman"/>
            <w:lang w:val="de-DE"/>
          </w:rPr>
          <m:t>μ</m:t>
        </m:r>
      </m:oMath>
      <w:r w:rsidRPr="00C92A93">
        <w:rPr>
          <w:rFonts w:ascii="Times New Roman" w:hAnsi="Times New Roman" w:cs="Times New Roman"/>
          <w:lang w:val="en-US"/>
        </w:rPr>
        <w:t xml:space="preserve">m. </w:t>
      </w:r>
      <w:r w:rsidR="00537935">
        <w:rPr>
          <w:rFonts w:ascii="Times New Roman" w:hAnsi="Times New Roman" w:cs="Times New Roman"/>
          <w:lang w:val="en-US"/>
        </w:rPr>
        <w:t>More</w:t>
      </w:r>
      <w:r w:rsidR="00836A16">
        <w:rPr>
          <w:rFonts w:ascii="Times New Roman" w:hAnsi="Times New Roman" w:cs="Times New Roman"/>
          <w:lang w:val="en-US"/>
        </w:rPr>
        <w:t xml:space="preserve"> detail</w:t>
      </w:r>
      <w:r w:rsidR="00537935">
        <w:rPr>
          <w:rFonts w:ascii="Times New Roman" w:hAnsi="Times New Roman" w:cs="Times New Roman"/>
          <w:lang w:val="en-US"/>
        </w:rPr>
        <w:t>s on the</w:t>
      </w:r>
      <w:r w:rsidR="00836A16">
        <w:rPr>
          <w:rFonts w:ascii="Times New Roman" w:hAnsi="Times New Roman" w:cs="Times New Roman"/>
          <w:lang w:val="en-US"/>
        </w:rPr>
        <w:t xml:space="preserve"> preparation method can be found </w:t>
      </w:r>
      <w:r w:rsidR="00F820B3" w:rsidRPr="00F820B3">
        <w:rPr>
          <w:rFonts w:ascii="Times New Roman" w:hAnsi="Times New Roman" w:cs="Times New Roman"/>
          <w:lang w:val="en-US"/>
        </w:rPr>
        <w:t>elsewhere</w:t>
      </w:r>
      <w:r w:rsidR="00F820B3" w:rsidRPr="00F820B3">
        <w:rPr>
          <w:rFonts w:ascii="Times New Roman" w:hAnsi="Times New Roman" w:cs="Times New Roman"/>
          <w:vertAlign w:val="superscript"/>
          <w:lang w:val="en-US"/>
        </w:rPr>
        <w:t>1</w:t>
      </w:r>
      <w:r w:rsidR="00F820B3" w:rsidRPr="00F820B3">
        <w:rPr>
          <w:rFonts w:ascii="Times New Roman" w:hAnsi="Times New Roman" w:cs="Times New Roman"/>
          <w:lang w:val="en-US"/>
        </w:rPr>
        <w:t>.</w:t>
      </w:r>
      <w:r w:rsidR="00836A16" w:rsidRPr="00F820B3">
        <w:rPr>
          <w:rFonts w:ascii="Times New Roman" w:hAnsi="Times New Roman" w:cs="Times New Roman"/>
          <w:lang w:val="en-US"/>
        </w:rPr>
        <w:t xml:space="preserve"> </w:t>
      </w:r>
    </w:p>
    <w:p w14:paraId="519983E2" w14:textId="2AF01A9E" w:rsidR="00352D40" w:rsidRDefault="00352D40" w:rsidP="007A4E41">
      <w:pPr>
        <w:spacing w:line="360" w:lineRule="auto"/>
        <w:jc w:val="both"/>
        <w:rPr>
          <w:rFonts w:ascii="Times New Roman" w:hAnsi="Times New Roman" w:cs="Times New Roman"/>
          <w:b/>
          <w:sz w:val="30"/>
          <w:szCs w:val="30"/>
          <w:lang w:val="en-US"/>
        </w:rPr>
      </w:pPr>
    </w:p>
    <w:p w14:paraId="5839E275" w14:textId="4F7346A6" w:rsidR="00907833" w:rsidRDefault="00907833" w:rsidP="007A4E41">
      <w:pPr>
        <w:spacing w:line="360" w:lineRule="auto"/>
        <w:jc w:val="both"/>
        <w:rPr>
          <w:rFonts w:ascii="Times New Roman" w:hAnsi="Times New Roman" w:cs="Times New Roman"/>
          <w:b/>
          <w:sz w:val="30"/>
          <w:szCs w:val="30"/>
          <w:lang w:val="en-US"/>
        </w:rPr>
      </w:pPr>
    </w:p>
    <w:p w14:paraId="146A3B54" w14:textId="4A72C401" w:rsidR="006F54CB" w:rsidRDefault="006F54CB" w:rsidP="007A4E41">
      <w:pPr>
        <w:spacing w:line="360" w:lineRule="auto"/>
        <w:jc w:val="both"/>
        <w:rPr>
          <w:rFonts w:ascii="Times New Roman" w:hAnsi="Times New Roman" w:cs="Times New Roman"/>
          <w:b/>
          <w:sz w:val="30"/>
          <w:szCs w:val="30"/>
          <w:lang w:val="en-US"/>
        </w:rPr>
      </w:pPr>
    </w:p>
    <w:p w14:paraId="2FD646F0" w14:textId="4A6C203B" w:rsidR="006F54CB" w:rsidRDefault="006F54CB" w:rsidP="007A4E41">
      <w:pPr>
        <w:spacing w:line="360" w:lineRule="auto"/>
        <w:jc w:val="both"/>
        <w:rPr>
          <w:rFonts w:ascii="Times New Roman" w:hAnsi="Times New Roman" w:cs="Times New Roman"/>
          <w:b/>
          <w:sz w:val="30"/>
          <w:szCs w:val="30"/>
          <w:lang w:val="en-US"/>
        </w:rPr>
      </w:pPr>
    </w:p>
    <w:p w14:paraId="1D9AA6FE" w14:textId="54C2AA0F" w:rsidR="00126419" w:rsidRDefault="00126419" w:rsidP="00907833">
      <w:pPr>
        <w:rPr>
          <w:lang w:val="en-US"/>
        </w:rPr>
      </w:pPr>
      <w:r w:rsidRPr="00126419">
        <w:rPr>
          <w:noProof/>
          <w:lang w:val="de-DE" w:eastAsia="de-DE"/>
        </w:rPr>
        <w:lastRenderedPageBreak/>
        <w:drawing>
          <wp:anchor distT="0" distB="0" distL="114300" distR="114300" simplePos="0" relativeHeight="251669504" behindDoc="0" locked="0" layoutInCell="1" allowOverlap="1" wp14:anchorId="2DF8B1F7" wp14:editId="19CC4507">
            <wp:simplePos x="0" y="0"/>
            <wp:positionH relativeFrom="column">
              <wp:posOffset>91579</wp:posOffset>
            </wp:positionH>
            <wp:positionV relativeFrom="paragraph">
              <wp:posOffset>321006</wp:posOffset>
            </wp:positionV>
            <wp:extent cx="5560060" cy="3601085"/>
            <wp:effectExtent l="0" t="0" r="254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560060" cy="3601085"/>
                    </a:xfrm>
                    <a:prstGeom prst="rect">
                      <a:avLst/>
                    </a:prstGeom>
                  </pic:spPr>
                </pic:pic>
              </a:graphicData>
            </a:graphic>
            <wp14:sizeRelH relativeFrom="page">
              <wp14:pctWidth>0</wp14:pctWidth>
            </wp14:sizeRelH>
            <wp14:sizeRelV relativeFrom="page">
              <wp14:pctHeight>0</wp14:pctHeight>
            </wp14:sizeRelV>
          </wp:anchor>
        </w:drawing>
      </w:r>
    </w:p>
    <w:p w14:paraId="49DD2C0D" w14:textId="24E73400" w:rsidR="00126419" w:rsidRPr="00126419" w:rsidRDefault="00126419" w:rsidP="00907833">
      <w:pPr>
        <w:rPr>
          <w:lang w:val="en-US"/>
        </w:rPr>
      </w:pPr>
    </w:p>
    <w:p w14:paraId="540AC03F" w14:textId="77777777" w:rsidR="00907833" w:rsidRDefault="00907833" w:rsidP="00907833"/>
    <w:p w14:paraId="77F6C403" w14:textId="77777777" w:rsidR="00587CBF" w:rsidRDefault="00587CBF" w:rsidP="00907833">
      <w:pPr>
        <w:pStyle w:val="NormalWeb"/>
        <w:spacing w:before="0" w:beforeAutospacing="0" w:after="0" w:afterAutospacing="0" w:line="360" w:lineRule="auto"/>
        <w:jc w:val="both"/>
        <w:rPr>
          <w:rFonts w:eastAsia="+mn-ea"/>
          <w:b/>
          <w:bCs/>
          <w:color w:val="000000"/>
          <w:kern w:val="24"/>
          <w:lang w:val="en-US"/>
        </w:rPr>
      </w:pPr>
    </w:p>
    <w:p w14:paraId="3B7E19C9" w14:textId="58C84A21" w:rsidR="00907833" w:rsidRDefault="00907833" w:rsidP="00907833">
      <w:pPr>
        <w:pStyle w:val="NormalWeb"/>
        <w:spacing w:before="0" w:beforeAutospacing="0" w:after="0" w:afterAutospacing="0" w:line="360" w:lineRule="auto"/>
        <w:jc w:val="both"/>
        <w:rPr>
          <w:rFonts w:eastAsia="+mn-ea"/>
          <w:color w:val="000000"/>
          <w:kern w:val="24"/>
          <w:lang w:val="en-US"/>
        </w:rPr>
      </w:pPr>
      <w:r w:rsidRPr="00424C66">
        <w:rPr>
          <w:rFonts w:eastAsia="+mn-ea"/>
          <w:b/>
          <w:bCs/>
          <w:color w:val="000000"/>
          <w:kern w:val="24"/>
          <w:lang w:val="en-US"/>
        </w:rPr>
        <w:t>Fig</w:t>
      </w:r>
      <w:r>
        <w:rPr>
          <w:rFonts w:eastAsia="+mn-ea"/>
          <w:b/>
          <w:bCs/>
          <w:color w:val="000000"/>
          <w:kern w:val="24"/>
          <w:lang w:val="en-US"/>
        </w:rPr>
        <w:t>.</w:t>
      </w:r>
      <w:r w:rsidRPr="00424C66">
        <w:rPr>
          <w:rFonts w:eastAsia="+mn-ea"/>
          <w:b/>
          <w:bCs/>
          <w:color w:val="000000"/>
          <w:kern w:val="24"/>
          <w:lang w:val="en-US"/>
        </w:rPr>
        <w:t xml:space="preserve"> </w:t>
      </w:r>
      <w:r>
        <w:rPr>
          <w:rFonts w:eastAsia="+mn-ea"/>
          <w:b/>
          <w:bCs/>
          <w:color w:val="000000"/>
          <w:kern w:val="24"/>
          <w:lang w:val="en-US"/>
        </w:rPr>
        <w:t>S2</w:t>
      </w:r>
      <w:r w:rsidRPr="00424C66">
        <w:rPr>
          <w:rFonts w:eastAsia="+mn-ea"/>
          <w:b/>
          <w:bCs/>
          <w:color w:val="000000"/>
          <w:kern w:val="24"/>
          <w:lang w:val="en-US"/>
        </w:rPr>
        <w:t xml:space="preserve">. Formation of fractional antiskyrmions from a disordered state. </w:t>
      </w:r>
      <w:r w:rsidRPr="00424C66">
        <w:rPr>
          <w:rFonts w:eastAsia="+mn-ea"/>
          <w:color w:val="000000"/>
          <w:kern w:val="24"/>
          <w:lang w:val="en-US"/>
        </w:rPr>
        <w:t>(</w:t>
      </w:r>
      <w:r w:rsidR="00587CBF">
        <w:rPr>
          <w:rFonts w:eastAsia="+mn-ea"/>
          <w:b/>
          <w:bCs/>
          <w:color w:val="000000"/>
          <w:kern w:val="24"/>
          <w:lang w:val="en-US"/>
        </w:rPr>
        <w:t>a</w:t>
      </w:r>
      <w:r w:rsidRPr="00424C66">
        <w:rPr>
          <w:rFonts w:eastAsia="+mn-ea"/>
          <w:color w:val="000000"/>
          <w:kern w:val="24"/>
          <w:lang w:val="en-US"/>
        </w:rPr>
        <w:t>) The lamella is filled with a less dense lattice of antiskyrmions and short helices (rectangular shape) at room temperature and 172 mT. (</w:t>
      </w:r>
      <w:r w:rsidR="00587CBF">
        <w:rPr>
          <w:rFonts w:eastAsia="+mn-ea"/>
          <w:b/>
          <w:bCs/>
          <w:color w:val="000000"/>
          <w:kern w:val="24"/>
          <w:lang w:val="en-US"/>
        </w:rPr>
        <w:t>b</w:t>
      </w:r>
      <w:r w:rsidRPr="00424C66">
        <w:rPr>
          <w:rFonts w:eastAsia="+mn-ea"/>
          <w:color w:val="000000"/>
          <w:kern w:val="24"/>
          <w:lang w:val="en-US"/>
        </w:rPr>
        <w:t>) At 24 mT, antiskyrmions near the edge get elongated and fractional antiskyrmions form. (</w:t>
      </w:r>
      <w:r w:rsidR="00587CBF">
        <w:rPr>
          <w:rFonts w:eastAsia="+mn-ea"/>
          <w:b/>
          <w:bCs/>
          <w:color w:val="000000"/>
          <w:kern w:val="24"/>
          <w:lang w:val="en-US"/>
        </w:rPr>
        <w:t>c</w:t>
      </w:r>
      <w:r w:rsidRPr="00424C66">
        <w:rPr>
          <w:rFonts w:eastAsia="+mn-ea"/>
          <w:b/>
          <w:bCs/>
          <w:color w:val="000000"/>
          <w:kern w:val="24"/>
          <w:lang w:val="en-US"/>
        </w:rPr>
        <w:t xml:space="preserve">, </w:t>
      </w:r>
      <w:r w:rsidR="00587CBF">
        <w:rPr>
          <w:rFonts w:eastAsia="+mn-ea"/>
          <w:b/>
          <w:bCs/>
          <w:color w:val="000000"/>
          <w:kern w:val="24"/>
          <w:lang w:val="en-US"/>
        </w:rPr>
        <w:t>d</w:t>
      </w:r>
      <w:r w:rsidRPr="00424C66">
        <w:rPr>
          <w:rFonts w:eastAsia="+mn-ea"/>
          <w:color w:val="000000"/>
          <w:kern w:val="24"/>
          <w:lang w:val="en-US"/>
        </w:rPr>
        <w:t>) At 0 and -32 mT, fractional antiskyrmions at the edge join with interior antiskyrmions and the region is filled with long helices. (</w:t>
      </w:r>
      <w:r w:rsidR="00587CBF">
        <w:rPr>
          <w:rFonts w:eastAsia="+mn-ea"/>
          <w:b/>
          <w:bCs/>
          <w:color w:val="000000"/>
          <w:kern w:val="24"/>
          <w:lang w:val="en-US"/>
        </w:rPr>
        <w:t>e</w:t>
      </w:r>
      <w:r w:rsidRPr="00424C66">
        <w:rPr>
          <w:rFonts w:eastAsia="+mn-ea"/>
          <w:color w:val="000000"/>
          <w:kern w:val="24"/>
          <w:lang w:val="en-US"/>
        </w:rPr>
        <w:t xml:space="preserve">) Micromagnetic simulation of the disordered antiskyrmion lattice with fractional antiskyrmions at the edge. The color code corresponds to the orientation of the magnetic moments. </w:t>
      </w:r>
      <w:r w:rsidRPr="00424C66">
        <w:rPr>
          <w:rFonts w:eastAsia="+mn-ea"/>
          <w:b/>
          <w:bCs/>
          <w:color w:val="000000"/>
          <w:kern w:val="24"/>
          <w:lang w:val="en-US"/>
        </w:rPr>
        <w:t>(</w:t>
      </w:r>
      <w:r w:rsidR="00587CBF">
        <w:rPr>
          <w:rFonts w:eastAsia="+mn-ea"/>
          <w:b/>
          <w:bCs/>
          <w:color w:val="000000"/>
          <w:kern w:val="24"/>
          <w:lang w:val="en-US"/>
        </w:rPr>
        <w:t>f</w:t>
      </w:r>
      <w:r w:rsidRPr="00424C66">
        <w:rPr>
          <w:rFonts w:eastAsia="+mn-ea"/>
          <w:b/>
          <w:bCs/>
          <w:color w:val="000000"/>
          <w:kern w:val="24"/>
          <w:lang w:val="en-US"/>
        </w:rPr>
        <w:t xml:space="preserve">) </w:t>
      </w:r>
      <w:r w:rsidRPr="00424C66">
        <w:rPr>
          <w:rFonts w:eastAsia="+mn-ea"/>
          <w:color w:val="000000"/>
          <w:kern w:val="24"/>
          <w:lang w:val="en-US"/>
        </w:rPr>
        <w:t xml:space="preserve">A magnified view of the area </w:t>
      </w:r>
      <w:r w:rsidR="00537935">
        <w:rPr>
          <w:rFonts w:eastAsia="+mn-ea"/>
          <w:color w:val="000000"/>
          <w:kern w:val="24"/>
          <w:lang w:val="en-US"/>
        </w:rPr>
        <w:t>identified by the</w:t>
      </w:r>
      <w:r w:rsidRPr="00424C66">
        <w:rPr>
          <w:rFonts w:eastAsia="+mn-ea"/>
          <w:color w:val="000000"/>
          <w:kern w:val="24"/>
          <w:lang w:val="en-US"/>
        </w:rPr>
        <w:t xml:space="preserve"> red rectangle in (</w:t>
      </w:r>
      <w:r w:rsidR="00587CBF" w:rsidRPr="00963323">
        <w:rPr>
          <w:rFonts w:eastAsia="+mn-ea"/>
          <w:b/>
          <w:kern w:val="24"/>
          <w:lang w:val="en-US"/>
        </w:rPr>
        <w:t>e</w:t>
      </w:r>
      <w:r w:rsidRPr="00424C66">
        <w:rPr>
          <w:rFonts w:eastAsia="+mn-ea"/>
          <w:color w:val="000000"/>
          <w:kern w:val="24"/>
          <w:lang w:val="en-US"/>
        </w:rPr>
        <w:t xml:space="preserve">) with arrows indicating the orientation of the magnetic moments. </w:t>
      </w:r>
      <w:r w:rsidRPr="00424C66">
        <w:rPr>
          <w:rFonts w:eastAsia="+mn-ea"/>
          <w:b/>
          <w:bCs/>
          <w:color w:val="000000"/>
          <w:kern w:val="24"/>
          <w:lang w:val="en-US"/>
        </w:rPr>
        <w:t>(</w:t>
      </w:r>
      <w:r w:rsidR="00587CBF">
        <w:rPr>
          <w:rFonts w:eastAsia="+mn-ea"/>
          <w:b/>
          <w:bCs/>
          <w:color w:val="000000"/>
          <w:kern w:val="24"/>
          <w:lang w:val="en-US"/>
        </w:rPr>
        <w:t>g</w:t>
      </w:r>
      <w:r w:rsidRPr="00424C66">
        <w:rPr>
          <w:rFonts w:eastAsia="+mn-ea"/>
          <w:b/>
          <w:bCs/>
          <w:color w:val="000000"/>
          <w:kern w:val="24"/>
          <w:lang w:val="en-US"/>
        </w:rPr>
        <w:t xml:space="preserve">) </w:t>
      </w:r>
      <w:r w:rsidRPr="00424C66">
        <w:rPr>
          <w:rFonts w:eastAsia="+mn-ea"/>
          <w:color w:val="000000"/>
          <w:kern w:val="24"/>
          <w:lang w:val="en-US"/>
        </w:rPr>
        <w:t>The topological charge density of the spin texture in (</w:t>
      </w:r>
      <w:r w:rsidR="00587CBF" w:rsidRPr="00963323">
        <w:rPr>
          <w:rFonts w:eastAsia="+mn-ea"/>
          <w:b/>
          <w:color w:val="000000"/>
          <w:kern w:val="24"/>
          <w:lang w:val="en-US"/>
        </w:rPr>
        <w:t>f</w:t>
      </w:r>
      <w:r w:rsidRPr="00424C66">
        <w:rPr>
          <w:rFonts w:eastAsia="+mn-ea"/>
          <w:color w:val="000000"/>
          <w:kern w:val="24"/>
          <w:lang w:val="en-US"/>
        </w:rPr>
        <w:t>). The scale bar in (</w:t>
      </w:r>
      <w:r w:rsidR="00587CBF" w:rsidRPr="00963323">
        <w:rPr>
          <w:rFonts w:eastAsia="+mn-ea"/>
          <w:b/>
          <w:color w:val="000000"/>
          <w:kern w:val="24"/>
          <w:lang w:val="en-US"/>
        </w:rPr>
        <w:t>a</w:t>
      </w:r>
      <w:r w:rsidRPr="00424C66">
        <w:rPr>
          <w:rFonts w:eastAsia="+mn-ea"/>
          <w:color w:val="000000"/>
          <w:kern w:val="24"/>
          <w:lang w:val="en-US"/>
        </w:rPr>
        <w:t xml:space="preserve">) corresponds to 1 </w:t>
      </w:r>
      <m:oMath>
        <m:r>
          <m:rPr>
            <m:sty m:val="p"/>
          </m:rPr>
          <w:rPr>
            <w:rFonts w:ascii="Cambria Math" w:eastAsia="Cambria Math" w:hAnsi="Cambria Math" w:cs="+mn-cs"/>
            <w:color w:val="000000"/>
            <w:kern w:val="24"/>
            <w:lang w:val="en-US"/>
          </w:rPr>
          <m:t>μm</m:t>
        </m:r>
      </m:oMath>
      <w:r w:rsidRPr="00424C66">
        <w:rPr>
          <w:rFonts w:eastAsia="+mn-ea"/>
          <w:color w:val="000000"/>
          <w:kern w:val="24"/>
          <w:lang w:val="en-US"/>
        </w:rPr>
        <w:t>.</w:t>
      </w:r>
    </w:p>
    <w:p w14:paraId="56C82B66" w14:textId="77777777" w:rsidR="006F54CB" w:rsidRPr="006738EF" w:rsidRDefault="006F54CB" w:rsidP="00907833">
      <w:pPr>
        <w:pStyle w:val="NormalWeb"/>
        <w:spacing w:before="0" w:beforeAutospacing="0" w:after="0" w:afterAutospacing="0" w:line="360" w:lineRule="auto"/>
        <w:jc w:val="both"/>
        <w:rPr>
          <w:lang w:val="en-US"/>
        </w:rPr>
      </w:pPr>
    </w:p>
    <w:p w14:paraId="4930FD2B" w14:textId="003C8BA2" w:rsidR="00907833" w:rsidRDefault="00907833" w:rsidP="007A4E41">
      <w:pPr>
        <w:spacing w:line="360" w:lineRule="auto"/>
        <w:jc w:val="both"/>
        <w:rPr>
          <w:rFonts w:ascii="Times New Roman" w:hAnsi="Times New Roman" w:cs="Times New Roman"/>
          <w:b/>
          <w:sz w:val="30"/>
          <w:szCs w:val="30"/>
          <w:lang w:val="en-US"/>
        </w:rPr>
      </w:pPr>
    </w:p>
    <w:p w14:paraId="67BD6684" w14:textId="5F5B9329" w:rsidR="006738EF" w:rsidRDefault="006738EF" w:rsidP="006738EF">
      <w:pPr>
        <w:spacing w:line="360" w:lineRule="auto"/>
        <w:jc w:val="center"/>
        <w:rPr>
          <w:lang w:val="en-US"/>
        </w:rPr>
      </w:pPr>
    </w:p>
    <w:p w14:paraId="572976D1" w14:textId="7B628693" w:rsidR="00B37B3F" w:rsidRDefault="00B37B3F" w:rsidP="006738EF">
      <w:pPr>
        <w:spacing w:line="360" w:lineRule="auto"/>
        <w:jc w:val="center"/>
        <w:rPr>
          <w:lang w:val="en-US"/>
        </w:rPr>
      </w:pPr>
    </w:p>
    <w:p w14:paraId="0DD1B130" w14:textId="4087349C" w:rsidR="00B37B3F" w:rsidRDefault="00B37B3F" w:rsidP="006738EF">
      <w:pPr>
        <w:spacing w:line="360" w:lineRule="auto"/>
        <w:jc w:val="center"/>
        <w:rPr>
          <w:lang w:val="en-US"/>
        </w:rPr>
      </w:pPr>
    </w:p>
    <w:p w14:paraId="1DFA2B07" w14:textId="215163AB" w:rsidR="00B37B3F" w:rsidRDefault="00B37B3F" w:rsidP="006738EF">
      <w:pPr>
        <w:spacing w:line="360" w:lineRule="auto"/>
        <w:jc w:val="center"/>
        <w:rPr>
          <w:lang w:val="en-US"/>
        </w:rPr>
      </w:pPr>
    </w:p>
    <w:p w14:paraId="4A694C78" w14:textId="43D048E9" w:rsidR="00B37B3F" w:rsidRDefault="00A5611C" w:rsidP="006738EF">
      <w:pPr>
        <w:spacing w:line="360" w:lineRule="auto"/>
        <w:jc w:val="center"/>
        <w:rPr>
          <w:lang w:val="en-US"/>
        </w:rPr>
      </w:pPr>
      <w:r>
        <w:rPr>
          <w:noProof/>
          <w:lang w:val="de-DE" w:eastAsia="de-DE"/>
        </w:rPr>
        <w:lastRenderedPageBreak/>
        <mc:AlternateContent>
          <mc:Choice Requires="wpg">
            <w:drawing>
              <wp:anchor distT="0" distB="0" distL="114300" distR="114300" simplePos="0" relativeHeight="251661312" behindDoc="0" locked="0" layoutInCell="1" allowOverlap="1" wp14:anchorId="2889E691" wp14:editId="405593C9">
                <wp:simplePos x="0" y="0"/>
                <wp:positionH relativeFrom="margin">
                  <wp:align>center</wp:align>
                </wp:positionH>
                <wp:positionV relativeFrom="paragraph">
                  <wp:posOffset>184634</wp:posOffset>
                </wp:positionV>
                <wp:extent cx="5867969" cy="4538449"/>
                <wp:effectExtent l="0" t="0" r="0" b="0"/>
                <wp:wrapSquare wrapText="bothSides"/>
                <wp:docPr id="6" name="Group 6"/>
                <wp:cNvGraphicFramePr/>
                <a:graphic xmlns:a="http://schemas.openxmlformats.org/drawingml/2006/main">
                  <a:graphicData uri="http://schemas.microsoft.com/office/word/2010/wordprocessingGroup">
                    <wpg:wgp>
                      <wpg:cNvGrpSpPr/>
                      <wpg:grpSpPr>
                        <a:xfrm>
                          <a:off x="0" y="0"/>
                          <a:ext cx="5867969" cy="4538449"/>
                          <a:chOff x="0" y="0"/>
                          <a:chExt cx="5867969" cy="4538449"/>
                        </a:xfrm>
                      </wpg:grpSpPr>
                      <pic:pic xmlns:pic="http://schemas.openxmlformats.org/drawingml/2006/picture">
                        <pic:nvPicPr>
                          <pic:cNvPr id="10" name="Picture 10"/>
                          <pic:cNvPicPr>
                            <a:picLocks noChangeAspect="1"/>
                          </pic:cNvPicPr>
                        </pic:nvPicPr>
                        <pic:blipFill rotWithShape="1">
                          <a:blip r:embed="rId10"/>
                          <a:srcRect l="2395" t="4025" r="1575"/>
                          <a:stretch/>
                        </pic:blipFill>
                        <pic:spPr bwMode="auto">
                          <a:xfrm>
                            <a:off x="1091821" y="0"/>
                            <a:ext cx="3690620" cy="219519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 name="Picture 11"/>
                          <pic:cNvPicPr>
                            <a:picLocks noChangeAspect="1"/>
                          </pic:cNvPicPr>
                        </pic:nvPicPr>
                        <pic:blipFill rotWithShape="1">
                          <a:blip r:embed="rId11"/>
                          <a:srcRect t="3248" b="2879"/>
                          <a:stretch/>
                        </pic:blipFill>
                        <pic:spPr bwMode="auto">
                          <a:xfrm>
                            <a:off x="0" y="2320119"/>
                            <a:ext cx="2850515" cy="20497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2" name="Picture 12"/>
                          <pic:cNvPicPr>
                            <a:picLocks noChangeAspect="1"/>
                          </pic:cNvPicPr>
                        </pic:nvPicPr>
                        <pic:blipFill rotWithShape="1">
                          <a:blip r:embed="rId12"/>
                          <a:srcRect t="3023" r="3722" b="2914"/>
                          <a:stretch/>
                        </pic:blipFill>
                        <pic:spPr bwMode="auto">
                          <a:xfrm>
                            <a:off x="2934269" y="2442949"/>
                            <a:ext cx="2933700" cy="2095500"/>
                          </a:xfrm>
                          <a:prstGeom prst="rect">
                            <a:avLst/>
                          </a:prstGeom>
                          <a:ln>
                            <a:noFill/>
                          </a:ln>
                          <a:extLst>
                            <a:ext uri="{53640926-AAD7-44D8-BBD7-CCE9431645EC}">
                              <a14:shadowObscured xmlns:a14="http://schemas.microsoft.com/office/drawing/2010/main"/>
                            </a:ext>
                          </a:extLst>
                        </pic:spPr>
                      </pic:pic>
                    </wpg:wgp>
                  </a:graphicData>
                </a:graphic>
              </wp:anchor>
            </w:drawing>
          </mc:Choice>
          <mc:Fallback xmlns:w16="http://schemas.microsoft.com/office/word/2018/wordml" xmlns:w16cex="http://schemas.microsoft.com/office/word/2018/wordml/cex">
            <w:pict>
              <v:group w14:anchorId="4F951CB2" id="Group 6" o:spid="_x0000_s1026" style="position:absolute;margin-left:0;margin-top:14.55pt;width:462.05pt;height:357.35pt;z-index:251661312;mso-position-horizontal:center;mso-position-horizontal-relative:margin" coordsize="58679,4538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EAAAAhAAAAIQAAACEAAAAhAAAAIQA&#10;AACEAAAAf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A/wAAAP8AAAD/AAAA&#10;/wAAAP8AAAD/AAAA/wAAAP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AAAP8A&#10;AAD/AAAA/wAAAP8AAAD/AAAA/wAAAP8AAAD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AAAD/AAAA/wAAAP8AAAD/AAAA/wAAAP8AAAD/AAAA8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AA/wAAAP8AAAD/AAAA/wAAAP8AAAD/AAAA/wAAAP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AAAP8AAAD/AAAA/wAAAP8AAAD/AAAA/wAAAP8AAAD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D/AAAA/wAAAP8AAAD/AAAA/wAA&#10;AP8AAAD/AAAA8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A2AAAANgAAADY&#10;AAAA2AAAANgAAADYAAAA2AAAAM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8AAACEAAAAhAAAAIQA&#10;AACEAAAAhAAAAIQAAACEAAAAb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eAAAA&#10;/wAAAP8AAAD/AAAA/wAAAP8AAAD/AAAA/wAAAN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HgAAAP8AAAD/AAAA/wAAAP8AAAD/AAAA/wAAAP8AAADW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4AAAD/AAAA/wAAAP8AAAD/AAAA/wAAAP8AAAD/AAAA1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4AAACEAAAAhAAAAIQAAACEAAAAhAAAAIQAAACEAAAAE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MAAAATAAAAEwAAABMAAAATAAAAEwAAABMA&#10;AAAS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eAAAA/wAAAP8AAAD/AAAA/wAAAP8AAAD/AAAA/wAA&#10;AN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WAAAA/wAAAP8AAAD/AAAA/wAAAP8AAAD/AAAA/wAAAB4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AAAD/AAAA/wAAAP8AAAD/AAAA&#10;/wAAAP8AAAD/AAAA8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HgAAAP8AAAD/AAAA/wAAAP8AAAD/&#10;AAAA/wAAAP8AAADW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gAAAP8AAAD/AAAA/wAAAP8AAAD/AAAA/wAAAP8AAAA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4AAACEAAAAhAAAAIQAAACEAAAA&#10;hAAAAIQAAACEAAAAE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AAA/wAAAP8A&#10;AAD/AAAA/wAAAP8AAAD/AAAA/wAAAP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4AAAD/AAAA/wAA&#10;AP8AAAD/AAAA/wAAAP8AAAD/AAAA1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NYAAAD/AAAA/wAAAP8AAAD/AAAA/wAAAP8A&#10;AAD/AAAAH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cgAAAIQAAACEAAAAhAAAAIQAAACEAAAAhAAAAIQAAAAM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WAAAA/wAAAP8A&#10;AAD/AAAA/wAAAP8AAAD/AAAA/wAAAB4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QAAAP8AAAD/AAAA/wAAAP8AAAD/AAAA/wAAAP8AAAD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e&#10;AAAA/wAAAP8AAAD/AAAA/wAAAP8AAAD/AAAA/wAAAN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WAAAA/wAAAP8AAAD/AAAA&#10;/wAAAP8AAAD/AAAA/wAAAB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N0AAAD/AAAA/wAAAP8AAAD/AAAA/wAAAP8AAAD/AAAA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gAAAP8AAAD/AAAA/wAAAP8AAAD/AAAA/wAAAP8AAAA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AAAD/AAAA/wAAAP8AAAD/AAAA/wAAAP8AAAD/AAAA8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gAAAP8AAAD/AAAA/wAAAP8AAAD/AAAA/wAAAP8AAADW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gAAAP8A&#10;AAD/AAAA/wAAAP8AAAD/AAAA/wAAAP8AAAA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dAAAA/wAAAP8AAAD/AAAA/wAAAP8AAAD/AAAA/wAA&#10;AB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NYAAAD/AAAA/wAAAP8AAAD/AAAA/wAAAP8AAAD/AAAAH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AAA/wAAAP8AAAD/AAAA/wAAAP8AAAD/AAAA/wAAAP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4AAAD/AAAA/wAAAP8AAAD/AAAA/wAAAP8AAAD/AAAA1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NYAAAD/AAAA/wAAAP8AAAD/AAAA/wAAAP8AAAD/AAAAH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3QAAAP8AAAD/AAAA/wAAAP8AAAD/&#10;AAAA/wAAAP8AAAAX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WAAAA/wAAAP8AAAD/AAAA/wAAAP8AAAD/AAAA/wAAAB4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AAAP8AAAD/AAAA/wAAAP8AAAD/AAAA/wAA&#10;AP8AAAD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eAAAA/wAAAP8AAAD/AAAA/wAAAP8AAAD/AAAA&#10;/wAAAN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WAAAA/wAAAP8AAAD/AAAA/wAAAP8AAAD/AAAA/wAAAB4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N0AAAD/AAAA/wAA&#10;AP8AAAD/AAAA/wAAAP8AAAD/AAAAF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gAAAP8AAAD/AAAA/wAAAP8AAAD/AAAA/wAA&#10;AP8AAAA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AAAD/AAAA/wAAAP8AAAD/&#10;AAAA/wAAAP8AAAD/AAAA8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HgAAAP8AAAD/AAAA/wAAAP8A&#10;AAD/AAAA/wAAAP8AAADWAAAAAAAAAAAAAAAAAAAAAAAAAAAAAAAAAAAAAAAAAAAAAAAAAAAAEQAA&#10;ABMAAAATAAAAEwAAABMAAAATAAAAEwAAABMAAAATAAAAE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gAAAP8AAAD/AAAA/wAAAP8AAAD/AAAA/wAAAP8AAAAe&#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d&#10;AAAA/wAAAP8AAAD/AAAA/wAAAP8AAAD/AAAA/wAAAB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NYAAAD/AAAA/wAAAP8AAAD/&#10;AAAA/wAAAP8AAAD/AAAAH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wAA&#10;AP8AAAD/AAAA/wAAAP8AAAD/AAAA/wAAAP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4AAAD/AAAA&#10;/wAAAP8AAAD/AAAA/wAAAP8AAAD/AAAA1gAAAAAAAAAAAAAAAAAAAAAAAAAAAAAAAAAAAAAAAAAA&#10;AAAAWwAAAP4AAAD/AAAA/wAAAP8AAAD/AAAA/wAAAP8AAAD/AAAA/wAAAG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NYAAAD/AAAA/wAAAP8AAAD/AAAA/wAA&#10;AP8AAAD/AAAAH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3QAAAP8AAAD/AAAA/wAAAP8AAAD/AAAA/wAAAP8AAAAX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1AAAA2AAA&#10;ANgAAADYAAAA2AAAANgAAADYAAAA2A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AAAP8AAAD/AAAA/wAAAP8AAAD/AAAA/wAAAP8AAAD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eAAAA/wAAAP8AAAD/AAAA/wAAAP8AAAD/AAAA/wAAANYAAAAAAAAAAAAAAAAAAAAAAAAAAAAA&#10;AAAAAAAAAAAAQQAAAPkAAAD/AAAA/wAAAP8AAAD/AAAA/wAAAP8AAAD/AAAA/wAAAH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WAAAA/wAAAP8AAAD/&#10;AAAA/wAAAP8AAAD/AAAA/wAAAB4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AAAABMAAAATAAAAEwAAABMAAAATAAAAEwAAABEAAAAAAAAAAAAAAAAAAAAAAAAAAAAAABAA&#10;AABiAAAAjQAAAKoAAAC4AAAAnwAAAIIAAABBAAAAAQAAAAAAAAAAAAAAAAAAAAAAAAAAAAAAAAAA&#10;AAAAAAAAAAAAAAAAAB4AAABxAAAAlQAAALMAAACyAAAAlQAAAHkAAAA5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N0AAAD/AAAA/wAAAP8AAAD/AAAA/wAAAP8AAAD/AAAAF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AAD/AAAA/wAAAP8AAAD/AAAA/wAAAP8AAAD/AAAA8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HgAAAP8AAAD/AAAA/wAAAP8AAAD/AAAA/wAAAP8AAADWAAAAAAAAAAAAAAAA&#10;AAAAAAAAAAAAAAAAAAAALAAAAPAAAAD/AAAA/wAAAP8AAAD/AAAA/wAAAP8AAAD/AAAA/wAAAIs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gAA&#10;AP8AAAD/AAAA/wAAAP8AAAD/AAAA/wAAAP8AAAA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4AAAD/AAAA/wAAAP8AAAD/AAAA/wAAAP8AAADnAAAAAAAAAAAAAAAAAAAA&#10;IQAAAKgAAAD4AAAA/wAAAP8AAAD/AAAA/wAAAP8AAAD/AAAA/wAAAN0AAABjAAAAAAAAAAAAAAAA&#10;AAAAAAAAAAAAAAAAAAAANQAAALwAAAD+AAAA/wAAAP8AAAD/AAAA/wAAAP8AAAD/AAAA/wAAANMA&#10;AABk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dAAAA/wAAAP8AAAD/AAAA/wAAAP8AAAD/AAAA&#10;/wAAAB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A/wAAAP8AAAD/AAAA/wAAAP8AAAD/AAAA/wAAAP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4AAAD/AAAA/wAAAP8AAAD/AAAA/wAAAP8AAAD/AAAA1gAA&#10;AAAAAAAAAAAAAAAAAAAAAAAAAAAAGwAAAOIAAAD/AAAA/wAAAP8AAAD/AAAA/wAAAP8AAAD/AAAA&#10;/wAAAJ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NYAAAD/AAAA/wAAAP8AAAD/AAAA/wAAAP8AAAD/AAAAH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uAAAA/wAAAP8AAAD/AAAA/wAAAP8AAAD/AAAA5wAAAAAA&#10;AAABAAAAawAAAPQAAAD/AAAA/wAAAP8AAAD/AAAA/wAAAP8AAAD/AAAA/wAAAP8AAAD/AAAA/wAA&#10;AKEAAAAJAAAAAAAAAAAAAAAGAAAAhQAAAPwAAAD/AAAA/wAAAP8AAAD/AAAA/wAAAP8AAAD/AAAA&#10;/wAAAP8AAAD/AAAA/wAAAKAAAAA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3QAAAP8AAAD/AAAA/wAAAP8A&#10;AAD/AAAA/wAAAP8AAAAX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QAAAP8AAAD/AAAA/wAAAP8AAAD/AAAA&#10;/wAAAP8AAAD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eAAAA/wAAAP8AAAD/AAAA/wAAAP8AAAD/&#10;AAAA/wAAANYAAAAAAAAAAAAAAAAAAAAAAAAADgAAANAAAAD/AAAA/wAAAP8AAAD/AAAA/wAAAP8A&#10;AAD/AAAA/wAAAKkA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WAAAA/wAAAP8AAAD/AAAA/wAAAP8AAAD/AAAA/wAAAB4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gAAAP8AAAD/AAAA/wAAAP8AAAD/AAAA&#10;/wAAAOcAAAAAAAAAlgAAAP8AAAD/AAAA/wAAAP8AAAD/AAAA/wAAAP8AAAD/AAAA/wAAAP8AAAD/&#10;AAAA/wAAAP8AAAD/AAAApQAAAAAAAAAGAAAAtAAAAP8AAAD/AAAA/wAAAP8AAAD/AAAA/wAAAP8A&#10;AAD/AAAA/wAAAP8AAAD/AAAA/wAAAP8AAAD/AAAAs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N0AAAD/AAAA&#10;/wAAAP8AAAD/AAAA/wAAAP8AAAD/AAAA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EAAAABMAAAATAAAAEwAAABMAAAATAAAA&#10;EwAAABM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AAAD/AAAA/wAAAP8A&#10;AAD/AAAA/wAAAP8AAAD/AAAA8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HgAAAP8AAAD/AAAA/wAA&#10;AP8AAAD/AAAA/wAAAP8AAADWAAAAAAAAAAAAAAAAAAAABQAAALoAAAD/AAAA/wAAAP8AAAD/AAAA&#10;/wAAAP8AAAD/AAAA/wAAALYAAAA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gAAAP8AAAD/AAAA/wAAAP8AAAD/AAAA/wAAAP8A&#10;AAA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4AAAD/AAAA/wAAAP8A&#10;AAD/AAAA/wAAAP8AAADnAAAAkgAAAP8AAAD/AAAA/wAAAP8AAAD/AAAA/wAAAP8AAAD/AAAA/wAA&#10;AP8AAAD/AAAA/wAAAP8AAAD/AAAA/wAAAP8AAABmAAAArwAAAP8AAAD/AAAA/wAAAP8AAAD/AAAA&#10;/wAAAP8AAAD/AAAA/wAAAP8AAAD/AAAA/wAAAP8AAAD/AAAA/wAAAP8AAABW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dAAAA/wAAAP8AAAD/AAAA/wAAAP8AAAD/AAAA/wAAABcAAAAAAAAAAAAAAAAAAAAAAAAAEQAA&#10;AGMAAACPAAAAqwAAALoAAACjAAAAigAAAE4AAAAI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NYAAAD/AAAA/wAAAP8A&#10;AAD/AAAA/wAAAP8AAAD/AAAAH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AAA&#10;/wAAAP8AAAD/AAAA/wAAAP8AAAD/AAAA/wAAAP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4AAAD/&#10;AAAA/wAAAP8AAAD/AAAA/wAAAP8AAAD/AAAA1gAAAAAAAAAAAAAAAAAAAKAAAAD/AAAA/wAAAP8A&#10;AAD/AAAA/wAAAP8AAAD/AAAA/wAAAMMAAAAJ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NYAAAD/AAAA/wAAAP8AAAD/AAAA&#10;/wAAAP8AAAD/AAAAH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uAAAA&#10;/wAAAP8AAAD/AAAA/wAAAP8AAAD/AAAA/wAAAP8AAAD/AAAA/wAAAP8AAAD/AAAA/wAAAP8AAAD/&#10;AAAA/wAAAP8AAAD/AAAA/wAAAP8AAAD/AAAA/wAAAP8AAAD/AAAA/wAAAP8AAAD/AAAA/wAAAP8A&#10;AAD/AAAA/wAAAP8AAAD/AAAA/wAAAP8AAAD/AAAA/wAAAP8AAAD/AAAA/wAAAP8AAAD/AAAA5gAA&#10;AA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3QAAAP8AAAD/AAAA/wAAAP8AAAD/AAAA/wAAAP8AAAAXAAAAAAAAAAAAAAAk&#10;AAAArQAAAPkAAAD/AAAA/wAAAP8AAAD/AAAA/wAAAP8AAAD/AAAA8wAAAJQAAAAR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WAAAA&#10;/wAAAP8AAAD/AAAA/wAAAP8AAAD/AAAA/wAAAB4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AAAP8AAAD/AAAA/wAAAP8AAAD/AAAA/wAAAP8AAAD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AAAA/wAAAP8AAAD/AAAA/wAAAP8AAAD/AAAA/wAAANYAAAAAAAAAAAAAAIIAAAD/AAAA&#10;/wAAAP8AAAD/AAAA/wAAAP8AAAD/AAAA/wAAAM4AAAAP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WAAAA/wAAAP8A&#10;AAD/AAAA/wAAAP8AAAD/AAAA/wAAAB4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gAAAP8AAAD/AAAA/wAAAP8AAAD/AAAA/wAAAP8AAAD/AAAA/wAAAP8AAAD/AAAAvgAA&#10;AHwAAABhAAAAkQAAANMAAAD/AAAA/wAAAP8AAAD/AAAA/wAAAP8AAAD/AAAA/wAAAP8AAAD/AAAA&#10;/wAAAP8AAAD/AAAA1QAAAIIAAABgAAAAhAAAAMYAAAD/AAAA/wAAAP8AAAD/AAAA/wAAAP8AAAD/&#10;AAAA/wAAAP8AAAA3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N0AAAD/AAAA/wAAAP8AAAD/AAAA/wAAAP8AAAD/AAAAFwAA&#10;AAEAAAB3AAAA9wAAAP8AAAD/AAAA/wAAAP8AAAD/AAAA/wAAAP8AAAD/AAAA/wAAAP8AAAD/AAAA&#10;6wAAAE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gAAAP8AAAD/AAAA/wAAAP8AAAD/AAAA/wAAAP8AAAA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AAAD/AAAA/wAAAP8AAAD/AAAA/wAAAP8AAAD/AAAA8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HgAAAP8AAAD/AAAA/wAAAP8AAAD/AAAA/wAAAP8AAADWAAAAAAAAAGQA&#10;AAD/AAAA/wAAAP8AAAD/AAAA/wAAAP8AAAD/AAAA/wAAANgAAAAV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gAAAP8AAAD/AAAA/wAAAP8AAAD/AAAA/wAAAP8AAAA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4AAAD/AAAA/wAAAP8AAAD/AAAA/wAAAP8AAAD/AAAA/wAAAP8AAADp&#10;AAAAPAAAAAAAAAAAAAAAAAAAAAAAAAAAAAAAnQAAAP8AAAD/AAAA/wAAAP8AAAD/AAAA/wAAAP8A&#10;AAD/AAAA/wAAAP8AAAD8AAAAZgAAAAIAAAAAAAAAAAAAAAAAAAABAAAAjQAAAP8AAAD/AAAA/wAA&#10;AP8AAAD/AAAA/wAAAP8AAAD/AAAAd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dAAAA/wAAAP8AAAD/AAAA/wAAAP8AAAD/&#10;AAAA/wAAABoAAACeAAAA/wAAAP8AAAD/AAAA/wAAAP8AAAD/AAAA/wAAAP8AAAD/AAAA/wAAAP8A&#10;AAD/AAAA/wAAAP8AAAD3AAAAQ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NYAAAD/AAAA/wAAAP8AAAD/AAAA/wAAAP8AAAD/AAAAH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A/wAAAP8AAAD/AAAA/wAAAP8AAAD/AAAA/wAA&#10;AP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4AAAD/AAAA/wAAAP8AAAD/AAAA/wAAAP8AAAD/AAAA&#10;1gAAAEkAAAD7AAAA/wAAAP8AAAD/AAAA/wAAAP8AAAD/AAAA/wAAAOEA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NYAAAD/AAAA/wAAAP8AAAD/AAAA/wAAAP8AAAD/AAAAH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uAAAA/wAAAP8AAAD/AAAA/wAAAP8AAAD/AAAA/wAA&#10;AP8AAADyAAAAJwAAAAAAAAAAAAAAAAAAAAAAAAAAAAAAAAAAAA0AAADfAAAA/wAAAP8AAAD/AAAA&#10;/wAAAP8AAAD/AAAA/wAAAP8AAAD/AAAAXQAAAAAAAAAAAAAAAAAAAAAAAAAAAAAAAAAAAAAAAADW&#10;AAAA/wAAAP8AAAD/AAAA/wAAAP8AAAD/AAAA/wAAAJ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3QAAAP8AAAD/AAAA/wAA&#10;AP8AAAD/AAAA/wAAAP8AAAC2AAAA/wAAAP8AAAD/AAAA/wAAAP8AAAD/AAAA/wAAAP8AAAD/AAAA&#10;/wAAAP8AAAD/AAAA/wAAAP8AAAD/AAAA/wAAANkA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WAAAA/wAAAP8AAAD/AAAA/wAAAP8AAAD/AAAA/wAA&#10;AB4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P8AAAD/AAAA/wAAAP8AAAD/&#10;AAAA/wAAAP8AAAD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eAAAA/wAAAP8AAAD/AAAA/wAAAP8A&#10;AAD/AAAA/wAAAO4AAADzAAAA/wAAAP8AAAD/AAAA/wAAAP8AAAD/AAAA/wAAAOoAAAAm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WAAAA/wAAAP8AAAD/AAAA/wAAAP8AAAD/AAAA/wAAAB4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gAAAP8AAAD/AAAA/wAAAP8AAAD/&#10;AAAA/wAAAP8AAAD/AAAAgwAAAAAAAAAAAAAAAAAAAAAAAAAAAAAAAAAAAAAAAAAAAAAAkwAAAP8A&#10;AAD/AAAA/wAAAP8AAAD/AAAA/wAAAP8AAAD/AAAAxgAAAAAAAAAAAAAAAAAAAAAAAAAAAAAAAAAA&#10;AAAAAAAAAAAAiwAAAP8AAAD/AAAA/wAAAP8AAAD/AAAA/wAAAP8AAACt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N0AAAD/&#10;AAAA/wAAAP8AAAD/AAAA/wAAAP8AAAD/AAAA/wAAAP8AAAD/AAAA/wAAAP8AAAD/AAAA/wAAAP8A&#10;AAD/AAAA/wAAAP8AAAD/AAAA/wAAAP8AAAD/AAAA/wAAAP8AAAD/AAAAS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gAAAP8AAAD/AAAA/wAAAP8AAAD/&#10;AAAA/wAAAP8AAAAe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AAAD/AAAA/wAA&#10;AP8AAAD/AAAA/wAAAP8AAAD/AAAA8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HgAAAP8AAAD/AAAA&#10;/wAAAP8AAAD/AAAA/wAAAP8AAAD/AAAA/wAAAP8AAAD/AAAA/wAAAP8AAAD/AAAA/wAAAP8AAADv&#10;AAAAF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gAAAP8AAAD/AAAA/wAAAP8AAAD/AAAA/wAA&#10;AP8AAAA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4AAAD/AAAA/wAA&#10;AP8AAAD/AAAA/wAAAP8AAAD/AAAA/wAAABsAAAAAAAAAAAAAAAAAAAAAAAAAAAAAAAAAAAAAAAAA&#10;AAAAAGsAAAD/AAAA/wAAAP8AAAD/AAAA/wAAAP8AAAD/AAAA/wAAAFgAAAAAAAAAAAAAAAAAAAAA&#10;AAAAAAAAAAAAAAAAAAAAAAAAAFYAAAD/AAAA/wAAAP8AAAD/AAAA/wAAAP8AAAD/AAAAu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dAAAA/wAAAP8AAAD/AAAA/wAAAP8AAAD/AAAA/wAAAP8AAAD/AAAA/wAAAP0AAACxAAAA&#10;egAAAGAAAACOAAAA0QAAAP4AAAD/AAAA/wAAAP8AAAD/AAAA/wAAAP8AAAD/AAAA/wAAALk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NYAAAD/AAAA/wAA&#10;AP8AAAD/AAAA/wAAAP8AAAD/AAAAH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AAA/wAAAP8AAAD/AAAA/wAAAP8AAAD/AAAA/wAAAP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4A&#10;AAD/AAAA/wAAAP8AAAD/AAAA/wAAAP8AAAD/AAAA/wAAAP8AAAD/AAAA/wAAAP8AAAD/AAAA/wAA&#10;AP8AAAD/AAAA/wAAAJ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NYAAAD/AAAA/wAAAP8AAAD/&#10;AAAA/wAAAP8AAAD/AAAAH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u&#10;AAAA/wAAAP8AAAD/AAAA/wAAAP8AAAD/AAAA/wAAAOkAAAAAAAAAAAAAAAAAAAAAAAAAAAAAAAAA&#10;AAAAAAAAAAAAAAAAAABWAAAA/wAAAP8AAAD/AAAA/wAAAP8AAAD/AAAA/wAAAP8AAAAiAAAAAAAA&#10;AAAAAAAAAAAAAAAAAAAAAAAAAAAAAAAAAAAAAABIAAAA/wAAAP8AAAD/AAAA/wAAAP8AAAD/AAAA&#10;/wAAAM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3QAAAP8AAAD/AAAA/wAAAP8AAAD/AAAA/wAAAP8AAAD/AAAA/wAAAMkA&#10;AAAhAAAAAAAAAAAAAAAAAAAAAAAAAAAAAAA0AAAA9wAAAP8AAAD/AAAA/wAAAP8AAAD/AAAA/wAA&#10;AP8AAAD+AAAAG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W&#10;AAAA/wAAAP8AAAD/AAAA/wAAAP8AAAD/AAAA/wAAAB4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AAAP8AAAD/AAAA/wAAAP8AAAD/AAAA/wAAAP8AAAD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eAAAA/wAAAP8AAAD/AAAA/wAAAP8AAAD/AAAA/wAAAP8AAAD/AAAA/wAAAP8AAAD/&#10;AAAA/wAAAP8AAAD/AAAA/wAAAP8AAAD8AAAAL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WAAAA/wAA&#10;AP8AAAD/AAAA/wAAAP8AAAD/AAAA/wAAAB4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gAAAP8AAAD/AAAA/wAAAP8AAAD/AAAA/wAAAP8AAAC5AAAAAAAAAAAAAAAAAAAA&#10;AAAAAAAAAAAAAAAAAAAAAAAAAAAAAAAATwAAAP8AAAD/AAAA/wAAAP8AAAD/AAAA/wAAAP8AAADw&#10;AAAAAQAAAAAAAAAAAAAAAAAAAAAAAAAAAAAAAAAAAAAAAAAAAAAAOQAAAP8AAAD/AAAA/wAAAP8A&#10;AAD/AAAA/wAAAP8AAAD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N0AAAD/AAAA/wAAAP8AAAD/AAAA/wAAAP8AAAD/AAAA&#10;/wAAAMYAAAAKAAAAAAAAAAAAAAAAAAAAAAAAAAAAAAAAAAAAAAAAAF8AAAD/AAAA/wAAAP8AAAD/&#10;AAAA/wAAAP8AAAD/AAAA/wAAAD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gAAAP8AAAD/AAAA/wAAAP8AAAD/AAAA/wAAAP8A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D/AAAA/wAAAP8AAAD/AAAA/wAAAP8AAAD/AAAA8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HgAAAP8AAAD/AAAA/wAAAP8AAAD/AAAA/wAAAP8AAAD/AAAA/wAA&#10;AP8AAAD/AAAA/wAAAP8AAAD/AAAA/wAAAP8AAAD/AAAA/wAAAL4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gAAAP8AAAD/AAAA/wAAAP8AAAD/AAAA/wAAAP8AAAA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4AAAD/AAAA/wAAAP8AAAD/AAAA/wAAAP8AAAD/AAAApgAAAAAA&#10;AAAAAAAAAAAAAAAAAAAAAAAAAAAAAAAAAAAAAAAAAAAAAEcAAAD/AAAA/wAAAP8AAAD/AAAA/wAA&#10;AP8AAAD/AAAA1wAAAAAAAAAAAAAAAAAAAAAAAAAAAAAAAAAAAAAAAAAAAAAAAAAAACsAAAD/AAAA&#10;/wAAAP8AAAD/AAAA/wAAAP8AAAD/AAAAz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dAAAA/wAAAP8AAAD/AAAA/wAAAP8A&#10;AAD/AAAA/wAAAP4AAAA0AAAAAAAAAAAAAAAAAAAAAAAAAAAAAAAAAAAAAAAAAAAAAAAAAAAAzQAA&#10;AP8AAAD/AAAA/wAAAP8AAAD/AAAA/wAAAP8AAAB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NYAAAD/AAAA/wAAAP8AAAD/AAAA/wAAAP8AAAD/AAAAH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AAA/wAAAP8AAAD/AAAA/wAAAP8AAAD/AAAA&#10;/wAAAP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4AAAD/AAAA/wAAAP8AAAD/AAAA/wAAAP8AAAD/&#10;AAAA/wAAAP8AAAD/AAAA/wAAAP8AAAD/AAAA/wAAAP8AAAD/AAAA/wAAAP8AAAD/AAAAU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YAAAD/AAAA/wAAAP8AAAD/AAAA/wAAAP8AAAD/AAAAH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uAAAA/wAAAP8AAAD/AAAA/wAAAP8AAAD/AAAA&#10;/wAAAJsAAAAAAAAAAAAAAAAAAAAAAAAAAAAAAAAAAAAAAAAAAAAAAAAAAABAAAAA/wAAAP8AAAD/&#10;AAAA/wAAAP8AAAD/AAAA/wAAAMwAAAAAAAAAAAAAAAAAAAAAAAAAAAAAAAAAAAAAAAAAAAAAAAAA&#10;AAAnAAAA/wAAAP8AAAD/AAAA/wAAAP8AAAD/AAAA/wAAAM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3QAAAP8AAAD/AAAA&#10;/wAAAP8AAAD/AAAA/wAAAP8AAADAAAAAAAAAAAAAAAAAAAAAAAAAAAAAAAAAAAAAAAAAAAAAAAAA&#10;AAAAAAAAAKIAAAD/AAAA/wAAAP8AAAD/AAAA/wAAAP8AAAD/AAAAb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WAAAA/wAAAP8AAAD/AAAA/wAAAP8AAAD/AAAA&#10;/wAAAB4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AAAP8AAAD/AAAA/wAAAP8A&#10;AAD/AAAA/wAAAP8AAAD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eAAAA/wAAAP8AAAD/AAAA/wAA&#10;AP8AAAD/AAAA/wAAAP8AAAD/AAAA/wAAAP8AAADNAAAA/wAAAP8AAAD/AAAA/wAAAP8AAAD/AAAA&#10;/wAAAN4AAAA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WAAAA/wAAAP8AAAD/AAAA/wAAAP8AAAD/AAAA/wAAAB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gAAAP8AAAD/AAAA/wAAAP8A&#10;AAD/AAAA/wAAAP8AAACQAAAAAAAAAAAAAAAAAAAAAAAAAAAAAAAAAAAAAAAAAAAAAAAAAAAAPwAA&#10;AP8AAAD/AAAA/wAAAP8AAAD/AAAA/wAAAP8AAADBAAAAAAAAAAAAAAAAAAAAAAAAAAAAAAAAAAAA&#10;AAAAAAAAAAAAAAAAJwAAAP8AAAD/AAAA/wAAAP8AAAD/AAAA/wAAAP8AAAD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N0A&#10;AAD/AAAA/wAAAP8AAAD/AAAA/wAAAP8AAAD/AAAAhQAAAAAAAAAAAAAAAAAAAAAAAAAAAAAAAAAA&#10;AAAAAAAAAAAAAAAAAAAAAACKAAAA/wAAAP8AAAD/AAAA/wAAAP8AAAD/AAAA/wAAAH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gAAAP8AAAD/AAAA/wAAAP8A&#10;AAD/AAAA/wAAAP8AAAA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AAAD/AAAA&#10;/wAAAP8AAAD/AAAA/wAAAP8AAAD/AAAA8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HgAAAP8AAAD/&#10;AAAA/wAAAP8AAAD/AAAA/wAAAP8AAAD/AAAA/wAAAP8AAACUAAAABgAAANwAAAD/AAAA/wAAAP8A&#10;AAD/AAAA/wAAAP8AAAD/AAAAe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gAAAP8AAAD/AAAA/wAAAP8AAAD/AAAA&#10;/wAAAP8AAAAe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4AAAD/AAAA&#10;/wAAAP8AAAD/AAAA/wAAAP8AAAD/AAAAhwAAAAAAAAAAAAAAAAAAAAAAAAAAAAAAAAAAAAAAAAAA&#10;AAAAAAAAAD8AAAD/AAAA/wAAAP8AAAD/AAAA/wAAAP8AAAD/AAAAtgAAAAAAAAAAAAAAAAAAAAAA&#10;AAAAAAAAAAAAAAAAAAAAAAAAAAAAACcAAAD/AAAA/wAAAP8AAAD/AAAA/wAAAP8AAAD/AAAAz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dAAAA/wAAAP8AAAD/AAAA/wAAAP8AAAD/AAAA/wAAAE8AAAAAAAAAAAAAAAAAAAAA&#10;AAAAAAAAAAAAAAAAAAAAAAAAAAAAAAAAAAAAfQAAAP8AAAD/AAAA/wAAAP8AAAD/AAAA/wAAAP8A&#10;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NYAAAD/AAAA&#10;/wAAAP8AAAD/AAAA/wAAAP8AAAD/AAAAH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A/wAAAP8AAAD/AAAA/wAAAP8AAAD/AAAA/wAAAP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4AAAD/AAAA/wAAAP8AAAD/AAAA/wAAAP8AAAD/AAAA/wAAAP8AAACeAAAAAQAAAAAAAABTAAAA&#10;/wAAAP8AAAD/AAAA/wAAAP8AAAD/AAAA/wAAAPMAAAA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NYAAAD/AAAA/wAAAP8A&#10;AAD/AAAA/wAAAP8AAAD/AAAAH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uAAAA/wAAAP8AAAD/AAAA/wAAAP8AAAD/AAAA/wAAAIYAAAAAAAAAAAAAAAAAAAAAAAAAAAAA&#10;AAAAAAAAAAAAAAAAAAAAAAA/AAAA/wAAAP8AAAD/AAAA/wAAAP8AAAD/AAAA/wAAALUAAAAAAAAA&#10;AAAAAAAAAAAAAAAAAAAAAAAAAAAAAAAAAAAAAAAAAAAnAAAA/wAAAP8AAAD/AAAA/wAAAP8AAAD/&#10;AAAA/wAAAM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3QAAAP8AAAD/AAAA/wAAAP8AAAD/AAAA/wAAAP8AAAA5AAAAAAAA&#10;AAAAAAAAAAAAAAAAAAAAAAAAAAAAAAAAAAAAAAAAAAAAAAAAAHUAAAD/AAAA/wAAAP8AAAD/AAAA&#10;/wAAAP8AAAD/AAAAh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WAAAA/wAAAP8AAAD/AAAA/wAAAP8AAAD/AAAA/wAAAB4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P8AAAD/AAAA/wAAAP8AAAD/AAAA/wAAAP8AAAD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eAAAA/wAAAP8AAAD/AAAA/wAAAP8AAAD/AAAA/wAAAP8AAACoAAAAAgAAAAAA&#10;AAAAAAAAAAAAAMMAAAD/AAAA/wAAAP8AAAD/AAAA/wAAAP8AAAD/AAAAo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WAAAA&#10;/wAAAP8AAAD/AAAA/wAAAP8AAAD/AAAA/wAAAB4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gAAAP8AAAD/AAAA/wAAAP8AAAD/AAAA/wAAAP8AAACGAAAAAAAAAAAAAAAA&#10;AAAAAAAAAAAAAAAAAAAAAAAAAAAAAAAAAAAAPwAAAP8AAAD/AAAA/wAAAP8AAAD/AAAA/wAAAP8A&#10;AAC1AAAAAAAAAAAAAAAAAAAAAAAAAAAAAAAAAAAAAAAAAAAAAAAAAAAAJwAAAP8AAAD/AAAA/wAA&#10;AP8AAAD/AAAA/wAAAP8AAAD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N0AAAD/AAAA/wAAAP8AAAD/AAAA/wAAAP8AAAD/&#10;AAAAKwAAAAAAAAAAAAAAAAAAAAAAAAAAAAAAAAAAAAAAAAAAAAAAAAAAAAAAAAByAAAA/wAAAP8A&#10;AAD/AAAA/wAAAP8AAAD/AAAA/wAAAIU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gAAAP8AAAD/AAAA/wAAAP8AAAD/AAAA/wAAAP8AAAA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D/AAAA/wAAAP8AAAD/AAAA/wAAAP8AAAD/AAAA8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HgAAAP8AAAD/AAAA/wAAAP8AAAD/AAAA/wAAAP8AAADiAAAA&#10;BAAAAAAAAAAAAAAAAAAAAAAAAAA2AAAA/gAAAP8AAAD/AAAA/wAAAP8AAAD/AAAA/wAAAP4AAAA2&#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gAAAP8AAAD/AAAA/wAAAP8AAAD/AAAA/wAAAP8AAAA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4AAAD/AAAA/wAAAP8AAAD/AAAA/wAAAP8AAAD/AAAAhgAA&#10;AAAAAAAAAAAAAAAAAAAAAAAAAAAAAAAAAAAAAAAAAAAAAAAAAD8AAAD/AAAA/wAAAP8AAAD/AAAA&#10;/wAAAP8AAAD/AAAAtQAAAAAAAAAAAAAAAAAAAAAAAAAAAAAAAAAAAAAAAAAAAAAAAAAAACcAAAD/&#10;AAAA/wAAAP8AAAD/AAAA/wAAAP8AAAD/AAAAz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dAAAA/wAAAP8AAAD/AAAA/wAA&#10;AP8AAAD/AAAA/wAAAB0AAAAAAAAAAAAAAAAAAAAAAAAAAAAAAAAAAAAAAAAAAAAAAAAAAAAAAAAA&#10;bwAAAP8AAAD/AAAA/wAAAP8AAAD/AAAA/wAAAP8AAAC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NYAAAD/AAAA/wAAAP8AAAD/AAAA/wAAAP8AAAD/AAAAH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wAAAP8AAAD/AAAA/wAAAP8AAAD/&#10;AAAA/wAAAP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4AAAD/AAAA/wAAAP8AAAD/AAAA/wAAAP8A&#10;AAD/AAAA1gAAAAAAAAAAAAAAAAAAAAAAAAAAAAAAAAAAAKUAAAD/AAAA/wAAAP8AAAD/AAAA/wAA&#10;AP8AAAD/AAAAxwA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NYAAAD/AAAA/wAAAP8AAAD/AAAA/wAAAP8AAAD/AAAAH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uAAAA/wAAAP8AAAD/AAAA/wAAAP8AAAD/&#10;AAAA/wAAAIYAAAAAAAAAAAAAAAAAAAAAAAAAAAAAAAAAAAAAAAAAAAAAAAAAAAA/AAAA/wAAAP8A&#10;AAD/AAAA/wAAAP8AAAD/AAAA/wAAALUAAAAAAAAAAAAAAAAAAAAAAAAAAAAAAAAAAAAAAAAAAAAA&#10;AAAAAAAnAAAA/wAAAP8AAAD/AAAA/wAAAP8AAAD/AAAA/wAAAM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3QAAAP8AAAD/&#10;AAAA/wAAAP8AAAD/AAAA/wAAAP8AAAAXAAAAAAAAAAAAAAAAAAAAAAAAAAAAAAAAAAAAAAAAAAAA&#10;AAAAAAAAAAAAAG8AAAD/AAAA/wAAAP8AAAD/AAAA/wAAAP8AAAD/AAAAh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WAAAA/wAAAP8AAAD/AAAA/wAAAP8AAAD/&#10;AAAA/wAAAB4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gAAAP8AAAD/AAAA/wAA&#10;AP8AAAD/AAAA/wAAAP8AAADx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A/wAAAP8AAAD/AAAA&#10;/wAAAP8AAAD/AAAA/wAAANYAAAAAAAAAAAAAAAAAAAAAAAAAAAAAAAAAAAAfAAAA9wAAAP8AAAD/&#10;AAAA/wAAAP8AAAD/AAAA/wAAAP8AAAB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WAAAA/wAAAP8AAAD/AAAA/wAAAP8AAAD/AAAA/wAA&#10;AB4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gAAAP8AAAD/AAAA/wAA&#10;AP8AAAD/AAAA/wAAAP8AAACGAAAAAAAAAAAAAAAAAAAAAAAAAAAAAAAAAAAAAAAAAAAAAAAAAAAA&#10;PwAAAP8AAAD/AAAA/wAAAP8AAAD/AAAA/wAAAP8AAAC1AAAAAAAAAAAAAAAAAAAAAAAAAAAAAAAA&#10;AAAAAAAAAAAAAAAAAAAAJwAAAP8AAAD/AAAA/wAAAP8AAAD/AAAA/wAAAP8AAAD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N0AAAD/AAAA/wAAAP8AAAD/AAAA/wAAAP8AAAD/AAAAFwAAAAAAAAAAAAAAAAAAAAAAAAAAAAAA&#10;AAAAAAAAAAAAAAAAAAAAAAAAAABvAAAA/wAAAP8AAAD/AAAA/wAAAP8AAAD/AAAA/wAAAI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gAAAP8AAAD/AAAA/wAA&#10;AP8AAAD/AAAA/wAAAP8AAAA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wAAAD/&#10;AAAA/wAAAP8AAAD/AAAA/wAAAP8AAAD/AAAA7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HgAAAP8A&#10;AAD/AAAA/wAAAP8AAAD/AAAA/wAAAP8AAADWAAAAAAAAAAAAAAAAAAAAAAAAAAAAAAAAAAAAAAAA&#10;AIcAAAD/AAAA/wAAAP8AAAD/AAAA/wAAAP8AAAD/AAAA5AAAAAs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gAAAP8AAAD/AAAA/wAAAP8AAAD/&#10;AAAA/wAAAP8AAAAe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4AAAD/&#10;AAAA/wAAAP8AAAD/AAAA/wAAAP8AAAD/AAAAhgAAAAAAAAAAAAAAAAAAAAAAAAAAAAAAAAAAAAAA&#10;AAAAAAAAAAAAAD8AAAD/AAAA/wAAAP8AAAD/AAAA/wAAAP8AAAD/AAAAtQAAAAAAAAAAAAAAAAAA&#10;AAAAAAAAAAAAAAAAAAAAAAAAAAAAAAAAACcAAAD/AAAA/wAAAP8AAAD/AAAA/wAAAP8AAAD/AAAA&#10;z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dAAAA/wAAAP8AAAD/AAAA/wAAAP8AAAD/AAAA/wAAABcAAAAAAAAAAAAAAAAA&#10;AAAAAAAAAAAAAAAAAAAAAAAAAAAAAAAAAAAAAAAAbwAAAP8AAAD/AAAA/wAAAP8AAAD/AAAA/wAA&#10;AP8AAAC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NYAAAD/&#10;AAAA/wAAAP8AAAD/AAAA/wAAAP8AAAD/AAAAH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UAAAA/wAAAP8AAAD/AAAA/wAAAP8AAAD/AAAA/wAAAOg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4AAAD/AAAA/wAAAP8AAAD/AAAA/wAAAP8AAAD/AAAA1gAAAAAAAAAAAAAAAAAAAAAAAAAA&#10;AAAAAAAAAAAAAAAOAAAA6gAAAP8AAAD/AAAA/wAAAP8AAAD/AAAA/wAAAP8AAAC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NYAAAD/AAAA/wAA&#10;AP8AAAD/AAAA/wAAAP8AAAD/AAAAH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uAAAA/wAAAP8AAAD/AAAA/wAAAP8AAAD/AAAA/wAAAIYAAAAAAAAAAAAAAAAAAAAAAAAA&#10;AAAAAAAAAAAAAAAAAAAAAAAAAAA/AAAA/wAAAP8AAAD/AAAA/wAAAP8AAAD/AAAA/wAAALUAAAAA&#10;AAAAAAAAAAAAAAAAAAAAAAAAAAAAAAAAAAAAAAAAAAAAAAAnAAAA/wAAAP8AAAD/AAAA/wAAAP8A&#10;AAD/AAAA/wAAAM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3QAAAP8AAAD/AAAA/wAAAP8AAAD/AAAA/wAAAP8AAAAXAAAA&#10;AAAAAAAAAAAAAAAAAAAAAAAAAAAAAAAAAAAAAAAAAAAAAAAAAAAAAG8AAAD/AAAA/wAAAP8AAAD/&#10;AAAA/wAAAP8AAAD/AAAAh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WAAAA/wAAAP8AAAD/AAAA/wAAAP8AAAD/AAAA/wAAAB4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QAAAP8AAAD/AAAA/wAAAP8AAAD/AAAA/wAAAP8AAAD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AAA/wAAAP8AAAD/AAAA/wAAAP8AAAD/AAAA/wAAANYAAAAAAAAAAAAA&#10;AAAAAAAAAAAAAAAAAAAAAAAAAAAAAAAAAGgAAAD/AAAA/wAAAP8AAAD/AAAA/wAAAP8AAAD/AAAA&#10;9wAAAC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W&#10;AAAA/wAAAP8AAAD/AAAA/wAAAP8AAAD/AAAA/wAAAB4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gAAAP8AAAD/AAAA/wAAAP8AAAD/AAAA/wAAAP8AAACGAAAAAAAAAAAA&#10;AAAAAAAAAAAAAAAAAAAAAAAAAAAAAAAAAAAAAAAAPwAAAP8AAAD/AAAA/wAAAP8AAAD/AAAA/wAA&#10;AP8AAAC1AAAAAAAAAAAAAAAAAAAAAAAAAAAAAAAAAAAAAAAAAAAAAAAAAAAAJwAAAP8AAAD/AAAA&#10;/wAAAP8AAAD/AAAA/wAAAP8AAAD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N0AAAD/AAAA/wAAAP8AAAD/AAAA/wAAAP8A&#10;AAD/AAAAFwAAAAAAAAAAAAAAAAAAAAAAAAAAAAAAAAAAAAAAAAAAAAAAAAAAAAAAAABvAAAA/wAA&#10;AP8AAAD/AAAA/wAAAP8AAAD/AAAA/wAAAI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gAAAP8AAAD/AAAA/wAAAP8AAAD/AAAA/wAAAP8AAAA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UAAAD/AAAA/wAAAP8AAAD/AAAA/wAAAP8AAAD/AAAA&#10;y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HgAAAP8AAAD/AAAA/wAAAP8AAAD/AAAA/wAAAP8AAADW&#10;AAAAAAAAAAAAAAAAAAAAAAAAAAAAAAAAAAAAAAAAAAAAAAADAAAA1QAAAP8AAAD/AAAA/wAAAP8A&#10;AAD/AAAA/wAAAP8AAACr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gAAAP8AAAD/AAAA/wAAAP8AAAD/AAAA/wAAAP8A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4AAAD/AAAA/wAAAP8AAAD/AAAA/wAAAP8AAAD/AAAA&#10;hgAAAAAAAAAAAAAAAAAAAAAAAAAAAAAAAAAAAAAAAAAAAAAAAAAAAD8AAAD/AAAA/wAAAP8AAAD/&#10;AAAA/wAAAP8AAAD/AAAAtQAAAAAAAAAAAAAAAAAAAAAAAAAAAAAAAAAAAAAAAAAAAAAAAAAAACcA&#10;AAD/AAAA/wAAAP8AAAD/AAAA/wAAAP8AAAD/AAAAz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dAAAA/wAAAP8AAAD/AAAA&#10;/wAAAP8AAAD/AAAA/wAAABcAAAAAAAAAAAAAAAAAAAAAAAAAAAAAAAAAAAAAAAAAAAAAAAAAAAAA&#10;AAAAbwAAAP8AAAD/AAAA/wAAAP8AAAD/AAAA/wAAAP8AAAC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NYAAAD/AAAA/wAAAP8AAAD/AAAA/wAAAP8AAAD/AAAA&#10;H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gAAAE8AAAA3AAAAZAAAALIAAAD/AAAA/wAAAP8AAAD/AAAA/wAAAP8A&#10;AAD/AAAA/wAAAL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4AAAD/AAAA/wAAAP8AAAD/AAAA/wAA&#10;AP8AAAD/AAAA1gAAAAAAAAAAAAAAAAAAAAAAAAAAAAAAAAAAAAAAAAAAAAAAAAAAAEoAAAD/AAAA&#10;/wAAAP8AAAD/AAAA/wAAAP8AAAD/AAAA/wAAAD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NYAAAD/AAAA/wAAAP8AAAD/AAAA/wAAAP8AAAD/AAAAH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uAAAA/wAAAP8AAAD/AAAA/wAAAP8A&#10;AAD/AAAA/wAAAIYAAAAAAAAAAAAAAAAAAAAAAAAAAAAAAAAAAAAAAAAAAAAAAAAAAAA/AAAA/wAA&#10;AP8AAAD/AAAA/wAAAP8AAAD/AAAA/wAAALUAAAAAAAAAAAAAAAAAAAAAAAAAAAAAAAAAAAAAAAAA&#10;AAAAAAAAAAAnAAAA/wAAAP8AAAD/AAAA/wAAAP8AAAD/AAAA/wAAAM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3QAAAP8A&#10;AAD/AAAA/wAAAP8AAAD/AAAA/wAAAP8AAAAXAAAAAAAAAAAAAAAAAAAAAAAAAAAAAAAAAAAAAAAA&#10;AAAAAAAAAAAAAAAAAG8AAAD/AAAA/wAAAP8AAAD/AAAA/wAAAP8AAAD/AAAAh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WAAAA/wAAAP8AAAD/AAAA/wAAAP8A&#10;AAD/AAAA/wAAAB4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cAAAD/AAAA/wAAAP8AAAD/AAAA/wAAAP8AAAD/AAAA&#10;/wAAAP8AAAD/AAAA/wAAAP8AAAC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eAAAA/wAAAP8AAAD/&#10;AAAA/wAAAP8AAAD/AAAA/wAAANYAAAAAAAAAAAAAAAAAAAAAAAAAAAAAAAAAAAAAAAAAAAAAAAAA&#10;AAAAAAAAuwAAAP8AAAD/AAAA/wAAAP8AAAD/AAAA/wAAAP8AAADQAA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WAAAA/wAAAP8AAAD/AAAA/wAAAP8AAAD/AAAA&#10;/wAAAB4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gAAAP8AAAD/AAAA&#10;/wAAAP8AAAD/AAAA/wAAAP8AAACGAAAAAAAAAAAAAAAAAAAAAAAAAAAAAAAAAAAAAAAAAAAAAAAA&#10;AAAAPwAAAP8AAAD/AAAA/wAAAP8AAAD/AAAA/wAAAP8AAAC1AAAAAAAAAAAAAAAAAAAAAAAAAAAA&#10;AAAAAAAAAAAAAAAAAAAAAAAAJwAAAP8AAAD/AAAA/wAAAP8AAAD/AAAA/wAAAP8AAAD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N0AAAD/AAAA/wAAAP8AAAD/AAAA/wAAAP8AAAD/AAAAFwAAAAAAAAAAAAAAAAAAAAAAAAAA&#10;AAAAAAAAAAAAAAAAAAAAAAAAAAAAAABvAAAA/wAAAP8AAAD/AAAA/wAAAP8AAAD/AAAA/wAAAIU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gAAAP8AAAD/AAAA&#10;/wAAAP8AAAD/AAAA/wAAAP8AAAA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rAAAA/wAAAP8AAAD/AAAA/wAAAP8A&#10;AAD/AAAA/wAAAP8AAAD/AAAA/wAAAP8AAAD/AAAAX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HgAA&#10;AP8AAAD/AAAA/wAAAP8AAAD/AAAA/wAAAP8AAADWAAAAAAAAAAAAAAAAAAAAAAAAAAAAAAAAAAAA&#10;AAAAAAAAAAAAAAAAAAAAAC4AAAD9AAAA/wAAAP8AAAD/AAAA/wAAAP8AAAD/AAAA/wAAAG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gAAAP8AAAD/AAAA/wAAAP8A&#10;AAD/AAAA/wAAAP8AAAA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4A&#10;AAD/AAAA/wAAAP8AAAD/AAAA/wAAAP8AAAD/AAAAhgAAAAAAAAAAAAAAAAAAAAAAAAAAAAAAAAAA&#10;AAAAAAAAAAAAAAAAAD8AAAD/AAAA/wAAAP8AAAD/AAAA/wAAAP8AAAD/AAAAtQAAAAAAAAAAAAAA&#10;AAAAAAAAAAAAAAAAAAAAAAAAAAAAAAAAAAAAACcAAAD/AAAA/wAAAP8AAAD/AAAA/wAAAP8AAAD/&#10;AAAAz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dAAAA/wAAAP8AAAD/AAAA/wAAAP8AAAD/AAAA/wAAABcAAAAAAAAAAAAA&#10;AAAAAAAAAAAAAAAAAAAAAAAAAAAAAAAAAAAAAAAAAAAAbwAAAP8AAAD/AAAA/wAAAP8AAAD/AAAA&#10;/wAAAP8AAAC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NYA&#10;AAD/AAAA/wAAAP8AAAD/AAAA/wAAAP8AAAD/AAAAH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3wAAAP8AAAD/AAAA&#10;/wAAAP8AAAD/AAAA/wAAAP8AAAD/AAAA/wAAAP8AAAD/AAAA8wAAAB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NYAAAD/AAAA&#10;/wAAAP8AAAD/AAAA/wAAAP8AAAD/AAAAH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uAAAA/wAAAP8AAAD/AAAA/wAAAP8AAAD/AAAA/wAAAIYAAAAAAAAAAAAAAAAAAAAA&#10;AAAAAAAAAAAAAAAAAAAAAAAAAAAAAAA/AAAA/wAAAP8AAAD/AAAA/wAAAP8AAAD/AAAA/wAAALUA&#10;AAAAAAAAAAAAAAAAAAAAAAAAAAAAAAAAAAAAAAAAAAAAAAAAAAAnAAAA/wAAAP8AAAD/AAAA/wAA&#10;AP8AAAD/AAAA/wAAAM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3QAAAP8AAAD/AAAA/wAAAP8AAAD/AAAA/wAAAP8AAAAX&#10;AAAAAAAAAAAAAAAAAAAAAAAAAAAAAAAAAAAAAAAAAAAAAAAAAAAAAAAAAG8AAAD/AAAA/wAAAP8A&#10;AAD/AAAA/wAAAP8AAAD/AAAAh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WAAAA/wAAAP8AAAD/AAAA/wAAAP8AAAD/AAAA/wAAAB4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AAAAP8A&#10;AAD/AAAA/wAAAP8AAAD/AAAA/wAAAP8AAAD/AAAA/wAAAP8AAAD/AAAA/wAAAI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WAAAA/wAAAP8AAAD/AAAA/wAAAP8AAAD/AAAA/wAAAB4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gAAAP8AAAD/AAAA/wAAAP8AAAD/AAAA/wAAAP8AAACGAAAAAAAA&#10;AAAAAAAAAAAAAAAAAAAAAAAAAAAAAAAAAAAAAAAAAAAAPwAAAP8AAAD/AAAA/wAAAP8AAAD/AAAA&#10;/wAAAP8AAAC1AAAAAAAAAAAAAAAAAAAAAAAAAAAAAAAAAAAAAAAAAAAAAAAAAAAAJwAAAP8AAAD/&#10;AAAA/wAAAP8AAAD/AAAA/wAAAP8AAAD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N0AAAD/AAAA/wAAAP8AAAD/AAAA/wAA&#10;AP8AAAD/AAAAFwAAAAAAAAAAAAAAAAAAAAAAAAAAAAAAAAAAAAAAAAAAAAAAAAAAAAAAAABvAAAA&#10;/wAAAP8AAAD/AAAA/wAAAP8AAAD/AAAA/wAAAI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gAAAP8AAAD/AAAA/wAAAP8AAAD/AAAA/wAAAP8A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gAAAD/AAAA/wAAAP8AAAD/AAAA/wAAAP8AAAD/AAAA/wAAAP8AAAD/AAAA/wAAAMcAAAAO&#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gAAAP8AAAD/AAAA/wAAAP8AAAD/AAAA/wAAAP8AAAA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dAAAA/wAAAP8AAAD/&#10;AAAA/wAAAP8AAAD/AAAA/wAAABcAAAAAAAAAAAAAAAAAAAAAAAAAAAAAAAAAAAAAAAAAAAAAAAAA&#10;AAAAAAAAbwAAAP8AAAD/AAAA/wAAAP8AAAD/AAAA/wAAAP8AAAC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NYAAAD/AAAA/wAAAP8AAAD/AAAA/wAAAP8AAAD/&#10;AAAAH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8AAAA/wAAAP8AAAD/AAAA/wAAAP8AAAD/AAAA/wAAAP8AAAD/AAAA/wAA&#10;AK8AAAAK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3QAA&#10;AP8AAAD/AAAA/wAAAP8AAAD/AAAA/wAAAP8AAAAXAAAAAAAAAAAAAAAAAAAAAAAAAAAAAAAAAAAA&#10;AAAAAAAAAAAAAAAAAAAAAG8AAAD/AAAA/wAAAP8AAAD/AAAA/wAAAP8AAAD/AAAAh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WAAAA/wAAAP8AAAD/AAAA/wAA&#10;AP8AAAD/AAAA/wAAAB4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RQAAAJsAAADSAAAA/AAAAP8AAAD/AAAA/wAAAP4AAADp&#10;AAAAngAAADU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N0AAAD/AAAA/wAAAP8AAAD/AAAA/wAAAP8AAAD/AAAAFwAAAAAAAAAAAAAAAAAAAAAA&#10;AAAAAAAAAAAAAAAAAAAAAAAAAAAAAAAAAABvAAAA/wAAAP8AAAD/AAAA/wAAAP8AAAD/AAAA/wAA&#10;AI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gAAAP8AAAD/&#10;AAAA/wAAAP8AAAD/AAAA/wAAAP8AAAA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QAAAAXAAAALAAA&#10;ACIAAAA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dAAAA/wAAAP8AAAD/AAAA/wAAAP8AAAD/AAAA/wAAABcAAAAAAAAA&#10;AAAAAAAAAAAAAAAAAAAAAAAAAAAAAAAAAAAAAAAAAAAAAAAAbwAAAP8AAAD/AAAA/wAAAP8AAAD/&#10;AAAA/wAAAP8AAAC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10;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10;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&#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&#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&#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&#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&#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&#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&#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&#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&#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&#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&#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&#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&#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&#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&#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10;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&#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&#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10;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&#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10;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10;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10;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10;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10;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10;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&#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10;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10;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10;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10;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10;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&#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10;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10;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10;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10;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10;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10;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10;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10;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10;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10;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10;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10;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&#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10;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10;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10;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10;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0;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10;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10;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10;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10;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10;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&#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10;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10;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10;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10;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10;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10;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10;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10;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0;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10;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0;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10;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0;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10;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10;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10;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0;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10;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10;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10;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10;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HAAAAEwAAAAkAAAAAAAAA&#10;AAAAAAAAAAAAAAAAAAAAAAAAAAAAAAAAAAAAAAAAAAAAAAAAAAAAAAAAAAAAAAAAAAAAAAAAAAAA&#10;AAAAAAAAAAAAAAAAAAAAAAAAAAAAAAAAAAAAAAAAAAAAAAAAAAAABwAAAC0AAABKAAAAPgAAACgA&#10;AAAEAAAAAAAAAAAAAAAAAAAAAAAAAAAAAAAAAAAAAAAAAAAAAAAAAAAAAAAAAAAAAAAAAAAAAAAA&#10;AAAAAAAAAAAAAAAAAAcAAAAhAAAAOwAAAFAAAAA+AAAAJQAAAAk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IAAAAIwAAADwA&#10;AABOAAAAMAAAAAwAAAAAAAAAAAAAAAAAAAAAAAAAAAAAAAAAAAAAAAAAAAAAAAAAAAAAAAAAAAAA&#10;AAAAAAAAAAAAAAAAAAAAAAAAAAAAAAAAAAAAAAAAAAAAAAAAAAUAAAAgAAAAOwAAAE0AAAArAAAA&#10;B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QAAACAAAAA7AAAATQAA&#10;ACsAAAA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QAAAChAAAA/AAAAP8A&#10;AAD/AAAAjgAAAAAAAAAAAAAAAAAAAAAAAAAAAAAAAAAAAAAAAAAAAAAAAAAAAAAAAAAAAAAAAAAA&#10;AAAAAAAAAAAAAAAAAAAAAAAAAAAAAAAAAAAAAAAAAAAAEQAAAIEAAAC1AAAA3QAAAP0AAAD/AAAA&#10;/wAAAP8AAAD/AAAA+QAAAMIAAABrAAAABwAAAAAAAAAAAAAAAAAAAAAAAAAAAAAAAAAAAAAAAAAA&#10;AAAAAAAAAAAAAAABAAAASAAAAKcAAAD3AAAA/wAAAP8AAAD/AAAA/wAAAP8AAAD3AAAAqwAAAE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GAAAA2AAAANsAAADbAAAA2wAAANsAAADbAAAA2wAAANsAAADbAAAA2wAA&#10;ANsAAADbAAAA2wAAANsAAADbAAAA2wAAANsAAADbAAAA2wAAANsAAADbAAAA2wAAANsAAACR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wAAAHEAAAC+AAAA&#10;+wAAAP8AAAD/AAAA/wAAAP8AAAD/AAAA5gAAALMAAAAxAAAAAAAAAAAAAAAAAAAAAAAAAAAAAAAA&#10;AAAAAAAAAAAAAAAAAAAAAAAAAAAAAAAAAAAAAAAAAAAAAAANAAAAZQAAALIAAAD2AAAA/wAAAP8A&#10;AAD/AAAA/wAAAPwAAADZAAAAqAAAACg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YAAADYAAAA2wAA&#10;ANsAAADbAAAA2wAAANsAAADbAAAA2wAAANsAAADbAAAA2wAAANsAAADbAAAA2wAAANsAAADbAAAA&#10;2wAAANsAAADbAAAA2wAAANsAAADbAAAA2wAAAJ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C0AAABKAAAAPgAA&#10;ACgAAAA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UAAADSAAAA2wAAANsAAADbAAAA2wAA&#10;ANsAAADbAAAA2wAAANsAAADbAAAA2wAAANsAAADbAAAA2wAAANsAAADbAAAA2wAAANsAAADbAAAA&#10;2AAAAH0AAAAAAAAAAAAAAAAAAAAAAAAAAAAAAAAAAAAAAAAAAAAAAA0AAABlAAAAsgAAAPYAAAD/&#10;AAAA/wAAAP8AAAD/AAAA/AAAANkAAACoAAAAK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RgAAANgA&#10;AADbAAAA2wAAANsAAADbAAAA2wAAANsAAADbAAAA2wAAANsAAADbAAAA2wAAANsAAADbAAAA2wAA&#10;ANsAAADbAAAA2wAAANsAAADbAAAA2wAAANsAAADbAAAAk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kwAAAP8AAAD/AAAA/wAAAP8AAAD/AAAA/wAAAP8AAAD/&#10;AAAA/wAAAP8AAAD/AAAA/wAAAP8AAAD/AAAA/wAAAP8AAAD/AAAA/wAAAP8AAAD/AAAA/wAAAP8A&#10;AAD/AAAA7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AAAhAAAAOwAAAFAAAAA+AAAAJQAAAAk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AAAAjQAAAPYA&#10;AAD/AAAA/wAAAP8AAAD/AAAA/wAAAP8AAAD/AAAA/wAAAP8AAAD/AAAA/QAAAJwAAAAWAAAAAAAA&#10;AAAAAAAAAAAAAAAAAAAAAAAAAAAAAAAAAAAAAAAAAAAAAAAAAAgAAAB/AAAA7gAAAP8AAAD/AAAA&#10;/wAAAP8AAAD/AAAA/wAAAP8AAAD/AAAA/wAAAP8AAAD5AAAAgwAAAAg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T&#10;AAAA/wAAAP8AAAD/AAAA/wAAAP8AAAD/AAAA/wAAAP8AAAD/AAAA/wAAAP8AAAD/AAAA/wAAAP8A&#10;AAD/AAAA/wAAAP8AAAD/AAAA/wAAAP8AAAD/AAAA/wAAAP8AAADs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EQAAAIEAAAC1AAAA3QAAAP0AAAD/&#10;AAAA/wAAAP8AAAD/AAAA+QAAAMIAAABrAAAABwAAAAAAAAAAAAAAAAAAAAAAAAAAAAAAAAAAAAAA&#10;AAAAAAAAAAAAAAAAAAAAAAAAAAAAAAAAAAAAAAAAAAAAAAAAAAAhAAAAvgAAAPEAAAD+AAAA+wAA&#10;AOoAAAC1AAAAD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GAAAA2AAAANsAAADbAAAA2wAAANsAAADbAAAA2wAAANsAAADbAAAA&#10;2wAAANsAAADbAAAA2wAAANsAAADbAAAA2wAAANsAAADbAAAA2wAAANsAAADbAAAA2wAAANsAAACR&#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wAAAA/wAAAP8AAAD/&#10;AAAA/wAAAP8AAAD/AAAA/wAAAP8AAAD/AAAA/wAAAP8AAAD/AAAA/wAAAP8AAAD/AAAA/wAAAP8A&#10;AAD/AAAA/wAAAP8AAADlAAAAAAAAAAAAAAAAAAAAAAAAAAAAAAAAAAAACAAAAH8AAADuAAAA/wAA&#10;AP8AAAD/AAAA/wAAAP8AAAD/AAAA/wAAAP8AAAD/AAAA/wAAAPkAAACDAAAAC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MAAAD/AAAA/wAAAP8AAAD/AAAA/wAAAP8AAAD/AAAA/wAAAP8AAAD/AAAA/wAAAP8AAAD/&#10;AAAA/wAAAP8AAAD/AAAA/wAAAP8AAAD/AAAA/wAAAP8AAAD/AAAA/wAAAOw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QAAAD/AAAA/wAAAP8AAAD/AAAA/wAA&#10;AP8AAAD/AAAA/wAAAP8AAAD/AAAA/wAAAP8AAAD/AAAA/wAAAP8AAAD/AAAA/wAAAP8AAAD/AAAA&#10;/wAAAP8AAAD/AAAA/wAAAO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AAASAAAAKcAAAD3AAAA/wAAAP8AAAD/AAAA&#10;/wAAAP8AAAD3AAAAqwAAAE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GAAAA2AAAANsAAADbAAAA2wAAANsAAADb&#10;AAAA2wAAANsAAADbAAAA2wAAANsAAADbAAAA2wAAANsAAADbAAAA2wAAANsAAADbAAAA2wAAANsA&#10;AADbAAAA2wAAANsAAACR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TAAAA&#10;2wAAAP8AAAD/AAAA/wAAAP8AAAD/AAAA/wAAAP8AAAD/AAAA/wAAAP8AAAD/AAAA/wAAAP8AAAD/&#10;AAAAxwAAAAMAAAAAAAAAAAAAAAAAAAAAAAAAAAAAAAAAAAAAAAAAAAAAABUAAADUAAAA/wAAAP8A&#10;AAD/AAAA/wAAAP8AAAD/AAAA/wAAAP8AAAD/AAAA/wAAAP8AAAD/AAAA/wAAAP8AAADKAAAAB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lAAAAP8AAAD/AAAA/wAAAP8AAAD/AAAA/wAAAP8AAAD/AAAA/wAAAP8AAAD/AAAA&#10;/wAAAP8AAAD/AAAA/wAAAP8AAAD/AAAA/wAAAP8AAAD/AAAA/wAAAP8AAAD/AAAA7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EAAAAawAAAOwAAAD/AAAA/wAA&#10;AP8AAAD/AAAA/wAAAP8AAAD/AAAA/wAAAP8AAAD/AAAA/wAAAIUAAAAAAAAAAAAAAAAAAAAAAAAA&#10;AAAAAAAAAAAAAAAAAAAAAAAAAAAAAAAAAAAAAAAAAAAAAAAAAAAAAAAAAAAAAAAAvQAAAP8AAAD/&#10;AAAA/wAAAP8AAAD/AAAA/wAAAC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kwAAAP8AAAD/AAAA/wAAAP8AAAD/AAAA/wAAAP8A&#10;AAD/AAAA/wAAAP8AAAD/AAAA/wAAAP8AAAD/AAAA/wAAAP8AAAD/AAAA/wAAAP8AAAD/AAAA/wAA&#10;AP8AAAD/AAAA7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8AAAD/AAAA/wAAAP8AAAD/AAAA/wAAAP8AAAD/AAAA/wAAAP8AAAD/AAAA/wAAAP8AAAD/AAAA&#10;/wAAAP8AAAD/AAAA/wAAAP8AAAD/AAAA6wAAAAAAAAAAAAAAAAAAAAAAAAAAAAAAFQAAANQAAAD/&#10;AAAA/wAAAP8AAAD/AAAA/wAAAP8AAAD/AAAA/wAAAP8AAAD/AAAA/wAAAP8AAAD/AAAA/wAAAMoA&#10;AAA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UAAAA/wAAAP8AAAD/AAAA/wAAAP8AAAD/AAAA/wAAAP8AAAD/AAAA/wAA&#10;AP8AAAD/AAAA/wAAAP8AAAD/AAAA/wAAAP8AAAD/AAAA/wAAAP8AAAD/AAAA/wAAAP8AAAD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HAAAA1wAAANoAAADa&#10;AAAA2gAAANoAAADaAAAA2gAAANoAAADaAAAA7QAAAP8AAAD/AAAA/wAAAPoAAADaAAAA2gAAANoA&#10;AADaAAAA2gAAANoAAADaAAAA2gAAANoAAACR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YAAADYAAAA2wAAANsAAADbAAAA2wAAANsAAADbAAAA2wAAANsAAADbAAAA2wAA&#10;ANsAAADbAAAA2wAAANsAAADbAAAA2wAAANsAAADbAAAA2wAAANsAAADbAAAA2wAAAJ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VAAAAtwAAAP8AAAD/AAAA/wAAAP8A&#10;AAD/AAAA/wAAAP8AAAD/AAAA/wAAAP8AAAD/AAAAsgAAAB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kwAAAP8AAAD/AAAA/wAA&#10;AP8AAAD/AAAA/wAAAP8AAAD/AAAA/wAAAP8AAAD/AAAA/wAAAP8AAAD/AAAA/wAAAP8AAAD/AAAA&#10;/wAAAP8AAAD/AAAA/wAAAP8AAAD/AAAA7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ZwAAAP8AAAD/AAAA/wAAAP8AAADhAAAAngAAAHMAAABPAAAAaQAAAJMAAADoAAAA/wAA&#10;AP8AAAD/AAAA/wAAAP8AAAB4AAAAAAAAAAAAAAAAAAAAAAAAAAAAAAAAAAAAAAAAAAAAAABuAAAA&#10;/wAAAP8AAAD/AAAA/wAAAP0AAADbAAAAswAAAJEAAACtAAAA3AAAAP8AAAD/AAAA/wAAAP8AAAD/&#10;AAAA/wAAAHk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cAAADXAAAA2gAAANoAAADaAAAA2gAAANoAAADaAAAA2gAAANoA&#10;AADtAAAA/wAAAP8AAAD/AAAA+gAAANoAAADaAAAA2gAAANoAAADaAAAA2gAAANoAAADaAAAA2gAA&#10;AJ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rAAAA1QAAAP8AAAD/&#10;AAAA/wAAAP8AAAD/AAAA/wAAAP8AAAD/AAAA/wAAAP8AAAD/AAAA/wAAAP8AAACqAAAAAAAAAAAA&#10;AAAAAAAAAAAAAAAAAAAAAAAAAAAAAAAAAAAAAAAAAAAAAAAAAAAAAAAAAAAAAAAAAAAAAAAAVQAA&#10;AP8AAAD/AAAA/wAAAP8AAAD/AAAA/wAAAP8AAAAv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QAAAD/AAAA/wAAAP8AAAD/AAAA&#10;/wAAAP8AAAD/AAAA/wAAAP8AAAD/AAAA/wAAAP8AAAD/AAAA/wAAAP8AAAD/AAAA/wAAAP8AAAD/&#10;AAAA/wAAAP8AAAD/AAAA/wAAAO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cAAADlAAAA+gAAAPoAAAD6AAAA+gAAAPoAAAD6AAAA+gAAAPoAAAD6AAAA+gAAAPoA&#10;AAD6AAAA+gAAAPoAAAD6AAAA/gAAAP8AAAD/AAAA/wAAAMwAAAAAAAAAAAAAAAAAAAAAAAAAAAAA&#10;AG4AAAD/AAAA/wAAAP8AAAD/AAAA/QAAANsAAACzAAAAkQAAAK0AAADcAAAA/wAAAP8AAAD/AAAA&#10;/wAAAP8AAAD/AAAAe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RwAAANcAAADaAAAA2gAAANoAAADaAAAA2gAAANoAAADa&#10;AAAA2gAAAO0AAAD/AAAA/wAAAP8AAAD6AAAA2gAAANoAAADaAAAA2gAAANoAAADaAAAA2gAAANoA&#10;AADaAAAAk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MAAAD/AAAA/wAAAP8AAAD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TAAAA/wAAAP8AAAD/AAAA/wAAAP8AAAD/AAAA/wAAAP8AAAD/&#10;AAAA/wAAAP8AAAD/AAAA/wAAAP8AAAD/AAAA/wAAAP8AAAD/AAAA/wAAAP8AAAD/AAAA/wAAAP8A&#10;AADs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mAAAA5gAAAP8AAAD/AAAA&#10;/wAAAP8AAAD/AAAA/wAAAP8AAAD/AAAA/wAAAP8AAAD/AAAA/wAAAP8AAADfAAAAF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QAAAD/&#10;AAAA/wAAAP8AAAD/AAAA/wAAAP8AAAD/AAAA/wAAAP8AAAD/AAAA/wAAAP8AAAD/AAAA/wAAAP8A&#10;AAD/AAAA/wAAAP8AAAD/AAAA/wAAAP8AAAD/AAAA/wAAAO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UAAAD/AAAA/wAAAMwAAABUAAAAAwAAAAAAAAAAAAAAAAAAAAAAAAAA&#10;AAAAEQAAAKUAAAD/AAAA/wAAAP8AAAD/AAAA+QAAABkAAAAAAAAAAAAAAAAAAAAAAAAAAAAAAAAA&#10;AAAAAAAAewAAAP8AAAD/AAAA8QAAAI0AAAAgAAAAAAAAAAAAAAAAAAAAAAAAAAAAAABOAAAA6QAA&#10;AP8AAAD/AAAA/wAAAP8AAAD4AAAAJ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wAAAP8AAAD/AAAA/wAAAN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TAAAA3gAA&#10;AP8AAAD/AAAA/wAAAP8AAADsAAAAkAAAAFcAAAA7AAAAMgAAAEYAAABiAAAAnAAAAOMAAAD/AAAA&#10;nwAAAAAAAAAAAAAAAAAAAAAAAAAAAAAAAAAAAAAAAAAAAAAAAAAAAAAAAAAAAAAAAAAAAAAAAAAA&#10;AAAACwAAAOIAAAD/AAAA/wAAAPsAAAD/AAAA/wAAAP8AAAD/AAAAL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HAAAA1wAAANoA&#10;AADaAAAA2gAAANoAAADaAAAA2gAAANoAAADaAAAA7QAAAP8AAAD/AAAA/wAAAPoAAADaAAAA2gAA&#10;ANoAAADaAAAA2gAAANoAAADaAAAA2gAAANoAAACR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QAAAPAAAAD/AAAA/wAAAP8AAACCAAAAAAAAAAAAAAAA&#10;AAAAAAAAAAAAAAB7AAAA/wAAAP8AAADxAAAAjQAAACAAAAAAAAAAAAAAAAAAAAAAAAAAAAAAAE4A&#10;AADpAAAA/wAAAP8AAAD/AAAA/wAAAPgAAAA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DAAAA/wAAAP8AAAD/AAAA2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DAAAA/wAAAP8A&#10;AAD/AAAA2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lAAAAP8AAAD/AAAA/wAAAP8AAAD/AAAA/wAA&#10;AP8AAAD/AAAA/wAAAP8AAAD/AAAA/wAAAP8AAAD/AAAA/wAAAP8AAAD/AAAA/wAAAP8AAAD/AAAA&#10;/wAAAP8AAAD/AAAA7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AAAA1gAAAP8A&#10;AAD/AAAA/wAAAP8AAADeAAAAfAAAAFcAAABJAAAAawAAAKEAAAD8AAAA/wAAAP8AAAD/AAAA/wAA&#10;AL0A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HAAAA1wAAANoAAADaAAAA2gAAANoAAADaAAAA2gAAANoAAADaAAAA7QAAAP8AAAD/AAAA&#10;/wAAAPoAAADaAAAA2gAAANoAAADaAAAA2gAAANoAAADaAAAA2gAAANoAAACR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WAAAA5QAAAGUAAAACAAAAAAAAAAAAAAAAAAAAAAAA&#10;AAAAAAAAAAAAAAAAAAAAAAAEAAAA0gAAAP8AAAD/AAAA/wAAAP8AAABLAAAAAAAAAAAAAAAAAAAA&#10;AAAAAAAAAAAAAAAAAAAAAF4AAAD9AAAAoAAAABYAAAAAAAAAAAAAAAAAAAAAAAAAAAAAAAAAAAAA&#10;AAAAAAAAACIAAAD3AAAA/wAAAP8AAAD/AAAA/wAAAHw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MAAAD/AAAA/wAAAP8AAAD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E&#10;AAAAvgAAAP8AAAD/AAAA/wAAAP8AAACfAAAABwAAAAAAAAAAAAAAAAAAAAAAAAAAAAAAAAAAAAAA&#10;AAABAAAAMgAAABkAAAAAAAAAAAAAAAAAAAAAAAAAAAAAAAAAAAAAAAAAAAAAAAAAAAAAAAAAAAAA&#10;AAAAAAAAAAAAAAAAAIUAAAD/AAAA/wAAAP8AAACMAAAA/wAAAP8AAAD/AAAA/wAAAC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MAAAD/AAAA/wAAAP8AAAD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8AAAD/AAAA/wAAAP8AAAD7AAAAHAAA&#10;AAAAAAAAAAAAAAAAAAAAAAAAAAAAXgAAAP0AAACgAAAAFgAAAAAAAAAAAAAAAAAAAAAAAAAAAAAA&#10;AAAAAAAAAAAAAAAAIgAAAPcAAAD/AAAA/wAAAP8AAAD/AAAAf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wAAAP8AAAD/AAAA/wAAAN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wAAAP8AAAD/AAAA/wAAAN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cAAADXAAAA2gAAANoAAADa&#10;AAAA2gAAANoAAADaAAAA2gAAANoAAADtAAAA/wAAAP8AAAD/AAAA+gAAANoAAADaAAAA2gAAANoA&#10;AADaAAAA2gAAANoAAADaAAAA2gAAAJ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wAAAP8AAAD/AAAA/wAAAP8AAACXAAAABAAAAAAAAAAAAAAAAAAAAAAAAAAAAAAALwAAANcAAAD/&#10;AAAA/wAAAP8AAAD/AAAAY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MA&#10;AAD/AAAA/wAAAP8AAAD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MAAAAAAAAAAAAAAAAAAAAA&#10;AAAAAAAAAAAAAAAAAAAAAAAAAAAAAAAAAAAAAAAAAFIAAAD/AAAA/wAAAP8AAAD/AAAAdwAAAAAA&#10;AAAAAAAAAAAAAAAAAAAAAAAAAAAAAAAAAAAFAAAAIQAAAAAAAAAAAAAAAAAAAAAAAAAAAAAAAAAA&#10;AAAAAAAAAAAAAAAAAAAAAAAAAAAAfwAAAP8AAAD/AAAA/wAAAP8AAAC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DAAAA/wAAAP8AAAD/AAAA2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AAAAP8AAAD/AAAA/wAAAP8AAACPAAAAAQAAAAAAAAAAAAAAAAAAAAAAAAAAAAAA&#10;AAAAAAAAAAAAAAAAAAAAAAAAAAAAAAAAAAAAAAAAAAAAAAAAAAAAAAAAAAAAAAAAAAAAAAAAAAAA&#10;AAAAAAAAAAAAAAAAAAAAAAAAACQAAAD4AAAA/wAAAP8AAADdAAAAFgAAAP8AAAD/AAAA/wAAAP8A&#10;AAA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DAAAA/wAA&#10;AP8AAAD/AAAA2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MAAADeAAAA/wAAAP8AAAD/&#10;AAAAqQAAAAAAAAAAAAAAAAAAAAAAAAAAAAAAAAAAAAUAAAAhAAAAAAAAAAAAAAAAAAAAAAAAAAAA&#10;AAAAAAAAAAAAAAAAAAAAAAAAAAAAAAAAAAB/AAAA/wAAAP8AAAD/AAAA/wAAAKk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MAAAD/AAAA/wAAAP8AAAD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MAAAD/AAAA/wAAAP8AAAD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wAAAP8AAAD/AAAA/wAAAN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IgAAAPwAAAD/AAAA/wAAAP8AAADIAAAABQAAAAAAAAAAAAAAAAAAAAAAAAAAAAAAAAAA&#10;AAAAAAArAAAA9gAAAP8AAAD/AAAA/wAAANg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DAAAA/wAAAP8AAAD/AAAA2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fAAAA/wAAAP8AAAD/AAAA&#10;/wAAAKEAAAAAAAAAAAAAAAAAAAAAAAAAAAAAAAAAAAAAAAAAAAAAAAAAAAAAAAAAAAAAAAAAAAAA&#10;AAAAAAAAAAAAAAAAAAAAAAAAAAAAAAAAAAAAAAAAAC0AAAD/AAAA/wAAAP8AAAD/AAAA1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wAAAP8AAAD/AAAA/wAA&#10;AN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gAAAPcAAAD/AAAA/wAAAP8AAACEAAAAAAAAAAAAAAAAAAAAAAAAAAAA&#10;AAAAAAAAAAAAAAAAAAAAAAAAAAAAAAAAAAAAAAAAAAAAAAAAAAAAAAAAAAAAAAAAAAAAAAAAAAAA&#10;AAAAAAAAAAAAAAAAAAAAAAAAAAAAAAAAAAAAAAC0AAAA/wAAAP8AAAD/AAAATgAAAA0AAAD/AAAA&#10;/wAAAP8AAAD/AAAAL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wAAAP8AAAD/AAAA/wAAAN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TAAAA/wAA&#10;AP8AAAD/AAAA/wAAADoAAAAAAAAAAAAAAAAAAAAAAAAAAAAAAAAAAAAAAAAAAAAAAAAAAAAAAAAA&#10;AAAAAAAAAAAAAAAAAAAAAAAAAAAAAAAAAAAAAAAAAAAAAAAALQAAAP8AAAD/AAAA/wAAAP8AAADX&#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DAAAA/wAAAP8A&#10;AAD/AAAA2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MAAAD/AAAA/wAAAP8A&#10;AAD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gAAAD/AAAA/wAAAP8AAADtAAAAHgAAAAAAAAAAAAAAAAAAAAAAAAAA&#10;AAAAAAAAAAAAAAAAAAAAAAAAAHkAAAD/AAAA/wAAAP8AAAD/AAAAR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wAAAP8AAAD/AAAA/wAAAN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UAAAD/AAAA/wAAAP8AAADmAAAABQAAAAAAAAAAAAAA&#10;AAAAAAAAAAAAAAAAAAAAAAAAAAAAAAAAAAAAAAAAAAAAAAAAAAAAAAAAAAAAAAAAAAAAAAAAAAAA&#10;AAAAAAAAAAAAAAAAAAAAAAAAAAAAAAAAAAAAAAAAAAAAAABMAAAA/wAAAP8AAAD/AAAAtgAAAAAA&#10;AAANAAAA/wAAAP8AAAD/AAAA/wAAAC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MAAAD/AAAA/wAAAP8AAAD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DAAAA&#10;/wAAAP8AAAD/AAAA2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MAAADuAAAA/wAAAP8AAAD/AAAAhAAAAAAAAAAAAAAAAAAA&#10;AAAAAAAAAAAAAAAAAAAAAAAAAAAAAAAAAAAAAAAdAAAA/gAAAP8AAAD/AAAA/wAAAIw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MAAAD/AAAA/wAAAP8AAAD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wAAAP8AAAD/AAAA/wAAAN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uAAAASwAAAGEAAAB0AAAA&#10;XAAAADcAAAAT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GAAAA&#10;IAAAACAAAAAFAAAAAAAAAAAAAAAAAAAAAAAAAAAAAAAAAAAAAAAAAAAAAAAAAAAAAAAAAAAAAAAK&#10;AAAAIgAAAB0AAAACAAAAAAAAAAAAAAAAAAAAAAAAAAAAAAAAAAAAAAAAAAAAAAAAAAAAAAAAAAAA&#10;AAAPAAAAIwAAABoAAAAAAAAAAAAAAAAAAAAAAAAAAAAAAAAAAAAAAAAAAAAAAAAAAAAAAAAAAAAA&#10;AAAAAAAAAAAAAAAAAAAAAAAAAAAADgAAACIAAAAY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QAAACEAAAAhAAAAB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YAAAAgAAAAIAAAAAUAAAAAAAAAAAAAAAAAAAAAAAAAAAAAAAAAAAAAAAAAAAAAAAAAAAAAAAAA&#10;AAAAAAoAAAAiAAAAHQAAAAIAAAAAAAAAAAAAAAAAAAAAAAAAAAAAAAAAAAAAAAAAAAAAAAAAAAAA&#10;AAAAAAAAAA8AAAAjAAAAGgAAAAAAAAAAAAAAAAAAAAAAAAAAAAAAAAAAAAAAAAAAAAAAAAAAAAAA&#10;AAAAAAAAAAAAAAAAAAAAAAAAAAAAAAAAAAAOAAAAIgAAAB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&#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wAAAIQAAACEAAAAhAAAAIQAAACEAAAAhAAAAIQAAAB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CwAAACQAAAA0AAAAIwAAABAA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LQAAAP8AAAD/AAAA/wAA&#10;AP8AAAD/AAAA/wAAAP8AAAD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AAARQAAAKEAAADuAAAA/wAAAP8AAAD/AAAA/wAAAP8A&#10;AAD6AAAAygAAAI4AAABS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LQAAAP8AAAD/AAAA/wAAAP8AAAD/AAAA/wAAAP8AAAD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wAAADCAAAA/wAAAP8A&#10;AAD/AAAA/wAAAP8AAAD/AAAA/wAAAP8AAAD/AAAA/wAAAP8AAAD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LQAAAP8AAAD/AAAA/wAAAP8AAAD/AAAA&#10;/wAAAP8AAAD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wAAAIQAAACEAAAAhAAAAIQAAACEAAAA&#10;hAAAAIQAAABi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IQAAAOwAAAD/AAAA/wAAAP8AAAD/AAAA/wAAAP8AAAD/AAAA/wAAAP8AAAD/AAAA/wAA&#10;AP8AAAC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LQAAAP8AAAD/AAAA/wAAAP8AAAD/AAAA/wAAAP8AAAD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QAAAP8AAAD/AAAA/wAAAP8AAAD/AAAA/wAAAP8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AwQAAAP8AAAD/AAAA/wAAAP8AAAD/AAAA/wAA&#10;AP8AAAD/AAAA/wAAAP8AAAD/AAAA/wAAAP8AAAB9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MAAAB7AAAA&#10;mgAAALMAAAC0AAAAlwAAAHcAAAApAAAAAAAAAAAAAAAAAAAAAAAAAAAAAAAOAAAAEwAAABMAAAAT&#10;AAAAEwAAABMAAAATAAAAD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LQAAAP8AAAD/AAAA/wAAAP8AAAD/AAAA/wAAAP8AAAD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NQAAAP8AAAD/AAAA/wAAAP8AAAD/AAAA/wAAAP8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5AAAA/wAA&#10;AP8AAAD/AAAA/wAAAP8AAAD/AAAA/wAAAP8AAAD/AAAA/wAAAP8AAAD/AAAA/wAAAP8AAABL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MAAABoAAAA4QAAAP8AAAD/AAAA/wAAAP8AAAD/AAAA/wAAAP8AAAD/AAAAxwAAAEkAAAAA&#10;AAAAAAAAAAAAAAC6AAAA/wAAAP8AAAD/AAAA/wAAAP8AAAD/AAAAt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LQAAAP8AAAD/&#10;AAAA/wAAAP8AAAD/AAAA/wAAAP8AAAD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QAAAP8AAAD/&#10;AAAA/wAAAP8AAAD/AAAA/wAAAP8AAA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7AAAA/wAAAP8AAAD/AAAA/wAAAP8AAAD/AAAA/wAAAP8AAAD/AAAA&#10;+wAAAO0AAAD/AAAA/wAAAP8AAAA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KwAAANEAAAD/AAAA/wAAAP8AAAD/AAAA/wAAAP8AAAD/&#10;AAAA/wAAAP8AAAD/AAAA/wAAAP8AAACWAAAACgAAAAAAAAC6AAAA/wAAAP8AAAD/AAAA/wAAAP8A&#10;AAD/AAAAt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LQAAAP8AAAD/AAAA/wAAAP8AAAD/AAAA/wAAAP8AAADH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QAAAP8AAAD/AAAA/wAAAP8AAAD/AAAA/wAAAP8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yAAAA/wAAAP8AAAD/AAAA&#10;/wAAAP8AAAD/AAAA/wAAAOgAAABJAAAABAAAAAAAAAALAAAAKgAAAE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8AAAA7gAAAP8AAAD/&#10;AAAA/wAAAP8AAAD/AAAA/wAAAP8AAAD/AAAA/wAAAP8AAAD/AAAA/wAAAP8AAAD/AAAAwQAAAAgA&#10;AAC6AAAA/wAAAP8AAAD/AAAA/wAAAP8AAAD/AAAAt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LQAAAP8AAAD/AAAA/wAAAP8A&#10;AAD/AAAA/wAAAP8AAAD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QAAAP8AAAD/AAAA/wAAAP8A&#10;AAD/AAAA/wAAAP8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FAAAA/wAAAP8AAAD/AAAA/wAAAP8AAAD/AAAA/wAAAG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EAAAD2AAAA/wAAAP8AAAD/AAAA/wAAAP8AAAD/AAAA/wAAAP8AAAD/AAAA/wAAAP8A&#10;AAD/AAAA/wAAAP8AAAD/AAAA/wAAAK0AAAC9AAAA/wAAAP8AAAD/AAAA/wAAAP8AAAD/AAAAt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LQAAAP8AAAD/AAAA/wAAAP8AAAD/AAAA/wAAAP8AAADH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QAAAP8AAAD/AAAA/wAAAP8AAAD/AAAA/wAAAP8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UAAAA/wAAAP8AAAD/AAAA/wAAAP8AAAD/&#10;AAAA/wAAAC4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CgAAANgAAAD/AAAA/wAAAP8AAAD/AAAA/wAAAP8A&#10;AAD/AAAA/wAAAP8AAAD/AAAA/wAAAP8AAAD/AAAA/wAAAP8AAAD/AAAA/wAAAP8AAAD9AAAA/wAA&#10;AP8AAAD/AAAA/wAAAP8AAAD/AAAAt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LQAAAP8AAAD/AAAA/wAAAP8AAAD/AAAA/wAA&#10;AP8AAAD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QAAAP8AAAD/AAAA/wAAAP8AAAD/AAAA/wAA&#10;AP8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j&#10;AAAA/wAAAP8AAAD/AAAA/wAAAP8AAAD/AAAA/wAAAB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wAAAP8A&#10;AAD/AAAA/wAAAP8AAAD/AAAA/wAAAP8AAAD/AAAA/wAAAOgAAACsAAAAdgAAAGsAAACgAAAA2AAA&#10;AP8AAAD/AAAA/wAAAP8AAAD/AAAA/wAAAP8AAAD/AAAA/wAAAP8AAAD/AAAAu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LQAA&#10;AP8AAAD/AAAA/wAAAP8AAAD/AAAA/wAAAP8AAADHAAAAAAAAAAAAAAAAAAAAAAAAAAUAAABLAAAA&#10;igAAAKUAAAC6AAAAqQAAAJEAAABkAAAAF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QAA&#10;AP8AAAD/AAAA/wAAAP8AAAD/AAAA/wAAAP8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mAAAA/wAAAP8AAAD/AAAA/wAAAP8AAAD/AAAA/wAAAA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QAAAA9AAAAP8AAAD/AAAA/wAAAP8AAAD/AAAA/wAAAP8AAAD/AAAArAAA&#10;AAwAAAAAAAAAAAAAAAAAAAAAAAAAAAAAAHIAAAD7AAAA/wAAAP8AAAD/AAAA/wAAAP8AAAD/AAAA&#10;/wAAAP8AAAD/AAAAu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LQAAAP8AAAD/AAAA/wAAAP8AAAD/AAAA/wAAAP8AAADHAAAA&#10;AAAAAAAAAAAIAAAAgwAAAO0AAAD/AAAA/wAAAP8AAAD/AAAA/wAAAP8AAAD/AAAA/QAAAL0AAAA0&#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MAAABoAAAAjQAAAKIAAAC3AAAAsQAAAJMA&#10;AAB0AAAAVgAAADcAAAA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QAAAP8AAAD/AAAA/wAAAP8AAAD/AAAA/wAAAP8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gAAABMAAAATAAAAEwAAABMAAADoAAAA/wAAAP8A&#10;AAD/AAAA/wAAAP8AAAD/AAAA/wAAACAAAAATAAAAEwAAABMAAAATAAAAE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yAAAA/wAAAP8AAAD/AAAA/wAA&#10;AP8AAAD/AAAA/wAAAP8AAACIAAAAAAAAAAAAAAAAAAAAAAAAAAAAAAAAAAAAAAAAAAAAAAA+AAAA&#10;9wAAAP8AAAD/AAAA/wAAAP8AAAD/AAAA/wAAAP8AAAD/AAAAu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LQAAAP8AAAD/AAAA&#10;/wAAAP8AAAD/AAAA/wAAAP8AAADHAAAAAAAAADoAAADcAAAA/wAAAP8AAAD/AAAA/wAAAP8AAAD/&#10;AAAA/wAAAP8AAAD/AAAA/wAAAP8AAAD+AAAAmgAAAA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oAAAB4AAAA3AAAAP8A&#10;AAD/AAAA/wAAAP8AAAD/AAAA/wAAAP8AAAD/AAAA/wAAAP8AAADgAAAAbgAAAA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QAAAP8AAAD/AAAA&#10;/wAAAP8AAAD/AAAA/wAAAP8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UQAAAP8A&#10;AAD/AAAA/wAAAP8AAAD/AAAA/wAAAP8AAAD/AAAA/wAAAP8AAAD/AAAA/wAAAP8AAAD/AAAA/wAA&#10;AP8AAAD/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KAAAA/wAAAP8AAAD/AAAA/wAAAP8AAAD/AAAA/wAAAOQAAAAHAAAAAAAAAAAAAAAAAAAA&#10;AAAAAAAAAAAAAAAAAAAAAAAAAAAAAAAAkQAAAP8AAAD/AAAA/wAAAP8AAAD/AAAA/wAAAP8AAAD/&#10;AAAAu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LQAAAP8AAAD/AAAA/wAAAP8AAAD/AAAA/wAAAP8AAADHAAAARgAAAPUAAAD/&#10;AAAA/wAAAP8AAAD/AAAA/wAAAP8AAAD/AAAA/wAAAP8AAAD/AAAA/wAAAP8AAAD/AAAA/wAAAL4A&#10;AAAO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ZAAAAOgAAAD/AAAA/wAAAP8AAAD/AAAA/wAAAP8AAAD/AAAA/wAAAP8AAAD/AAAA/wAA&#10;AP8AAAD/AAAA/wAAAOwAAAB5AA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ANgAAAH0AAACbAAAAswAAALUAAACaAAAAdgAAACYAAAAAAAAA&#10;AAAAAAAAAAAAAAAANQAAAP8AAAD/AAAA/wAAAP8AAAD/AAAA/wAAAP8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UQAAAP8AAAD/AAAA/wAAAP8AAAD/AAAA/wAAAP8AAAD/AAAA/wAA&#10;AP8AAAD/AAAA/wAAAP8AAAD/AAAA/wAAAP8AAAD/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gAAAD6AAAA/wAAAP8AAAD/AAAA/wAAAP8AAAD/AAAA&#10;/wAAAG0AAAAAAAAAAAAAAAAAAAAAAAAAAAAAAAAAAAAAAAAAAAAAAAAAAAAAAAAAGQAAAPcAAAD/&#10;AAAA/wAAAP8AAAD/AAAA/wAAAP8AAAD/AAAAu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LQAAAP8AAAD/AAAA/wAAAP8AAAD/&#10;AAAA/wAAAP8AAADtAAAA+QAAAP8AAAD/AAAA/wAAAP8AAAD/AAAA/wAAAP8AAAD/AAAA/wAAAP8A&#10;AAD/AAAA/wAAAP8AAAD/AAAA/wAAAP8AAADEAAAA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QAAACWAAAA/wAAAP8AAAD/AAAA/wAAAP8AAAD/AAAA/wAA&#10;AP8AAAD/AAAA/wAAAP8AAAD/AAAA/wAAAP8AAAD/AAAA/wAAAP8AAAD/AAAAj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QAAAHIAAADlAAAA/wAAAP8AAAD/AAAA&#10;/wAAAP8AAAD/AAAA/wAAAP8AAADLAAAAQAAAAAAAAAAAAAAANQAAAP8AAAD/AAAA/wAAAP8AAAD/&#10;AAAA/wAAAP8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wAAAGYAAACOAAAApgAAALsAAACuAAAAlwAAAIAAAABGAAAAB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UQAAAP8AAAD/AAAA/wAA&#10;AP8AAAD/AAAA/wAAAP8AAAD/AAAA/wAAAP8AAAD/AAAA/wAAAP8AAAD/AAAA/wAAAP8AAAD/AAA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sAAAD/AAAA&#10;/wAAAP8AAAD/AAAA/wAAAP8AAAD/AAAA+QAAAAgAAAAAAAAAAAAAAAAAAAAAAAAAAAAAAAAAAAAA&#10;AAAAAAAAAAAAAAAAAAAAAAAAAJ0AAAD/AAAA/wAAAP8AAAD/AAAA/wAAAP8AAAD/AAAAu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LQAAAP8AAAD/AAAA/wAAAP8AAAD/AAAA/wAAAP8AAAD/AAAA/wAAAP8AAAD/AAAA/wAAAP8A&#10;AAD/AAAA/wAAAP8AAAD/AAAA/wAAAP8AAAD/AAAA/wAAAP8AAAD/AAAA/wAAAP8AAAD/AAAAg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LIAAAD/AAAA/wAA&#10;AP8AAAD/AAAA/wAAAP8AAAD/AAAA/wAAAP8AAAD/AAAA/wAAAP8AAAD/AAAA/wAAAP8AAAD/AAAA&#10;/wAAAP8AAAD/AAAA/wAAAH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0AAAA&#10;2AAAAP8AAAD/AAAA/wAAAP8AAAD/AAAA/wAAAP8AAAD/AAAA/wAAAP8AAAD/AAAA/wAAAJ8AAAAJ&#10;AAAANQAAAP8AAAD/AAAA/wAAAP8AAAD/AAAA/wAAAP8AAA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EAAADLAAAA/gAAAP8AAAD/AAAA/wAAAP8A&#10;AAD/AAAA/wAAAP8AAAD/AAAA9AAAAKsAAAAt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UQAAAP8AAAD/AAAA/wAAAP8AAAD/AAAA/wAAAP8AAAD/AAAA/wAAAP8AAAD/AAAA&#10;/wAAAP8AAAD/AAAA/wAAAP8AAAD/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gAAAD/AAAA/wAAAP8AAAD/AAAA/wAAAP8AAAD/AAAA3QAAAAAAAAAA&#10;AAAAAAAAAAAAAAAAAAAAAAAAAAAAAAAAAAAAAAAAAAAAAAAAAAAAAAAAAHQAAAD/AAAA/wAAAP8A&#10;AAD/AAAA/wAAAP8AAAD/AAAAu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LQAAAP8AAAD/AAAA/wAAAP8AAAD/AAAA/wAAAP8A&#10;AAD/AAAA/wAAAP8AAAD/AAAA9QAAALsAAACFAAAAYwAAAJIAAADJAAAA/QAAAP8AAAD/AAAA/wAA&#10;AP8AAAD/AAAA/wAAAP8AAAD/AAAA/AAAAC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gAAAP8AAAD/AAAA/wAAAP8AAAD/AAAA/wAAAP8AAAD/AAAA/wAAAP8AAAD/AAAA&#10;/wAAAP8AAAD/AAAA/wAAAP8AAAD/AAAA/wAAAP8AAAD/AAAA/wAAAP8AAABj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YAAADzAAAA/wAAAP8AAAD/AAAA/wAAAP8AAAD/AAAA/wAAAP8AAAD/&#10;AAAA/wAAAP8AAAD/AAAA/wAAAP8AAADBAAAAQwAAAP8AAAD/AAAA/wAAAP8AAAD/AAAA/wAAAP8A&#10;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mAAAAwAAAAP8A&#10;AAD/AAAA/wAAAP8AAAD/AAAA/wAAAP8AAAD/AAAA/wAAAP8AAAD/AAAA/wAAAP8AAAD8AAAAmgAA&#10;AB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UQAAAP8AAAD/AAAA/wAAAP8AAAD/AAAA&#10;/wAAAP8AAAD/AAAA/wAAAP8AAAD/AAAA/wAAAP8AAAD/AAAA/wAAAP8AAAD/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kAAAD/AAAA/wAAAP8AAAD/&#10;AAAA/wAAAP8AAAD/AAAAvwAAAAAAAAAAAAAAAAAAAAAAAAAAAAAAAAAAAAAAAAAAAAAAAAAAAAAA&#10;AAAAAAAAAAAAAFYAAAD/AAAA/wAAAP8AAAD/AAAA/wAAAP8AAAD/AAAAu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LQAAAP8A&#10;AAD/AAAA/wAAAP8AAAD/AAAA/wAAAP8AAAD/AAAA/wAAAP8AAADTAAAAJgAAAAAAAAAAAAAAAAAA&#10;AAAAAAAAAAAASQAAAO8AAAD/AAAA/wAAAP8AAAD/AAAA/wAAAP8AAAD/AAAA/wAAAJ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QAAAP8AAAD/AAAA/wAAAP8AAAD/AAAA&#10;/wAAAP8AAAD/AAAA+gAAAM8AAACeAAAAkAAAALUAAADvAAAA/wAAAP8AAAD/AAAA/wAAAP8AAAD/&#10;AAAA/wAAAP8AAADlAAAAB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OwAAAPoAAAD/AAAA/wAAAP8AAAD/&#10;AAAA/wAAAP8AAAD/AAAA/wAAAP8AAAD/AAAA/wAAAP8AAAD/AAAA/wAAAP8AAAD/AAAA5gAAAP8A&#10;AAD/AAAA/wAAAP8AAAD/AAAA/wAAAP8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kAAADsAAAA/wAAAP8AAAD/AAAA/wAAAP8AAAD/AAAA/wAAAP8AAAD/AAAA/wAA&#10;AP8AAAD/AAAA/wAAAP8AAAD/AAAA/wAAANQA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UQAAAP8AAAD/AAAA/wAAAP8AAAD/AAAA/wAAAP8AAAD/AAAA/wAAAP8AAAD/AAAA/wAAAP8AAAD/&#10;AAAA/wAAAP8AAAD/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kAAAD/AAAA/wAAAP8AAAD/AAAA/wAAAP8AAAD/AAAAogAAAAAAAAAAAAAAAAAAAAAA&#10;AAAAAAAAAAAAAAAAAAAAAAAAAAAAAAAAAAAAAAAAAAAAADgAAAD/AAAA/wAAAP8AAAD/AAAA/wAA&#10;AP8AAAD/AAAAu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LQAAAP8AAAD/AAAA/wAAAP8AAAD/AAAA/wAAAP8AAAD/AAAA/wAA&#10;ALkAAAALAAAAAAAAAAAAAAAAAAAAAAAAAAAAAAAAAAAAAAAAACQAAADjAAAA/wAAAP8AAAD/AAAA&#10;/wAAAP8AAAD/AAAA/wAAAPcAAAA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BAAAA&#10;/wAAAP8AAAD/AAAA/wAAAP8AAAD/AAAA/wAAAP8AAAC0AAAAEwAAAAAAAAAAAAAAAAAAAAAAAAAS&#10;AAAAlAAAAP8AAAD/AAAA/wAAAP8AAAD/AAAA/wAAAP8AAAD/AAAAX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O&#10;AAAA3wAAAP8AAAD/AAAA/wAAAP8AAAD/AAAA/wAAAP8AAAD/AAAA/wAAAP8AAAD/AAAA/wAAAP8A&#10;AAD/AAAA/wAAAP8AAAD/AAAA/wAAAP8AAAD/AAAA/wAAAP8AAAD/AAAA/wAAAP8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gAAAPYAAAD/AAAA/wAAAP8AAAD/AAAA/wAA&#10;AP8AAAD/AAAA/wAAAP8AAAD/AAAA/wAAAP8AAAD/AAAA/wAAAP8AAAD/AAAA/wAAAP8AAADhAAAA&#10;I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gAAAC4AAAAuAAAALgAAAC4AAADrAAAA/wAAAP8AAAD/&#10;AAAA/wAAAP8AAAD/AAAA/wAAADoAAAAuAAAALgAAAC4AAAAuAAAAL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kAAAD/AAAA/wAAAP8AAAD/AAAA/wAAAP8A&#10;AAD/AAAAkAAAAAAAAAAAAAAAAAAAAAAAAAAAAAAAAAAAAAAAAAAAAAAAAAAAAAAAAAAAAAAAAAAA&#10;ACAAAAD/AAAA/wAAAP8AAAD/AAAA/wAAAP8AAAD/AAAAu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LQAAAP8AAAD/AAAA/wAA&#10;AP8AAAD/AAAA/wAAAP8AAAD/AAAA/AAAACcAAAAAAAAAAAAAAAAAAAAAAAAAAAAAAAAAAAAAAAAA&#10;AAAAAAAAAABrAAAA/wAAAP8AAAD/AAAA/wAAAP8AAAD/AAAA/wAAAP8AAABi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YAAAD/AAAA/wAAAP8AAAD/AAAA/wAAAP8AAAD/AAAA/wAAAIQAAAAB&#10;AAAAAAAAAAAAAAAAAAAAAAAAAAAAAAAAAAAAAAAAAKAAAAD/AAAA/wAAAP8AAAD/AAAA/wAAAP8A&#10;AAD/AAAAz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YAAAA/wAAAP8AAAD/AAAA/wAAAP8AAAD/AAAA/wAAAP8A&#10;AAD/AAAA7QAAALEAAAB5AAAAaQAAAJ4AAADXAAAA/wAAAP8AAAD/AAAA/wAAAP8AAAD/AAAA/wAA&#10;AP8AAAD/AAAA/wAAAP8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YAAAA6QAA&#10;AP8AAAD/AAAA/wAAAP8AAAD/AAAA/wAAAP8AAAD/AAAA/wAAAP8AAAD/AAAA/wAAAP8AAAD/AAAA&#10;/wAAAP8AAAD/AAAA/wAAAP8AAAD/AAAAx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mAAAA/wAAAP8AAAD/AAAA/wAAAP8AAAD/AAAA/wAAAA4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gA&#10;AAD/AAAA/wAAAP8AAAD/AAAA/wAAAP8AAAD/AAAAqgAAAAAAAAAAAAAAAAAAAAAAAAAAAAAAAAAA&#10;AAAAAAAAAAAAAAAAAAAAAAAAAAAAAAAAADgAAAD/AAAA/wAAAP8AAAD/AAAA/wAAAP8AAAD/AAAA&#10;u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LQAAAP8AAAD/AAAA/wAAAP8AAAD/AAAA/wAAAP8AAAD/AAAAogAAAAAAAAAAAAAA&#10;AAAAAAAAAAAAAAAAAAAAAAAAAAAAAAAAAAAAAAAAAAAJAAAA6gAAAP8AAAD/AAAA/wAAAP8AAAD/&#10;AAAA/wAAAP8AAAC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AAAAD/AAAA/wAAAP8AAAD/&#10;AAAA/wAAAP8AAAD/AAAA4QAAAAUAAAAAAAAAAAAAAAAAAAAAAAAAAAAAAAAAAAAAAAAAAAAAAAwA&#10;AAD2AAAA/wAAAP8AAAD/AAAA/wAAAP8AAAD/AAAA9gAAAC4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MAAAD3AAAA/wAAAP8A&#10;AAD/AAAA/wAAAP8AAAD/AAAA/wAAAP8AAAC4AAAAEgAAAAAAAAAAAAAAAAAAAAAAAAAAAAAAcwAA&#10;APwAAAD/AAAA/wAAAP8AAAD/AAAA/wAAAP8AAAD/AAAA/wAAAP8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7AAAA/wAAAP8AAAD/AAAA/wAAAP8AAAD/AAAA/wAAAP8AAADqAAAA&#10;pwAAAHQAAABpAAAAmwAAAN8AAAD/AAAA/wAAAP8AAAD/AAAA/wAAAP8AAAD/AAAA/wAAAH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mAAAA/wAAAP8AAAD/AAAA/wAAAP8A&#10;AAD/AAAA/wAAAA4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gAAAD/AAAA/wAAAP8AAAD/AAAA/wAAAP8AAAD/AAAAxgAA&#10;AAAAAAAAAAAAAAAAAAAAAAAAAAAAAAAAAAAAAAAAAAAAAAAAAAAAAAAAAAAAAAAAAFkAAAD/AAAA&#10;/wAAAP8AAAD/AAAA/wAAAP8AAAD/AAAAu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LQAAAP8AAAD/AAAA/wAAAP8AAAD/AAAA&#10;/wAAAP8AAAD/AAAANAAAAAAAAAAAAAAAAAAAAAAAAAAAAAAAAAAAAAAAAAAAAAAAAAAAAAAAAAAA&#10;AAAAggAAAP8AAAD/AAAA/wAAAP8AAAD/AAAA/wAAAP8AAADT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OAAAAD/AAAA/wAAAP8AAAD/AAAA/wAAAP8AAAD/AAAAawAAAAAAAAAAAAAAAAAAAAAA&#10;AAAAAAAAAAAAAAAAAAAAAAAAAAAAAAAAAACwAAAA/wAAAOEAAACyAAAAhAAAAFYAAAAoA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YAAAD/AAAA/wAAAP8AAAD/AAAA/wAAAP8AAAD/AAAA/wAAAJQAAAACAAAAAAAA&#10;AAAAAAAAAAAAAAAAAAAAAAAAAAAAAAAAAEQAAAD7AAAA/wAAAP8AAAD/AAAA/wAAAP8AAAD/AAAA&#10;/wAAAP8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EYAAAD/AAAA/wAAAP8AAAD/AAAA&#10;/wAAAP8AAAD/AAAA/wAAALYAAAAVAAAAAAAAAAAAAAAAAAAAAAAAAAoAAACYAAAA/wAAAP8AAAD/&#10;AAAA/wAAAP8AAAD/AAAA/wAAAPYAAAAQ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mAAAA/wAAAP8AAAD/AAAA/wAAAP8AAAD/AAAA/wAAAA4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gAAAD/AAAA/wAA&#10;AP8AAAD/AAAA/wAAAP8AAAD/AAAA4wAAAAAAAAAAAAAAAAAAAAAAAAAAAAAAAAAAAAAAAAAAAAAA&#10;AAAAAAAAAAAAAAAAAAAAAHoAAAD/AAAA/wAAAP8AAAD/AAAA/wAAAP8AAAD/AAAAu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LQAAAP8AAAD/AAAA/wAAAP8AAAD/AAAA/wAAAP8AAAD/AAAADwAAAAAAAAAAAAAAAAAAAAAAAAAA&#10;AAAAAAAAAAAAAAAAAAAAAAAAAAAAAAAAAAAAVgAAAP8AAAD/AAAA/wAAAP8AAAD/AAAA/wAAAP8A&#10;AAD7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HQAAAP8AAAD/AAAA/wAAAP8AAAD/AAAA/wAAAP8A&#10;AAD9AAAACQAAAAAAAAAAAAAAAAAAAAAAAAAAAAAAAAAAAAAAAAAAAAAAAAAAAAAAAAAYAAAAE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M0AAAD/AAAA/wAAAP8AAAD/AAAA/wAA&#10;AP8AAAD/AAAA6AAAAAoAAAAAAAAAAAAAAAAAAAAAAAAAAAAAAAAAAAAAAAAAAAAAAAAAAACjAAAA&#10;/wAAAP8AAAD/AAAA/wAAAP8AAAD/AAAA/wAAAP8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kAAAD/AAAA/wAAAP8AAAD/AAAA/wAAAP8AAAD/AAAArAAAAAEAAAAAAAAAAAAAAAAAAAAA&#10;AAAAAAAAAAAAAAAAAAAAigAAAP8AAAD/AAAA/wAAAP8AAAD/AAAA/wAAAP8AAABp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mAAAA/wAAAP8AAAD/AAAA/wAAAP8AAAD/AAAA/wAA&#10;AA4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gAAAD/AAAA/wAAAP8AAAD/AAAA/wAAAP8AAAD/AAAA/AAAABAAAAAAAAAA&#10;AAAAAAAAAAAAAAAAAAAAAAAAAAAAAAAAAAAAAAAAAAAAAAAAAAAAAKkAAAD/AAAA/wAAAP8AAAD/&#10;AAAA/wAAAP8AAAD/AAAAu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LQAAAP8AAAD/AAAA/wAAAP8AAAD/AAAA/wAAAP8AAADw&#10;AAAAAAAAAAAAAAAAAAAAAAAAAAAAAAAAAAAAAAAAAAAAAAAAAAAAAAAAAAAAAAAAAAAAOwAAAP8A&#10;AAD/AAAA/wAAAP8AAAD/AAAA/wAAAP8AAAD/AAAAD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AAAAP8A&#10;AAD/AAAA/wAAAP8AAAD/AAAA/wAAAP8AAAD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CQAA&#10;APsAAAD/AAAA/wAAAP8AAAD/AAAA/wAAAP8AAAD/AAAAcAAAAAAAAAAAAAAAAAAAAAAAAAAAAAAA&#10;AAAAAAAAAAAAAAAAAAAAAAAAAAAtAAAA/wAAAP8AAAD/AAAA/wAAAP8AAAD/AAAA/wAAAP8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gAAAP8AAAD/AAAA/wAAAP8AAAD/AAAA/wAAAP8AAAD3&#10;AAAAHwAAAAAAAAAAAAAAAAAAAAAAAAAAAAAAAAAAAAAAAAAAAAAADAAAAOYAAAD/AAAA/wAAAP8A&#10;AAD/AAAA/wAAAP8AAADK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mAAAA/wAA&#10;AP8AAAD/AAAA/wAAAP8AAAD/AAAA/wAAAA4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kAAAD/AAAA/wAAAP8AAAD/AAAA&#10;/wAAAP8AAAD/AAAA/wAAAH4AAAAAAAAAAAAAAAAAAAAAAAAAAAAAAAAAAAAAAAAAAAAAAAAAAAAA&#10;AAAAKgAAAPwAAAD/AAAA/wAAAP8AAAD/AAAA/wAAAP8AAAD/AAAAu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LQAAAP8AAAD/&#10;AAAA/wAAAP8AAAD/AAAA/wAAAP8AAADSAAAAAAAAAAAAAAAAAAAAAAAAAAAAAAAAAAAAAAAAAAAA&#10;AAAAAAAAAAAAAAAAAAAAAAAAIAAAAP8AAAD/AAAA/wAAAP8AAAD/AAAA/wAAAP8AAAD/AAAAH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wAAAP8AAAD/AAAA/wAAAP8AAAD/AAAA/wAAAP8AAADM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OwAAAP8AAAD/AAAA/wAAAP8AAAD/AAAA/wAAAP8AAAD3AAAA&#10;CAAAAAAAAAAAAAAAAAAAAAAAAAAAAAAAAAAAAAAAAAAAAAAAAAAAAAAAAAAAAAAAuwAAAP8AAAD/&#10;AAAA/wAAAP8AAAD/AAAA/wAAAP8AAA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P8AAAD/&#10;AAAA/wAAAP8AAAD/AAAA/wAAAP8AAACVAAAAAAAAAAAAAAAAAAAAAAAAAAAAAAAAAAAAAAAAAAAA&#10;AAAAAAAAAAAAAHQAAAD/AAAA/wAAAP8AAAD/AAAA/wAAAP8AAAD/AAAAH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mAAAA/wAAAP8AAAD/AAAA/wAAAP8AAAD/AAAA/wAAAA4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UAAAA/wAAAP8AAAD/AAAA/wAAAP8AAAD/AAAA/wAAAO0AAAAMAAAAAAAAAAAAAAAA&#10;AAAAAAAAAAAAAAAAAAAAAAAAAAAAAAAAAAAArwAAAP8AAAD/AAAA/wAAAP8AAAD/AAAA/wAAAP8A&#10;AAD/AAAAu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LQAAAP8AAAD/AAAA/wAAAP8AAAD/AAAA/wAAAP8AAADAAAAAAAAAAAAA&#10;AAAAAAAAAAAAAAAAAAAAAAAAAAAAAAAAAAAAAAAAAAAAAAAAAAAAAAAABgAAAP4AAAD/AAAA/wAA&#10;AP8AAAD/AAAA/wAAAP8AAAD/AAAAL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QAAAP8AAAD/AAAA/wAA&#10;AP8AAAD/AAAA/wAAAP8AAACw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P8AAAD/AAAA/wAAAP8AAADZAAAAAAAAAAAAAAAAAAAAAAAAAAAAAAAAAAAAAAAAAAAAAAAA&#10;AAAAAAAAAAAAAAAAAAAAjgAAAP8AAAD/AAAA/wAAAP8AAAD/AAAA/wAAAP8A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pQAAAP8AAAD/AAAA/wAAAP8AAAD/AAAA/wAAAP8AAABmAAAAAAAAAAAA&#10;AAAAAAAAAAAAAAAAAAAAAAAAAAAAAAAAAAAAAAAAAAAAAEUAAAD/AAAA/wAAAP8AAAD/AAAA/wAA&#10;AP8AAAD/AAAAU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mAAAA/wAAAP8AAAD/AAAA&#10;/wAAAP8AAAD/AAAA/wAAAA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kAAAA/wAAAP8AAAD/AAAA/wAAAP8AAAD/&#10;AAAA/wAAAP8AAACbAAAABAAAAAAAAAAAAAAAAAAAAAAAAAAAAAAAAAAAAAAAAABqAAAA/wAAAP8A&#10;AAD/AAAA/wAAAP8AAAD/AAAA/wAAAP8AAAD/AAAAu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LQAAAP8AAAD/AAAA/wAAAP8A&#10;AAD/AAAA/wAAAP8AAADVAAAAAAAAAAAAAAAAAAAAAAAAAAAAAAAAAAAAAAAAAAAAAAAAAAAAAAAA&#10;AAAAAAAAAAAABQAAAP4AAAD/AAAA/wAAAP8AAAD/AAAA/wAAAP8AAAD/AAAAI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gAAAP8AAAD/AAAA/wAAAP8AAAD/AAAA/wAAAP8AAAC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QAAAP8AAAD/AAAA/wAAAP8AAAD/AAAA/wAAAP8AAAC6AAAAAAAAAAAAAAAA&#10;AAAAAAAAAAAAAAAAAAAAAAAAAAAAAAAAAAAAAAAAAAAAAAAAAAAAcwAAAP8AAAD/AAAA/wAAAP8A&#10;AAD/AAAA/wAAAP8A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3gAAAP8AAAD/AAAA/wAAAP8A&#10;AAD/AAAA/wAAAP8AAABCAAAAAAAAAAAAAAAAAAAAAAAAAAAAAAAAAAAAAAAAAAAAAAAAAAAAAAAA&#10;ABsAAAD/AAAA/wAAAP8AAAD/AAAA/wAAAP8AAAD/AAAAf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mAAAA/wAAAP8AAAD/AAAA/wAAAP8AAAD/AAAA/wAAAA4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H&#10;AAAA5wAAAP8AAAD/AAAA/wAAAP8AAAD/AAAA/wAAAP8AAAD/AAAAvgAAABQAAAAAAAAAAAAAAAAA&#10;AAAAAAAACwAAAKUAAAD/AAAA/wAAAP8AAAD/AAAA/wAAAP8AAAD/AAAA/wAAAP8AAAD/AAAAu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LQAAAP8AAAD/AAAA/wAAAP8AAAD/AAAA/wAAAP8AAADsAAAAAAAAAAAAAAAAAAAAAAAA&#10;AAAAAAAAAAAAAAAAAAAAAAAAAAAAAAAAAAAAAAAAAAAAIAAAAP8AAAD/AAAA/wAAAP8AAAD/AAAA&#10;/wAAAP8AAAD/AAAAE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jgAAAP8AAAD/AAAA/wAAAP8AAAD/AAAA&#10;/wAAAP8AAACy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iQAAAP8AAAD/AAAA/wAAAP8AAAD/&#10;AAAA/wAAAP8AAACbAAAAAAAAAAAAAAAAAAAAAAAAAAAAAAAAAAAAAAAAAAAAAAAAAAAAAAAAAAAA&#10;AAAAAAAAWQAAAP8AAAD/AAAA/wAAAP8AAAD/AAAA/wAAAP8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AAAP8AAAD/AAAA/wAAAP8AAAD/AAAA/wAAAP8AAACtAAAAnQAAAJ0AAACdAAAAnQAA&#10;AJ0AAACdAAAAnQAAAJ0AAACdAAAAnQAAAJ4AAAD/AAAA/wAAAP8AAAD/AAAA/wAAAP8AAAD/AAAA&#10;r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mAAAA/wAAAP8AAAD/AAAA/wAAAP8AAAD/&#10;AAAA/wAAAA4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eQAAAP8AAAD/AAAA/wAAAP8AAAD/AAAA/wAAAP8A&#10;AAD/AAAA/wAAAPUAAADBAAAAiAAAAIoAAADAAAAA9AAAAP8AAAD/AAAA/wAAAP8AAAD/AAAA/wAA&#10;AP8AAAD/AAAA/wAAAP8AAAD/AAAAu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LQAAAP8AAAD/AAAA/wAAAP8AAAD/AAAA/wAA&#10;AP8AAAD+AAAABAAAAAAAAAAAAAAAAAAAAAAAAAAAAAAAAAAAAAAAAAAAAAAAAAAAAAAAAAAAAAAA&#10;PAAAAP8AAAD/AAAA/wAAAP8AAAD/AAAA/wAAAP8AAAD/AAAA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fAAAAP8AAAD/AAAA/wAAAP8AAAD/AAAA/wAAAP8AAADL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AAAAP8AAAD/AAAA/wAAAP8AAAD/AAAA/wAAAP8AAACIAAAAAAAAAAAAAAAAAAAAAAAAAAAA&#10;AAAAAAAAAAAAAAAAAAAAAAAAAAAAAAAAAAAAAAAAPgAAAP8AAAD/AAAA/wAAAP8AAAD/AAAA/wAA&#10;AP8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KAAAA/wAAAP8AAAD/AAAA/wAAAP8AAAD/AAAA/wAA&#10;AP8AAAD/AAAA/wAAAP8AAAD/AAAA/wAAAP8AAAD/AAAA/wAAAP8AAAD/AAAA/wAAAP8AAAD/AAAA&#10;/wAAAP8AAAD/AAAA/wAAAP8AAAD/AAAAy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m&#10;AAAA/wAAAP8AAAD/AAAA/wAAAP8AAAD/AAAA/wAAAA4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EQAAAPIA&#10;AAD/AAAA/wAAAP8AAAD/AAAA/wAAAP8AAAD/AAAA/wAAAP8AAAD/AAAA/wAAAP8AAAD/AAAA/wAA&#10;AP8AAAD/AAAA/wAAAP8AAAD/AAAA/wAAAP8AAAD/AAAA/wAAAP8AAAD/AAAAu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LQAA&#10;AP8AAAD/AAAA/wAAAP8AAAD/AAAA/wAAAP8AAAD/AAAAKQAAAAAAAAAAAAAAAAAAAAAAAAAAAAAA&#10;AAAAAAAAAAAAAAAAAAAAAAAAAAAAAAAAWAAAAP8AAAD/AAAA/wAAAP8AAAD/AAAA/wAAAP8AAADo&#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P8AAAD/AAAA/wAAAP8AAAD/AAAA/wAAAP8AAADl&#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lAAAAP8AAAD/AAAA/wAAAP8AAAD/AAAA/wAAAP8A&#10;AACaAAAAAAAAAAAAAAAAAAAAAAAAAAAAAAAAAAAAAAAAAAAAAAAAAAAAAAAAAAAAAAAAAAAAOwAA&#10;AP8AAAD/AAAA/wAAAP8AAAD/AAAA/wAAAP8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wAA&#10;AP8AAAD/AAAA/wAAAP8AAAD/AAAA/wAAAP8AAAD/AAAA/wAAAP8AAAD/AAAA/wAAAP8AAAD/AAAA&#10;/wAAAP8AAAD/AAAA/wAAAP8AAAD/AAAA/wAAAP8AAAD/AAAA/wAAAP8AAAD/AAAA0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mAAAA/wAAAP8AAAD/AAAA/wAAAP8AAAD/AAAA/wAAAA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AAAAD9AAAA/wAAAP8AAAD/AAAA/wAAAP8AAAD/AAAA/wAA&#10;AP8AAAD/AAAA/wAAAP8AAAD/AAAA/wAAAP8AAAD/AAAA/wAAAKkAAAD/AAAA/wAAAP8AAAD/AAAA&#10;/wAAAP8AAAD/AAAAu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LQAAAP8AAAD/AAAA/wAAAP8AAAD/AAAA/wAAAP8AAAD/AAAA&#10;hwAAAAAAAAAAAAAAAAAAAAAAAAAAAAAAAAAAAAAAAAAAAAAAAAAAAAAAAAAAAAAAkAAAAP8AAAD/&#10;AAAA/wAAAP8AAAD/AAAA/wAAAP8AAACy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UgAAAP8AAAD/&#10;AAAA/wAAAP8AAAD/AAAA/wAAAP8AAAD7AAAAAgAAAAAAAAAAAAAAAAAAAAAAAAAAAAAAAAAAAAAA&#10;AAAAAAAAAAAAAAAAAAAOAAAAbwAAAEMAAAAY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wAAAP8A&#10;AAD/AAAA/wAAAP8AAAD/AAAA/wAAAP8AAACuAAAAAAAAAAAAAAAAAAAAAAAAAAAAAAAAAAAAAAAA&#10;AAAAAAAAAAAAAAAAAAAAAAAAAAAAWQAAAP8AAAD/AAAA/wAAAP8AAAD/AAAA/wAAAP8A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dAAAA/wAAAP8AAAD/AAAA/wAAAP8AAAD/AAAA/wAAAP8AAAD/AAAA&#10;/wAAAP8AAAD/AAAA/wAAAP8AAAD/AAAA/wAAAP8AAAD/AAAA/wAAAP8AAAD/AAAA/wAAAP8AAAD/&#10;AAAA/wAAAP8AAAD/AAAA3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mAAAA/wAAAP8A&#10;AAD/AAAA/wAAAP8AAAD/AAAA/wAAAA4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yAAAA/wAA&#10;AP8AAAD/AAAA/wAAAP8AAAD/AAAA/wAAAP8AAAD/AAAA/wAAAP8AAAD/AAAA/wAAAP8AAAD/AAAA&#10;iQAAAD0AAAD/AAAA/wAAAP8AAAD/AAAA/wAAAP8AAAD/AAAAt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LQAAAP8AAAD/AAAA&#10;/wAAAP8AAAD/AAAA/wAAAP8AAAD/AAAA5gAAAAQAAAAAAAAAAAAAAAAAAAAAAAAAAAAAAAAAAAAA&#10;AAAAAAAAAAAAAAATAAAA9AAAAP8AAAD/AAAA/wAAAP8AAAD/AAAA/wAAAP8AAAB7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P8AAAD/AAAA/wAAAP8AAAD/AAAA/wAAAP8AAAD/AAAARQAAAAAA&#10;AAAAAAAAAAAAAAAAAAAAAAAAAAAAAAAAAAAAAAAAAAAAAAAAAABXAAAA/wAAAP8AAAD/AAAA7AAA&#10;AMEAAACVAAAAagAAAD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cgAAAP8AAAD/AAAA/wAAAP8AAAD/AAAA/wAAAP8AAADDAAAAAAAA&#10;AAAAAAAAAAAAAAAAAAAAAAAAAAAAAAAAAAAAAAAAAAAAAAAAAAAAAAAAAAAAeAAAAP8AAAD/AAAA&#10;/wAAAP8AAAD/AAAA/wAAAP8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gAAAP8AAAD/AAAA&#10;/wAAAP8AAAD/AAAA/wAAAP8AAAD/AAAA/wAAAP8AAAD/AAAA/wAAAP8AAAD/AAAA/wAAAP8AAAD/&#10;AAAA/wAAAP8AAAD/AAAA/wAAAP8AAAD/AAAA/wAAAP8AAAD/AAAA5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mAAAA/wAAAP8AAAD/AAAA/wAAAP8AAAD/AAAA/wAAAA4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AAAPYAAAD/AAAA/wAAAP8AAAD/AAAA/wAAAP8AAAD/AAAA&#10;/wAAAP8AAAD/AAAA/wAAAP0AAACDAAAAAQAAAD0AAAD/AAAA/wAAAP8AAAD/AAAA/wAAAP8AAAD/&#10;AAAAs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LQAAAP8AAAD/AAAA/wAAAP8AAAD/AAAA/wAAAP8AAAD/AAAA/wAAAH4AAAAA&#10;AAAAAAAAAAAAAAAAAAAAAAAAAAAAAAAAAAAAAAAAAAAAAACDAAAA/wAAAP8AAAD/AAAA/wAAAP8A&#10;AAD/AAAA/wAAAP8AAAA9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N0AAAD/AAAA/wAAAP8A&#10;AAD/AAAA/wAAAP8AAAD/AAAAuAAAAAAAAAAAAAAAAAAAAAAAAAAAAAAAAAAAAAAAAAAAAAAAAAAA&#10;AAAAAACkAAAA/wAAAP8AAAD/AAAA/wAAAP8AAAD/AAAA/wAAAI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gAAAP8AAAD/AAAA/wAA&#10;AP8AAAD/AAAA/wAAAP8AAADhAAAAAAAAAAAAAAAAAAAAAAAAAAAAAAAAAAAAAAAAAAAAAAAAAAAA&#10;AAAAAAAAAAAAAAAAlgAAAP8AAAD/AAAA/wAAAP8AAAD/AAAA/wAAAP8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2wAAAP8AAAD/AAAA/wAAAP8AAAD/AAAA/wAAAP8AAABMAAAAQQAAAEEAAABB&#10;AAAAQQAAAEEAAABBAAAAQQAAAEEAAABBAAAAQQAAAEEAAABBAAAAQQAAAEEAAABBAAAAQQAAAEEA&#10;AABBAAAAP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mAAAA/wAAAP8AAAD/AAAA/wAA&#10;AP8AAAD/AAAA/wAAAA4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oAAADEAAAA&#10;/wAAAP8AAAD/AAAA/wAAAP8AAAD/AAAA/wAAAP8AAAD/AAAA2QAAAD0AAAAAAAAAAAAAAD0AAAD/&#10;AAAA/wAAAP8AAAD/AAAA/wAAAP8AAAD/AAAAp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LQAAAP8AAAD/AAAA/wAAAP8AAAD/&#10;AAAA/wAAAP8AAAD/AAAA/wAAAP8AAAB9AAAAAAAAAAAAAAAAAAAAAAAAAAAAAAAAAAAAAAAAAE4A&#10;AAD0AAAA/wAAAP8AAAD/AAAA/wAAAP8AAAD/AAAA/wAAAN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oAAAD/AAAA/wAAAP8AAAD/AAAA/wAAAP8AAAD/AAAA/wAAACwAAAAAAAAAAAAA&#10;AAAAAAAAAAAAAAAAAAAAAAAAAAAAAAAAACIAAAD0AAAA/wAAAP8AAAD/AAAA/wAAAP8AAAD/AAAA&#10;/wAAAC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AAAAP8AAAD/AAAA/wAAAP8AAAD/AAAA/wAAAP8AAAD/AAAANQAAAAAAAAAAAAAA&#10;AAAAAAAAAAAAAAAAAAAAAAAAAAAAAAAAAAAAAAAAAAACAAAA1gAAAP8AAAD/AAAA/wAAAP8AAAD/&#10;AAAA/wAAAP8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ugAAAP8AAAD/AAAA/wAAAP8AAAD/&#10;AAAA/wAAAP8AAAA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mAAAA/wAAAP8AAAD/AAAA/wAAAP8AAAD/AAAA/wAAAA4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KQAAAIgAAAC/AAAA3AAAAPYAAADpAAAAywAAAJ8AAABB&#10;AAAAAQAAAAAAAAAAAAAAAAAAAD4AAAD/AAAA/wAAAP8AAAD/AAAA/wAAAP8AAAD/AAAAm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LQAAAP8AAAD/AAAA/wAAAP8AAAD/AAAA/wAAAP8AAAD/AAAA/wAAAP8AAAD/AAAAjwAAACsA&#10;AAAAAAAAAAAAAAAAAAAKAAAAegAAAP0AAAD/AAAA/wAAAP8AAAD/AAAA/wAAAP8AAAD/AAAA/wAA&#10;AG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4AAAD/AAAA/wAAAP8AAAD/AAAA/wAA&#10;AP8AAAD/AAAA/wAAANwAAAAuAAAAAAAAAAAAAAAAAAAAAAAAAAAAAAAAAAAABAAAAMUAAAD/AAAA&#10;/wAAAP8AAAD/AAAA/wAAAP8AAAD/AAAAx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OoAAAD/AAAA/wAAAP8AAAD/AAAA&#10;/wAAAP8AAAD/AAAAjwAAAAAAAAAAAAAAAAAAAAAAAAAAAAAAAAAAAAAAAAAAAAAAAAAAAAAAAABW&#10;AAAA/wAAAP8AAAD/AAAA/wAAAP8AAAD/AAAA/wAAAP8AAA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QAAAP8AAAD/AAAA/wAAAP8AAAD/AAAA/wAAAP8AAAB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mAAAA/wAAAP8AAAD/AAAA/wAAAP8AAAD/AAAA&#10;/wAAAA4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cAAAD/AAAA/wAAAP8A&#10;AAD/AAAA/wAAAP8AAAD/AAAAj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LQAAAP8AAAD/AAAA/wAAAP8AAAD/AAAA/wAAAP8A&#10;AAD/AAAA/wAAAP8AAAD/AAAA/wAAAP8AAADoAAAArQAAAMsAAAD7AAAA/wAAAP8AAAD/AAAA/wAA&#10;AP8AAAD/AAAA/wAAAP8AAAD/AAAA3wAAAA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5AAAA/wAAAP8AAAD/AAAA/wAAAP8AAAD/AAAA/wAAAP8AAAD1AAAAbQAAACcAAAABAAAA&#10;AAAAAAUAAABGAAAA0wAAAP8AAAD/AAAA/wAAAP8AAAD/AAAA/wAAAP8AAAD/AAAAZ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sAAAD/AAAA/wAAAP8AAAD/AAAA/wAAAP8AAAD/AAAA7QAAACcAAAAAAAAAAAAAAAAAAAAA&#10;AAAAAAAAAAAAAAAAAAAAAAAAAAEAAADTAAAA/wAAAP8AAAD/AAAA/wAAAP8AAAD/AAAA/wAAAP8A&#10;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wAAAP8AAAD/AAAA/wAAAP8AAAD/AAAA/wAAAP8A&#10;AACcAAAAAAAAAAAAAAAAAAAAAAAAAAAAAAAAAAAAAAAAAAAAAAAAAAAAAAAAAEsAAABqAAAAQAAA&#10;AB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mAAAA&#10;/wAAAP8AAAD/AAAA/wAAAP8AAAD/AAAA/wAAAA4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MAAAD/AAAA/wAAAP8AAAD/AAAA/wAAAP8AAAD/AAAAf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LQAAAP8A&#10;AAD/AAAA/wAAAP8AAAD/AAAA/wAAAP8AAADrAAAA/wAAAP8AAAD/AAAA/wAAAP8AAAD/AAAA/wAA&#10;AP8AAAD/AAAA/wAAAP8AAAD/AAAA/wAAAP8AAAD/AAAA/wAAAP8AAAD9AAAAP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zAAAA+QAAAP8AAAD/AAAA/wAAAP8AAAD/AAAA&#10;/wAAAP8AAAD/AAAA/wAAAP8AAADxAAAA2wAAAPsAAAD/AAAA/wAAAP8AAAD/AAAA/wAAAP8AAAD/&#10;AAAA/wAAAP8AAADoAAAAD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UAAAD/AAAA/wAAAP8AAAD/AAAA/wAAAP8AAAD/&#10;AAAA/wAAAOUAAAAlAAAAAAAAAAAAAAAAAAAAAAAAAAAAAAAAAAAABgAAAJ8AAAD/AAAA/wAAAP8A&#10;AAD/AAAA/wAAAP8AAAD/AAAA/wAAAP8A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AAAAPwA&#10;AAD/AAAA/wAAAP8AAAD/AAAA/wAAAP8AAAD8AAAALwAAAAAAAAAAAAAAAAAAAAAAAAAAAAAAAAAA&#10;AAAAAAAAAAAAAQAAANsAAAD/AAAA/wAAAP8AAADqAAAAvwAAAJQAAABpAAAAI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mAAAA/wAAAP8AAAD/AAAA/wAAAP8AAAD/AAAA/wAAAA4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TAAAA4wAAAMQAAAClAAAAhQAAAGYAAABHAAAAKAAAAAoAAAAAAAAAAAAAAAAA&#10;AAAAAAAAAAAAAAAAAAAAAAAAAAAAAAAAAAAAAAAAAAAAAHkAAAD/AAAA/wAAAP8AAAD/AAAA/wAA&#10;AP8AAAD/AAAAU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LQAAAP8AAAD/AAAA/wAAAP8AAAD/AAAA/wAAAP8AAABOAAAA3gAA&#10;AP8AAAD/AAAA/wAAAP8AAAD/AAAA/wAAAP8AAAD/AAAA/wAAAP8AAAD/AAAA/wAAAP8AAAD/AAAA&#10;/wAAAP8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wAAAP8AAAD/AAAA/wAAAP8AAAD/AAAA/wAAAP8AAAD/AAAA/wAAAP8AAAD/AAAA/wAAAP8AAAD/&#10;AAAA/wAAAP8AAAD/AAAA/wAAAP8AAAD/AAAA/wAAAPYAAAA3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X&#10;AAAA/wAAAP8AAAD/AAAA/wAAAP8AAAD/AAAA/wAAAP8AAADkAAAATgAAAA4AAAAAAAAAAAAAAAAA&#10;AAAmAAAAxQAAAP8AAAD/AAAA/wAAAP8AAAD/AAAA/wAAAP8AAAD/AAAA/wAAAP8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YAAAD/AAAA/wAAAP8AAAD/AAAA/wAAAP8AAAD/AAAAwwAA&#10;AAUAAAAAAAAAAAAAAAAAAAAAAAAAAAAAAAAAAAAAAAAAWwAAAP8AAAD/AAAA/wAAAP8AAAD/AAAA&#10;/wAAAP8AAAD7AAAAJ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mAAAA/wAAAP8AAAD/&#10;AAAA/wAAAP8AAAD/AAAA/wAAAA4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LAAAA/wAAAP8AAAD/AAAA/wAAAP8A&#10;AAD/AAAA/wAAAP8AAACbAAAAAAAAAAAAAAAAAAAAAAAAAAAAAAAAAAAAAAAAAAAAAAAAAAAACwAA&#10;ANUAAAD/AAAA/wAAAP8AAAD/AAAA/wAAAP8AAAD/AAAAH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LQAAAP8AAAD/AAAA/wAA&#10;AP8AAAD/AAAA/wAAAP8AAAA2AAAAJQAAAOcAAAD/AAAA/wAAAP8AAAD/AAAA/wAAAP8AAAD/AAAA&#10;/wAAAP8AAAD/AAAA/wAAAP8AAAD/AAAA/wAAAHs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EAAAD/AAAA/wAAAP8AAAD/AAAA/wAAAP8AAAD/&#10;AAAA/wAAAP8AAAD/AAAA/wAAAP8AAAD/AAAA/wAAAP8AAAD/AAAA/wAAAP8AAAD/AAAA/gAAAFU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UAAAA/wAAAP8AAAD/AAAA/wAAAP8AAAD/AAAA/wAAAP8A&#10;AAD/AAAA/wAAAPwAAADKAAAArwAAAOYAAAD/AAAA/wAAAP8AAAD/AAAA/wAAAP8AAAD/AAAA/wAA&#10;AP8AAAD/AAAA/wAAAP8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0AAAD+AAAA/wAA&#10;AP8AAAD/AAAA/wAAAP8AAAD/AAAA/wAAAMwAAAAnAAAAAAAAAAAAAAAAAAAAAAAAAAAAAAA/AAAA&#10;9gAAAP8AAAD/AAAA/wAAAP8AAAD/AAAA/wAAAP8AAAC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mAAAA/wAAAP8AAAD/AAAA/wAAAP8AAAD/AAAA/wAAAA4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wAAAA/wAAAP8AAAD/AAAA/wAAAP8AAAD/AAAA/wAAAP8AAADrAAAAEwAAAAAAAAAAAAAAAAAA&#10;AAAAAAAAAAAAAAAAAAAAAAAAAAAApwAAAP8AAAD/AAAA/wAAAP8AAAD/AAAA/wAAAP8AAADp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LQAAAP8AAAD/AAAA/wAAAP8AAAD/AAAA/wAAAP8AAAA2AAAAAAAAABUAAACuAAAA&#10;/wAAAP8AAAD/AAAA/wAAAP8AAAD/AAAA/wAAAP8AAAD/AAAA/wAAAP8AAADtAAAAX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AAACE&#10;AAAA/wAAAP8AAAD/AAAA/wAAAP8AAAD/AAAA/wAAAP8AAAD/AAAA/wAAAP8AAAD/AAAA/wAAAP8A&#10;AAD/AAAA/wAAAP8AAAD/AAAAe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oQAAAP8A&#10;AAD/AAAA/wAAAP8AAAD/AAAA/wAAAP8AAAD/AAAA/wAAAP8AAAD/AAAA/wAAAP8AAAD/AAAA/wAA&#10;AP8AAAD/AAAA/wAAAOwAAAD/AAAA/wAAAP8AAAD/AAAA/wAAAP8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xAAAA/wAAAP8AAAD/AAAA/wAAAP8AAAD/AAAA/wAAAP8AAAD0AAAA&#10;qQAAAHcAAABPAAAAaQAAAK0AAAD/AAAA/wAAAP8AAAD/AAAA/wAAAP8AAAD/AAAA/wAAAPoAAAA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mAAAA/wAAAP8AAAD/AAAA/wAAAP8A&#10;AAD/AAAA/wAAAA4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vAAAA/wAAAP8AAAD/AAAA/wAAAP8AAAD/AAAA/wAA&#10;AP8AAAD/AAAA0AAAAFMAAAAMAAAAAAAAAAAAAAACAAAAFgAAAFgAAAC4AAAA/wAAAP8AAAD/AAAA&#10;/wAAAP8AAAD/AAAA/wAAAP8AAACO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LQAAAP8AAAD/AAAA/wAAAP8AAAD/AAAA&#10;/wAAAP8AAAA2AAAAAAAAAAAAAAAAAAAAVQAAAMIAAAD/AAAA/wAAAP8AAAD/AAAA/wAAAP8AAAD/&#10;AAAA7wAAAJYAAAA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UwAAAN0AAAD/AAAA/wAAAP8AAAD/AAAA/wAAAP8A&#10;AAD/AAAA/wAAAP8AAAD/AAAA/wAAAP8AAAD/AAAA/wAAA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gAAANMAAAD/AAAA/wAAAP8AAAD/AAAA/wAAAP8AAAD/AAAA/wAA&#10;AP8AAAD/AAAA/wAAAP8AAAD/AAAA/wAAAP8AAAD/AAAAiQAAAKQAAAD/AAAA/wAAAP8AAAD/AAAA&#10;/wAAAP8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xAAAA+AAAAP8AAAD/AAAA&#10;/wAAAP8AAAD/AAAA/wAAAP8AAAD/AAAA/wAAAP8AAAD/AAAA/wAAAP8AAAD/AAAA/wAAAP8AAAD/&#10;AAAA/wAAAP8AAAD/AAAA/wAAAIw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mAAAA/wAAAP8AAAD/AAAA/wAAAP8AAAD/AAAA/wAAAA4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0QAA&#10;AP8AAAD/AAAA/wAAAP8AAAD/AAAA/wAAAP8AAAD/AAAA/wAAAP8AAAD/AAAA8gAAAOoAAAD9AAAA&#10;/wAAAP8AAAD/AAAA/wAAAP8AAAD/AAAA/wAAAP8AAAD/AAAA/wAAAPwAAAAf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l&#10;AAAAaQAAAIkAAAClAAAAlgAAAHwAAABLAAAAB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UA&#10;AABqAAAAzAAAAP4AAAD/AAAA/wAAAP8AAAD/AAAA/wAAAP8AAAD/AAAA/wAAAP8AAADFAAAAQ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MAAADKAAAA/wAA&#10;AP8AAAD/AAAA/wAAAP8AAAD/AAAA/wAAAP8AAAD/AAAA/wAAAP8AAAD/AAAA/wAAAP8AAAChAAAA&#10;AQAAAKQAAAD/AAAA/wAAAP8AAAD/AAAA/wAAAP8A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TQAAAPsAAAD/AAAA/wAAAP8AAAD/AAAA/wAAAP8AAAD/AAAA/wAAAP8AAAD/&#10;AAAA/wAAAP8AAAD/AAAA/wAAAP8AAAD/AAAA/wAAAP8AAAD/AAAAnA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mAAAA/wAAAP8AAAD/AAAA/wAAAP8AAAD/AAAA/wAA&#10;AA4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PgAAAP4AAAD/AAAA/wAAAP8AAAD/AAAA/wAAAP8AAAD/AAAA&#10;/wAAAP8AAAD/AAAA/wAAAP8AAAD/AAAA/wAAAP8AAAD/AAAA/wAAAP8AAAD/AAAA/wAAAP8AAAD/&#10;AAAA/wAAAI4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UAAABZAAAAewAAAJEAAAClAAAAmAAA&#10;AHYAAABUAAAAMwAAAB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NAAAAoAAAAP8AAAD/AAAA/wAAAP8AAAD/AAAA/wAAAP8AAAD/AAAA&#10;/wAAAP8AAAD/AAAA8wAAAGcAAAAAAAAAAAAAAKQAAAD/AAAA/wAAAP8AAAD/AAAA/wAAAP8A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cAAAD5AAAA/wAAAP8AAAD/&#10;AAAA/wAAAP8AAAD/AAAA/wAAAP8AAAD/AAAA/wAAAP8AAAD/AAAA/wAAAP8AAAD/AAAA/wAAAP8A&#10;AACXAA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sAAAD/AAAA&#10;/wAAAP8AAAD/AAAA/wAAAP8AAAD/AAAA/wAAAP8AAAD/AAAA/wAAAP8AAAD/AAAA/wAAAP8AAAD/&#10;AAAA/wAAAP8AAAD/AAAA/wAAAP8AAAD/AAAAwQAAAA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4AAADAAAAA&#10;/QAAAP8AAAD/AAAA/wAAAP8AAAD/AAAA/wAAAPIAAACcAAAAIgAAAAAAAAAAAAAAAAAAAKQAAAD/&#10;AAAA/wAAAP8AAAD/AAAA/wAAAP8AAA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nAAAAuwAAAP8AAAD/AAAA/wAAAP8AAAD/AAAA/wAAAP8AAAD/AAAA/wAAAP8A&#10;AAD/AAAA/wAAAP8AAAD/AAAA6QAAAHQA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0AAAA+gAAAP8AAAD/AAAA/wAAAP8AAAD/AAAA/wAAAP8AAAD/&#10;AAAA/wAAAP8AAAD/AAAA/wAAAP8AAAD/AAAA/wAAAP8AAAD/AAAA/wAAAP8AAACjAAAAD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gAAAGYAAACGAAAAoQAAAJwAAAB8AAAAVAAAAA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AAAACrAAAA8gAAAP8A&#10;AAD/AAAA/wAAAP8AAAD/AAAA/wAAAP8AAAD/AAAA/wAAANoAAABnAAAAC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KAAAALUAAAD8&#10;AAAA/wAAAP8AAAD/AAAA/wAAAP8AAAD/AAAA/wAAAP8AAAD/AAAA/wAAAP8AAAD/AAAA/wAAAP8A&#10;AAD/AAAAxwAAAF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gAAAEYAAABsAAAAggAAAJkAAACmAAAAiwAAAGsAAABLAAAAKwAA&#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WAAAAaQAAAKUAAADPAAAA9wAAAP8AAAD/AAAA/wAAAP8A&#10;AAD/AAAA/wAAAP8AAADqAAAAtAAAAH4AAAA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BEAAAAdAAAAKQAAADEAAAAlAAAAFgAAAA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&#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&#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&#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10;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CAAA&#10;ACMAAAA8AAAATgAAADAAAAAMAAAAAAAAAAAAAAAAAAAAAAAAAAAAAAAAAAAAAAAAAAAAAAAAAAAA&#10;AAAAAAAAAAAAAAAAAAAAAAAAAAAAAAAAAAAAAAAAAAAAAAAAAAAAAAAAAAAAAAAABQAAACAAAAA7&#10;AAAATQAAACsAAAAG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gAAAAjAAAAPAAAAE4A&#10;AAAwAAAADAAAAAAAAAAAAAAAAAAAAAAAAAAAAAAAAAAAAAAAAAAAAAAAAAAAAAAAAAAAAAAAAAAA&#10;AAAAAAAAAAAAAAAAAAAAAAAAAAAAAAAAAAAAAAAAAAAABQAAACAAAAA7AAAATQAAACsAAAA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AAAAEkA&#10;AABHAAAAIwAAAAQAAAAAAAAAAAAAAAAAAAAAAAAAAAAAAAAAAAAAAAAAAAAAAAAAAAAAAAAAAAAA&#10;AAAAAAAAAAAAAAAAAAAAAAAAAAAAAAAAAAAAAAAAAAAAAAAAAAAAAAAAAAAAAAAAAAAAAAAAAAAA&#10;BwAAAC0AAABKAAAAPgAAACgAAAA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wAAAHEAAAC+AAAA+wAAAP8AAAD/AAAA/wAAAP8AAAD/AAAA5gAAALMAAAAxAAAA&#10;AAAAAAAAAAAAAAAAAAAAAAAAAAAAAAAAAAAAAAAAAAAAAAAAAAAAAAAAAAAAAAAAAAAAAAAAAAAA&#10;AAAADQAAAGUAAACyAAAA9gAAAP8AAAD/AAAA/wAAAP8AAAD8AAAA2QAAAKgAAAAo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YAAADYAAAA2wAAANsAAADbAAAA2wAAANsAAADbAAAA2wAAANsAAADbAAAA2wAA&#10;ANsAAADbAAAA2wAAANsAAADbAAAA2wAAANsAAADbAAAA2wAAANsAAADbAAAA2wAAAJ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cA&#10;AABxAAAAvgAAAPsAAAD/AAAA/wAAAP8AAAD/AAAA/wAAAOYAAACzAAAAMQAAAAAAAAAAAAAAAAAA&#10;AAAAAAAAAAAAAAAAAAAAAAAAAAAAAAAAAAAAAAAAAAAAAAAAAAAAAAAAAAAADQAAAGUAAACyAAAA&#10;9gAAAP8AAAD/AAAA/wAAAP8AAAD8AAAA2QAAAKgAAAAo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YAAADY&#10;AAAA2wAAANsAAADbAAAA2wAAANsAAADbAAAA2wAAANsAAADbAAAA2wAAANsAAADbAAAA2wAAANsA&#10;AADbAAAA2wAAANsAAADbAAAA2wAAANsAAADbAAAA2wAAAJ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8AAAAzAAAATQAAADEAAAAO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HAAAALQAAAEoAAAA+AAAAKAAAAA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YAAAAjgAAANkAAAD/AAAA/wAAAP8AAAD/AAAA/wAAAPoAAADWAAAAaAAAAAQAAAAAAAAAAAAA&#10;AAAAAAAAAAAAAAAAAAAAAAAAAAAAAAAAAAAAAAAAAAAAAAAAAAAAAAAAAAAAAAAAAAAAAAAAAAAA&#10;AAAAAAAAAAARAAAAgQAAALUAAADdAAAA/QAAAP8AAAD/AAAA/wAAAP8AAAD5AAAAwgAAAGsAAAA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G&#10;AAAA2AAAANsAAADbAAAA2wAAANsAAADbAAAA2wAAANsAAADbAAAA2wAAANsAAADbAAAA2wAAANsA&#10;AADbAAAA2wAAANsAAADbAAAA2wAAANsAAADbAAAA2wAAANsAAACR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0AAACNAAAA9gAAAP8AAAD/AAAA/wAAAP8AAAD/AAAA&#10;/wAAAP8AAAD/AAAA/wAAAP8AAAD9AAAAnAAAABYAAAAAAAAAAAAAAAAAAAAAAAAAAAAAAAAAAAAA&#10;AAAAAAAAAAAAAAAAAAAAAAAAAAgAAAB/AAAA7gAAAP8AAAD/AAAA/wAAAP8AAAD/AAAA/wAAAP8A&#10;AAD/AAAA/wAAAP8AAAD5AAAAgwAAAAg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MAAAD/AAAA/wAAAP8AAAD/AAAA/wAA&#10;AP8AAAD/AAAA/wAAAP8AAAD/AAAA/wAAAP8AAAD/AAAA/wAAAP8AAAD/AAAA/wAAAP8AAAD/AAAA&#10;/wAAAP8AAAD/AAAA/wAAAOw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jQAAAPYAAAD/AAAA/wAAAP8AAAD/AAAA/wAAAP8AAAD/AAAA/wAA&#10;AP8AAAD/AAAA/QAAAJwAAAAWAAAAAAAAAAAAAAAAAAAAAAAAAAAAAAAAAAAAAAAAAAAAAAAAAAAA&#10;AAAAAAgAAAB/AAAA7gAAAP8AAAD/AAAA/wAAAP8AAAD/AAAA/wAAAP8AAAD/AAAA/wAAAP8AAAD5&#10;AAAAgwAAAAg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MAAAD/AAAA/wAAAP8AAAD/AAAA/wAAAP8AAAD/AAAA/wAAAP8A&#10;AAD/AAAA/wAAAP8AAAD/AAAA/wAAAP8AAAD/AAAA/wAAAP8AAAD/AAAA/wAAAP8AAAD/AAAA/wAA&#10;AOw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EAAAC+AAAA8QAAAP4AAAD7AAAA6gAAALUAAAAOAAAAAAAAAAAAAAAA&#10;AAAAAAAAAAAAAAAAAAAAAAAAAAAAAAAAAAAAAAAAAAAAAAAAAAAABwAAAHQAAADFAAAA6gAAAP8A&#10;AAD/AAAA/wAAAP8AAAD/AAAA6gAAAMQAAABXAAA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YAAADYAAAA2wAA&#10;ANsAAADbAAAA2wAAANsAAADbAAAA2wAAANsAAADbAAAA2wAAANsAAADbAAAA2wAAANsAAADbAAAA&#10;2wAAANsAAADbAAAA2wAAANsAAADbAAAA2wAAAJ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EAAACBAAAAtQAAAN0AAAD9AAAA/wAAAP8A&#10;AAD/AAAA/wAAAPkAAADCAAAAawAAAAcAAAAAAAAAAAAAAAAAAAAAAAAAAAAAAAAAAAAAAAAAAAAA&#10;AAAAAAAAAAAAAAAAAAAAAAAAAAAAAAAAAAAAAAAAAAAAIQAAAL4AAADxAAAA/gAAAPsAAADqAAAA&#10;tQAAAA4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RgAAANgAAADbAAAA2wAAANsAAADbAAAA2wAAANsAAADbAAAA2wAAANsAAADb&#10;AAAA2wAAANsAAADbAAAA2wAAANsAAADbAAAA2wAAANsAAADbAAAA2wAAANsAAADbAAAAk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EAAADrAAAA/wAAAP8AAAD/AAAA/wAAAP8AAAD/AAAA/wAA&#10;AP8AAAD/AAAA/wAAANgAAABFAAAAAAAAAAAAAAAAAAAAAAAAAAAAAAAAAAAAAAAAAAAAAAAAAAAA&#10;AAAAAAAAAAAAAAAAAAAAAAAAAAAAAAAABAAAAGsAAADsAAAA/wAAAP8AAAD/AAAA/wAAAP8AAAD/&#10;AAAA/wAAAP8AAAD/AAAA/wAAAP8AAAC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TAAAA/wAAAP8AAAD/AAAA/wAAAP8AAAD/AAAA/wAAAP8A&#10;AAD/AAAA/wAAAP8AAAD/AAAA/wAAAP8AAAD/AAAA/wAAAP8AAAD/AAAA/wAAAP8AAAD/AAAA/wAA&#10;AP8AAADs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EwAAANsAAAD/AAAA&#10;/wAAAP8AAAD/AAAA/wAAAP8AAAD/AAAA/wAAAP8AAAD/AAAA/wAAAP8AAAD/AAAA/wAAAMcAAAAD&#10;AAAAAAAAAAAAAAAAAAAAAAAAAAAAAAAAAAAAAAAAAAAAAAAAAAAAFQAAANQAAAD/AAAA/wAAAP8A&#10;AAD/AAAA/wAAAP8AAAD/AAAA/wAAAP8AAAD/AAAA/wAAAP8AAAD/AAAA/wAAAMoAAAA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QAAAD/AAAA/wAAAP8AAAD/AAAA/wAAAP8AAAD/AAAA/wAAAP8AAAD/AAAA/wAAAP8AAAD/AAAA&#10;/wAAAP8AAAD/AAAA/wAAAP8AAAD/AAAA/wAAAP8AAAD/AAAA/wAAAO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wAAACEAAAA7AAAAUAAAAD4AAAAlAAAAC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MAAADbAAAA/wAAAP8AAAD/AAAA/wAA&#10;AP8AAAD/AAAA/wAAAP8AAAD/AAAA/wAAAP8AAAD/AAAA/wAAAP8AAADHAAAAAwAAAAAAAAAAAAAA&#10;AAAAAAAAAAAAAAAAAAAAAAAAAAAAAAAAFQAAANQAAAD/AAAA/wAAAP8AAAD/AAAA/wAAAP8AAAD/&#10;AAAA/wAAAP8AAAD/AAAA/wAAAP8AAAD/AAAA/wAAAMoAAAA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QAAAD/AAAA/wAAAP8A&#10;AAD/AAAA/wAAAP8AAAD/AAAA/wAAAP8AAAD/AAAA/wAAAP8AAAD/AAAA/wAAAP8AAAD/AAAA/wAA&#10;AP8AAAD/AAAA/wAAAP8AAAD/AAAA/wAAAO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0AAAD/AAAA/wAAAP8AAAD/&#10;AAAA/wAAAP8AAAAvAAAAAAAAAAAAAAAAAAAAAAAAAAAAAAAAAAAAAAAAAAAAAAAAAAAAAAAAAAEA&#10;AABaAAAA4AAAAP8AAAD/AAAA/wAAAP8AAAD/AAAA/wAAAP8AAAD/AAAA/wAAAP8AAAD/AAAAywAA&#10;AD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MAAAD/AAAA/wAAAP8AAAD/AAAA/wAAAP8AAAD/AAAA/wAAAP8AAAD/AAAA&#10;/wAAAP8AAAD/AAAA/wAAAP8AAAD/AAAA/wAAAP8AAAD/AAAA/wAAAP8AAAD/AAAA/wAAAOw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EAAAAawAAAOwA&#10;AAD/AAAA/wAAAP8AAAD/AAAA/wAAAP8AAAD/AAAA/wAAAP8AAAD/AAAA/wAAAIUAAAAAAAAAAAAA&#10;AAAAAAAAAAAAAAAAAAAAAAAAAAAAAAAAAAAAAAAAAAAAAAAAAAAAAAAAAAAAAAAAAAAAAAAAAAAA&#10;vQAAAP8AAAD/AAAA/wAAAP8AAAD/AAAA/wAAAC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kwAAAP8AAAD/AAAA/wAAAP8AAAD/&#10;AAAA/wAAAP8AAAD/AAAA/wAAAP8AAAD/AAAA/wAAAP8AAAD/AAAA/wAAAP8AAAD/AAAA/wAAAP8A&#10;AAD/AAAA/wAAAP8AAAD/AAAA7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NAAAAnwAAAP8AAAD/AAAA/wAA&#10;AP8AAAD/AAAA/wAAAP8AAAD/AAAA/wAAAP8AAAD/AAAA/wAAAP8AAAD3AAAAOAAAAAAAAAAAAAAA&#10;AAAAAAAAAAAAAAAAAAAAAAAAAAAAAAAAAAAAAAAAAAAAAAAAAAAAAAAAAAArAAAA1QAAAP8AAAD/&#10;AAAA/wAAAP8AAAD/AAAA/wAAAP8AAAD/AAAA/wAAAP8AAAD/AAAA/wAAAP8AAACq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UAAAA/wAAAP8A&#10;AAD/AAAA/wAAAP8AAAD/AAAA/wAAAP8AAAD/AAAA/wAAAP8AAAD/AAAA/wAAAP8AAAD/AAAA/wAA&#10;AP8AAAD/AAAA/wAAAP8AAAD/AAAA/wAAAP8AAADt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ZwAAAP8AAAD/AAAA/wAAAP8AAADhAAAAngAAAHMAAABPAAAAaQAAAJMAAADo&#10;AAAA/wAAAP8AAAD/AAAA/wAAAP8AAAB4AAAAAAAAAAAAAAAAAAAAAAAAAAAAAAAAAAAAAAAAAAAA&#10;AAAAAAAAbgAAAP8AAAD/AAAA/wAAAP8AAAD9AAAA2wAAALMAAACRAAAArQAAANwAAAD/AAAA/wAA&#10;AP8AAAD/AAAA/wAAAP8AAAB5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EcAAADXAAAA2gAAANoAAADaAAAA2gAAANoAAADaAAAA&#10;2gAAANoAAADtAAAA/wAAAP8AAAD/AAAA+gAAANoAAADaAAAA2gAAANoAAADaAAAA2gAAANoAAADa&#10;AAAA2gAAAJ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QAAAEgAAACnAAAA9wAAAP8AAAD/AAAA/wAAAP8AAAD/AAAA9wAAAKsA&#10;AABP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RgAAANgAAADbAAAA2wAAANsAAADbAAAA2wAAANsAAADbAAAA2wAA&#10;ANsAAADbAAAA2wAAANsAAADbAAAA2wAAANsAAADbAAAA2wAAANsAAADbAAAA2wAAANsAAADbAAAA&#10;k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cAAAD/AAAA/wAAAP8AAAD/AAAA4QAAAJ4AAABzAAAATwAAAGkAAACTAAAA6AAAAP8AAAD/AAAA&#10;/wAAAP8AAAD/AAAAeAAAAAAAAAAAAAAAAAAAAAAAAAAAAAAAAAAAAAAAAAAAAAAAbgAAAP8AAAD/&#10;AAAA/wAAAP8AAAD9AAAA2wAAALMAAACRAAAArQAAANwAAAD/AAAA/wAAAP8AAAD/AAAA/wAAAP8A&#10;AAB5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cAAADXAAAA2gAAANoAAADaAAAA2gAAANoAAADaAAAA2gAAANoAAADtAAAA/wAA&#10;AP8AAAD/AAAA+gAAANoAAADaAAAA2gAAANoAAADaAAAA2gAAANoAAADaAAAA2gAAAJ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QAAAP8AAAD/AAAA/wAAAP8AAAD/AAAA/wAAAP8AAAAvAAAAAAAAAAAAAAAAAAAAAAAAAAAA&#10;AAAAAAAAAAAAAAAAAAAAAAAAAAAAAJMAAAD/AAAA/wAAAP8AAAD/AAAA/wAAAP8AAAD/AAAA/wAA&#10;AP8AAAD/AAAA/wAAAP8AAAD/AAAA/wAAAPsAAAA3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QAAAD/AAAA/wAAAP8AAAD/AAAA&#10;/wAAAP8AAAD/AAAA/wAAAP8AAAD/AAAA/wAAAP8AAAD/AAAA/wAAAP8AAAD/AAAA/wAAAP8AAAD/&#10;AAAA/wAAAP8AAAD/AAAA/wAAAO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sAAADVAAAA/wAAAP8AAAD/AAAA/wAAAP8AAAD/AAAA/wAAAP8AAAD/AAAA/wAA&#10;AP8AAAD/AAAA/wAAAKoAAAAAAAAAAAAAAAAAAAAAAAAAAAAAAAAAAAAAAAAAAAAAAAAAAAAAAAAA&#10;AAAAAAAAAAAAAAAAAAAAAAAAAABVAAAA/wAAAP8AAAD/AAAA/wAAAP8AAAD/AAAA/wAAAC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lAAAAP8AAAD/AAAA/wAAAP8AAAD/AAAA/wAAAP8AAAD/AAAA/wAAAP8AAAD/AAAA/wAAAP8A&#10;AAD/AAAA/wAAAP8AAAD/AAAA/wAAAP8AAAD/AAAA/wAAAP8AAAD/AAAA7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fAAAA/wAAAP8AAAD/AAAA/wAAAOwAAACaAAAAZAAAADMAAABQAAAAhwAAAM8AAAD/AAAA&#10;/wAAAP8AAAD/AAAA6AAAAB4AAAAAAAAAAAAAAAAAAAAAAAAAAAAAAAAAAAAAAAAAAAAAAAAAAAAA&#10;AAAAAAAAABMAAADeAAAA/wAAAP8AAAD/AAAA/wAAAOwAAACQAAAAVwAAADsAAAAyAAAARgAAAGIA&#10;AACcAAAA4wAAAP8AAAC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HAAAA1wAAANoAAADaAAAA2gAAANoAAADaAAAA2gAAANoAAADaAAAA7QAA&#10;AP8AAAD/AAAA/wAAAPoAAADaAAAA2gAAANoAAADaAAAA2gAAANoAAADaAAAA2gAAANoAAACR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P8AAAD/AAAAzAAAAFQAAAAD&#10;AAAAAAAAAAAAAAAAAAAAAAAAAAAAAAARAAAApQAAAP8AAAD/AAAA/wAAAP8AAAD5AAAAGQAAAAAA&#10;AAAAAAAAAAAAAAAAAAAAAAAAAAAAAAAAAAAAAAAAewAAAP8AAAD/AAAA8QAAAI0AAAAgAAAAAAAA&#10;AAAAAAAAAAAAAAAAAAAAAABOAAAA6QAAAP8AAAD/AAAA/wAAAP8AAAD4AAAAJ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DAAAA/wAAAP8AAAD/AAAA2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VAAAAtwAAAP8AAAD/AAAA/wAAAP8A&#10;AAD/AAAA/wAAAP8AAAD/AAAA/wAAAP8AAAD/AAAAsgAAAB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kwAAAP8AAAD/AAAA/wAA&#10;AP8AAAD/AAAA/wAAAP8AAAD/AAAA/wAAAP8AAAD/AAAA/wAAAP8AAAD/AAAA/wAAAP8AAAD/AAAA&#10;/wAAAP8AAAD/AAAA/wAAAP8AAAD/AAAA7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UAAAD/AAAA/wAAAMwAAABUAAAAAwAAAAAAAAAAAAAA&#10;AAAAAAAAAAAAAAAAEQAAAKUAAAD/AAAA/wAAAP8AAAD/AAAA+QAAABkAAAAAAAAAAAAAAAAAAAAA&#10;AAAAAAAAAAAAAAAAAAAAewAAAP8AAAD/AAAA8QAAAI0AAAAgAAAAAAAAAAAAAAAAAAAAAAAAAAAA&#10;AABOAAAA6QAAAP8AAAD/AAAA/wAAAP8AAAD4AAAAJ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DAAAA/wAAAP8AAAD/AAAA2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LAAAA4gAAAP8AAAD/AAAA+wAAAP8AAAD/AAAA/wAAAP8A&#10;AAAvAAAAAAAAAAAAAAAAAAAAAAAAAAAAAAAAAAAAAAAAAAAAAAAAAAAASwAAAP8AAAD/AAAA/wAA&#10;AP8AAADyAAAAggAAAEYAAAAlAAAAHQAAAD4AAABsAAAA3gAAAP8AAAD/AAAA/wAAAP8AAADcAAAA&#10;D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cAAADXAAAA2gAAANoAAADaAAAA2gAAANoAAADaAAAA2gAAANoAAADtAAAA/wAAAP8AAAD/&#10;AAAA+gAAANoAAADaAAAA2gAAANoAAADaAAAA2gAAANoAAADaAAAA2gAAAJ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EwAAAN4AAAD/AAAA/wAAAP8AAAD/AAAA7AAA&#10;AJAAAABXAAAAOwAAADIAAABGAAAAYgAAAJwAAADjAAAA/wAAAJ8AAAAAAAAAAAAAAAAAAAAAAAAA&#10;AAAAAAAAAAAAAAAAAAAAAAAAAAAAAAAAAAAAAAAAAAAAAAAAAAAAAAsAAADiAAAA/wAAAP8AAAD7&#10;AAAA/wAAAP8AAAD/AAAA/wAAAC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RwAAANcAAADaAAAA2gAAANoAAADaAAAA2gAAANoA&#10;AADaAAAA2gAAAO0AAAD/AAAA/wAAAP8AAAD6AAAA2gAAANoAAADaAAAA2gAAANoAAADaAAAA2gAA&#10;ANoAAADaAAAAk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MAAAD+AAAA/wAAAP8AAAD/AAAA1AAAACEAAAAAAAAA&#10;AAAAAAAAAAAAAAAAAAAAAAYAAACuAAAA/wAAAP8AAAD/AAAA/wAAAKsAAAAAAAAAAAAAAAAAAAAA&#10;AAAAAAAAAAAAAAAAAAAAAAAAAAAAAAAAAAAABAAAAL4AAAD/AAAA/wAAAP8AAAD/AAAAnwAAAAcA&#10;AAAAAAAAAAAAAAAAAAAAAAAAAAAAAAAAAAAAAAAAAQAAADIAAAA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wAAAP8AAAD/AAAA/wAAAN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gAAAOUAAABlAAAAAgAAAAAAAAAAAAAAAAAAAAAAAAAAAAAAAAAAAAAAAAAAAAAABAAAANIA&#10;AAD/AAAA/wAAAP8AAAD/AAAASwAAAAAAAAAAAAAAAAAAAAAAAAAAAAAAAAAAAAAAAAAAAAAAXgAA&#10;AP0AAACgAAAAFgAAAAAAAAAAAAAAAAAAAAAAAAAAAAAAAAAAAAAAAAAAAAAAIgAAAPcAAAD/AAAA&#10;/wAAAP8AAAD/AAAAf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D&#10;AAAA/wAAAP8AAAD/AAAA2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YA&#10;AADmAAAA/wAAAP8AAAD/AAAA/wAAAP8AAAD/AAAA/wAAAP8AAAD/AAAA/wAAAP8AAAD/AAAA/wAA&#10;AN8AAAAU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lAAAAP8AAAD/AAAA/wAAAP8AAAD/AAAA/wAAAP8AAAD/AAAA/wAAAP8AAAD/AAAA&#10;/wAAAP8AAAD/AAAA/wAAAP8AAAD/AAAA/wAAAP8AAAD/AAAA/wAAAP8AAAD/AAAA7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YAAADlAAAA&#10;ZQAAAAIAAAAAAAAAAAAAAAAAAAAAAAAAAAAAAAAAAAAAAAAAAAAAAAQAAADSAAAA/wAAAP8AAAD/&#10;AAAA/wAAAEsAAAAAAAAAAAAAAAAAAAAAAAAAAAAAAAAAAAAAAAAAXgAAAP0AAACgAAAAFgAAAAAA&#10;AAAAAAAAAAAAAAAAAAAAAAAAAAAAAAAAAAAAAAAAIgAAAPcAAAD/AAAA/wAAAP8AAAD/AAAAf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DAAAA/wAAAP8AAAD/AAAA&#10;2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FAAAA/wAAAP8A&#10;AAD/AAAAjAAAAP8AAAD/AAAA/wAAAP8AAAAvAAAAAAAAAAAAAAAAAAAAAAAAAAAAAAAAAAAAAAAA&#10;AAAAAAASAAAA6gAAAP8AAAD/AAAA/wAAAM8AAAAUAAAAAAAAAAAAAAAAAAAAAAAAAAAAAAAAAAAA&#10;BQAAAJkAAAD/AAAA/wAAAP8AAAD/AAAAg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DAAAA/wAAAP8AAAD/AAAA2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EAAAAvgAA&#10;AP8AAAD/AAAA/wAAAP8AAACfAAAABwAAAAAAAAAAAAAAAAAAAAAAAAAAAAAAAAAAAAAAAAABAAAA&#10;MgAAABkAAAAAAAAAAAAAAAAAAAAAAAAAAAAAAAAAAAAAAAAAAAAAAAAAAAAAAAAAAAAAAAAAAAAA&#10;AAAAAAAAAIUAAAD/AAAA/wAAAP8AAACMAAAA/wAAAP8AAAD/AAAA/wAAAC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MAAAD/AAAA/wAAAP8AAAD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MAAAD/AAAA&#10;/wAAAP8AAADdAAAADgAAAAAAAAAAAAAAAAAAAAAAAAAAAAAAAAAAAAAAAAAEAAAArAAAAP8AAAD/&#10;AAAA/wAAAPsAAAAbAAAAAAAAAAAAAAAAAAAAAAAAAAAAAAAAAAAAAAAAAAAAAAAAAAAAjAAAAP8A&#10;AAD/AAAA/wAAAP8AAACP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wAAAP8AAAD/AAAA&#10;/wAAAN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MAAAAAAAAAAAAAAAAAAAAAAAAAAAAAAAAA&#10;AAAAAAAAAAAAAAAAAAAAAAAAAAAAAFIAAAD/AAAA/wAAAP8AAAD/AAAAdwAAAAAAAAAAAAAAAAAA&#10;AAAAAAAAAAAAAAAAAAAAAAAAAAAABQAAACEAAAAAAAAAAAAAAAAAAAAAAAAAAAAAAAAAAAAAAAAA&#10;AAAAAAAAAAAAAAAAAAAAAH8AAAD/AAAA/wAAAP8AAAD/AAAAq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DAAAA/wAAAP8AAAD/AAAA2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NYAAAD/AAAA/wAAAP8AAAD/AAAA3gAAAHwAAABXAAAASQAA&#10;AGsAAAChAAAA/AAAAP8AAAD/AAAA/wAAAP8AAAC9AAAA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RwAAANcAAADaAAAA2gAAANoAAADaAAAA&#10;2gAAANoAAADaAAAA2gAAAO0AAAD/AAAA/wAAAP8AAAD6AAAA2gAAANoAAADaAAAA2gAAANoAAADa&#10;AAAA2gAAANoAAADaAAAAk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DAAAAAAAAAAAAAAAAAAAAAAAAAAAAAAAAAAAAAAAAAAAAAAAA&#10;AAAAAAAAAAAAAABSAAAA/wAAAP8AAAD/AAAA/wAAAHcAAAAAAAAAAAAAAAAAAAAAAAAAAAAAAAAA&#10;AAAAAAAABQAAACEAAAAAAAAAAAAAAAAAAAAAAAAAAAAAAAAAAAAAAAAAAAAAAAAAAAAAAAAAAAAA&#10;AH8AAAD/AAAA/wAAAP8AAAD/AAAAq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DAAAA/wAAAP8AAAD/AAAA2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QAAAD4AAAA/wAAAP8AAADdAAAAFgAAAP8AAAD/AAAA/wAAAP8AAAAvAAAAAAAA&#10;AAAAAAAAAAAAAAAAAAAAAAAAAAAAAAAAAAAAAABOAAAA/wAAAP8AAAD/AAAA+QAAACkAAAAAAAAA&#10;AAAAAAAAAAAAAAAAAAAAAAAAAAAAAAAAAAAAAAcAAADSAAAA/wAAAP8AAAD/AAAAt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DAAAA/wAAAP8AAAD/AAAA2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MAAAA/wAAAP8AAAD/AAAA/wAAAI8AAAABAAAAAAAAAAAAAAAAAAAA&#10;AAAAAAAAAAAAAAAAAAAAAAAAAAAAAAAAAAAAAAAAAAAAAAAAAAAAAAAAAAAAAAAAAAAAAAAAAAAA&#10;AAAAAAAAAAAAAAAAAAAAAAAAAAAAAAAAAAAAJAAAAPgAAAD/AAAA/wAAAN0AAAAWAAAA/wAAAP8A&#10;AAD/AAAA/wAAAC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MAAAD/AAAA/wAAAP8AAAD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QwAAAP8AAAD/AAAA/wAAAP8AAABlAAAAAAAAAAAAAAAAAAAAAAAAAAAAAAAA&#10;AAAAAAAAAAAAAAAAAAAAGQAAAPgAAAD/AAAA/wAAAP8AAACBAAAAAAAAAAAAAAAAAAAAAAAAAAAA&#10;AAAAAAAAAAAAAAAAAAASAAAA9wAAAP8AAAD/AAAA/wAAAI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wAAAP8AAAD/AAAA/wAAAN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8AAAD/AAAA/wAA&#10;AP8AAAD/AAAAoQAAAAAAAAAAAAAAAAAAAAAAAAAAAAAAAAAAAAAAAAAAAAAAAAAAAAAAAAAAAAAA&#10;AAAAAAAAAAAAAAAAAAAAAAAAAAAAAAAAAAAAAAAAAAAAAAAAAAAAAC0AAAD/AAAA/wAAAP8AAAD/&#10;AAAA1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DAAAA/wAAAP8A&#10;AAD/AAAA2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wAAAP8AAAD/AAAA/wAA&#10;AP8AAACXAAAABAAAAAAAAAAAAAAAAAAAAAAAAAAAAAAALwAAANcAAAD/AAAA/wAAAP8AAAD/AAAA&#10;Y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MAAAD/AAAA/wAAAP8AAAD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fAAAA/wAAAP8AAAD/AAAA/wAAAKEA&#10;AAAAAAAAAAAAAAAAAAAAAAAAAAAAAAAAAAAAAAAAAAAAAAAAAAAAAAAAAAAAAAAAAAAAAAAAAAAA&#10;AAAAAAAAAAAAAAAAAAAAAAAAAAAAAAAAAC0AAAD/AAAA/wAAAP8AAAD/AAAA1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DAAAA/wAAAP8AAAD/AAAA2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QAAAD/AAAA/wAAAP8AAABOAAAADQAA&#10;AP8AAAD/AAAA/wAAAP8AAAAvAAAAAAAAAAAAAAAAAAAAAAAAAAAAAAAAAAAAAAAAAAAAAAB/AAAA&#10;/wAAAP8AAAD/AAAAyQAAAAAAAAAAAAAAAAAAAAAAAAAAAAAAAAAAAAAAAAAAAAAAAAAAAAAAAAB+&#10;AAAA/wAAAP8AAAD/AAAA5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DAAAA/wAAAP8AAAD/AAAA2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IAAAD3AAAA/wAAAP8AAAD/AAAA&#10;hAAAAAAAAAAAAAAAAAAAAAAAAAAAAAAAAAAAAAAAAAAAAAAAAAAAAAAAAAAAAAAAAAAAAAAAAAAA&#10;AAAAAAAAAAAAAAAAAAAAAAAAAAAAAAAAAAAAAAAAAAAAAAAAAAAAAAAAAAAAAAAAAAAAtAAAAP8A&#10;AAD/AAAA/wAAAE4AAAANAAAA/wAAAP8AAAD/AAAA/wAAAC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MAAAD/AAAA/wAAAP8AAAD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cwAAAP8AAAD/AAAA/wAAAOkAAAAG&#10;AAAAAAAAAAAAAAAAAAAAAAAAAAAAAAAAAAAAAAAAAAAAAAAAAAAAAAAAAKcAAAD/AAAA/wAAAP8A&#10;AADYAAAAAAAAAAAAAAAAAAAAAAAAAAAAAAAAAAAAAAAAAAAAAAB1AAAA/wAAAP8AAAD/AAAA5gAA&#10;AA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wAAAP8AAAD/AAAA/wAAAN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iAAAA/AAAAP8AAAD/AAAA/wAAAMgAAAAFAAAAAAAAAAAAAAAAAAAAAAAAAAAAAAAAAAAA&#10;AAAAACsAAAD2AAAA/wAAAP8AAAD/AAAA2AAA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MAAAD/AAAA/wAAAP8AAAD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TAAA&#10;AP8AAAD/AAAA/wAAALYAAAAAAAAADQAAAP8AAAD/AAAA/wAAAP8AAAAvAAAAAAAAAAAAAAAAAAAA&#10;AAAAAAAAAAAAAAAAAAAAAAAAAACwAAAA/wAAAP8AAAD/AAAAngAAAAAAAAAAAAAAAAAAAAAAAAAA&#10;AAAAAAAAAAAAAAAAAAAAAAAAAAAAAABRAAAA/wAAAP8AAAD/AAAA/AAAAA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DAAAA/wAAAP8AAAD/AAAA2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UAAAD/AAAA/wAAAP8AAADmAAAABQAAAAAAAAAAAAAAAAAAAAAAAAAAAAAAAAAAAAAAAAAA&#10;AAAAAAAAAAAAAAAAAAAAAAAAAAAAAAAAAAAAAAAAAAAAAAAAAAAAAAAAAAAAAAAAAAAAAAAAAAAA&#10;AAAAAAAAAAAAAAAAAABMAAAA/wAAAP8AAAD/AAAAtgAAAAAAAAANAAAA/wAAAP8AAAD/AAAA/wAA&#10;AC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MAAAD/AAAA&#10;/wAAAP8AAAD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YAAAA/wAAAP8AAAD/AAAA7QAAAB4AAAAAAAAA&#10;AAAAAAAAAAAAAAAAAAAAAAAAAAAAAAAAAAAAAAAAAAB5AAAA/wAAAP8AAAD/AAAA/wAAAE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MAAAD/AAAA/wAAAP8AAAD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MAAADuAAAA&#10;/wAAAP8AAAD/AAAAhAAAAAAAAAAAAAAAAAAAAAAAAAAAAAAAAAAAAAAAAAAAAAAAAAAAAAAAAAAd&#10;AAAA/gAAAP8AAAD/AAAA/wAAAIw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MA&#10;AAD/AAAA/wAAAP8AAAD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uAAAASwAAAGEAAAB0AAAAXAAAADcAAAAT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gAAACAAAAAgAAAABQAAAAAAAAAAAAAAAAAAAAAA&#10;AAAAAAAAAAAAAAAAAAAAAAAAAAAAAAAAAAAAAAAACgAAACIAAAAdAAAAAgAAAAAAAAAAAAAAAAAA&#10;AAAAAAAAAAAAAAAAAAAAAAAAAAAAAAAAAAAAAAAAAAAADwAAACMAAAAaAAAAAAAAAAAAAAAAAAAA&#10;AAAAAAAAAAAAAAAAAAAAAAAAAAAAAAAAAAAAAAAAAAAAAAAAAAAAAAAAAAAAAAAADgAAACIAAAAY&#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LgAAAEsAAABhAAAAdAAAAFwAAAA3AAAAE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gAAACAAAAAgAAAABQAAAAAAAAAAAAAAAAAAAAAAAAAAAAAAAAAAAAAAAAAA&#10;AAAAAAAAAAAAAAAAAAAACgAAACIAAAAdAAAAAgAAAAAAAAAAAAAAAAAAAAAAAAAAAAAAAAAAAAAA&#10;AAAAAAAAAAAAAAAAAAAAAAAADwAAACMAAAAaAAAAAAAAAAAAAAAAAAAAAAAAAAAAAAAAAAAAAAAA&#10;AAAAAAAAAAAAAAAAAAAAAAAAAAAAAAAAAAAAAAAAAAAADgAAACIAAAAY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RQAA&#10;AGoAAACEAAAAngAAALgAAADSAAAA1wAAAMYAAAC1AAAApAAAAJIAAABjAAAAG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&#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&#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QAAADUAAABcAAAA&#10;gwAAAKkAAACqAAAAkgAAAHUAAAAx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&#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&#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&#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&#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&#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&#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&#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&#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&#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&#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&#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&#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&#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&#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&#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JAACJ6AAA6AIAAA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gAABtEAANFAAAB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tAAAtjgAAj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wAAFwC&#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left:10918;width:36906;height:219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FEV/GAAAA2wAAAA8AAABkcnMvZG93bnJldi54bWxEj09rwkAQxe8Fv8MyQi9FN+3BSnQVkUrr&#10;QcQ/F29DdkyC2dmYXTX66Z2D0NsM7817vxlPW1epKzWh9Gzgs5+AIs68LTk3sN8tekNQISJbrDyT&#10;gTsFmE46b2NMrb/xhq7bmCsJ4ZCigSLGOtU6ZAU5DH1fE4t29I3DKGuTa9vgTcJdpb+SZKAdliwN&#10;BdY0Lyg7bS/OQLlcHw/7+fnje7YaZMv178P+HB7GvHfb2QhUpDb+m1/Xf1bwhV5+kQH05Ak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EURX8YAAADbAAAADwAAAAAAAAAAAAAA&#10;AACfAgAAZHJzL2Rvd25yZXYueG1sUEsFBgAAAAAEAAQA9wAAAJIDAAAAAA==&#10;">
                  <v:imagedata r:id="rId13" o:title="" croptop="2638f" cropleft="1570f" cropright="1032f"/>
                  <v:path arrowok="t"/>
                </v:shape>
                <v:shape id="Picture 11" o:spid="_x0000_s1028" type="#_x0000_t75" style="position:absolute;top:23201;width:28505;height:204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D1gfCAAAA2wAAAA8AAABkcnMvZG93bnJldi54bWxET01rwkAQvQv+h2WE3nSjoJToKlVQg6dG&#10;S71Os2M2bXY2ZLea9td3C4K3ebzPWaw6W4srtb5yrGA8SkAQF05XXCp4O22HzyB8QNZYOyYFP+Rh&#10;tez3Fphqd+OcrsdQihjCPkUFJoQmldIXhiz6kWuII3dxrcUQYVtK3eIthttaTpJkJi1WHBsMNrQx&#10;VHwdv60Ct3ndmTzLZof1++/hM5/uL/bjrNTToHuZgwjUhYf47s50nD+G/1/iAXL5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Mg9YHwgAAANsAAAAPAAAAAAAAAAAAAAAAAJ8C&#10;AABkcnMvZG93bnJldi54bWxQSwUGAAAAAAQABAD3AAAAjgMAAAAA&#10;">
                  <v:imagedata r:id="rId14" o:title="" croptop="2129f" cropbottom="1887f"/>
                  <v:path arrowok="t"/>
                </v:shape>
                <v:shape id="Picture 12" o:spid="_x0000_s1029" type="#_x0000_t75" style="position:absolute;left:29342;top:24429;width:29337;height:209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uW/vCAAAA2wAAAA8AAABkcnMvZG93bnJldi54bWxET01rwkAQvRf8D8sIvdWNOUgbXYMIgoK0&#10;NC2otyE7bkKyszG7avz33UKht3m8z1nkg23FjXpfO1YwnSQgiEunazYKvr82L68gfEDW2DomBQ/y&#10;kC9HTwvMtLvzJ92KYEQMYZ+hgiqELpPSlxVZ9BPXEUfu7HqLIcLeSN3jPYbbVqZJMpMWa44NFXa0&#10;rqhsiqtVcDIXs0s/Nrx/P7x1rTkWg28eSj2Ph9UcRKAh/Iv/3Fsd56fw+0s8QC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rLlv7wgAAANsAAAAPAAAAAAAAAAAAAAAAAJ8C&#10;AABkcnMvZG93bnJldi54bWxQSwUGAAAAAAQABAD3AAAAjgMAAAAA&#10;">
                  <v:imagedata r:id="rId15" o:title="" croptop="1981f" cropbottom="1910f" cropright="2439f"/>
                  <v:path arrowok="t"/>
                </v:shape>
                <w10:wrap type="square" anchorx="margin"/>
              </v:group>
            </w:pict>
          </mc:Fallback>
        </mc:AlternateContent>
      </w:r>
    </w:p>
    <w:p w14:paraId="34C04A0E" w14:textId="0B1538F6" w:rsidR="00B37B3F" w:rsidRDefault="00B37B3F" w:rsidP="006738EF">
      <w:pPr>
        <w:spacing w:line="360" w:lineRule="auto"/>
        <w:jc w:val="both"/>
        <w:rPr>
          <w:rFonts w:ascii="Times New Roman" w:hAnsi="Times New Roman" w:cs="Times New Roman"/>
          <w:b/>
          <w:bCs/>
          <w:lang w:val="en-US"/>
        </w:rPr>
      </w:pPr>
    </w:p>
    <w:p w14:paraId="4836F85A" w14:textId="77777777" w:rsidR="001C2D42" w:rsidRDefault="001C2D42" w:rsidP="006738EF">
      <w:pPr>
        <w:spacing w:line="360" w:lineRule="auto"/>
        <w:jc w:val="both"/>
        <w:rPr>
          <w:rFonts w:ascii="Times New Roman" w:hAnsi="Times New Roman" w:cs="Times New Roman"/>
          <w:b/>
          <w:bCs/>
          <w:lang w:val="en-US"/>
        </w:rPr>
      </w:pPr>
    </w:p>
    <w:p w14:paraId="35BCED8F" w14:textId="78794453" w:rsidR="006738EF" w:rsidRDefault="006738EF" w:rsidP="006738EF">
      <w:pPr>
        <w:spacing w:line="360" w:lineRule="auto"/>
        <w:jc w:val="both"/>
        <w:rPr>
          <w:rFonts w:ascii="Times New Roman" w:hAnsi="Times New Roman" w:cs="Times New Roman"/>
          <w:lang w:val="en-US"/>
        </w:rPr>
      </w:pPr>
      <w:r>
        <w:rPr>
          <w:rFonts w:ascii="Times New Roman" w:hAnsi="Times New Roman" w:cs="Times New Roman"/>
          <w:b/>
          <w:bCs/>
          <w:lang w:val="en-US"/>
        </w:rPr>
        <w:t>Fig. S3</w:t>
      </w:r>
      <w:r w:rsidRPr="00907833">
        <w:rPr>
          <w:rFonts w:ascii="Times New Roman" w:hAnsi="Times New Roman" w:cs="Times New Roman"/>
          <w:b/>
          <w:lang w:val="en-US"/>
        </w:rPr>
        <w:t>.</w:t>
      </w:r>
      <w:r>
        <w:rPr>
          <w:rFonts w:ascii="Times New Roman" w:hAnsi="Times New Roman" w:cs="Times New Roman"/>
          <w:b/>
          <w:bCs/>
          <w:lang w:val="en-US"/>
        </w:rPr>
        <w:t xml:space="preserve"> </w:t>
      </w:r>
      <w:r w:rsidRPr="00E80A76">
        <w:rPr>
          <w:rFonts w:ascii="Times New Roman" w:hAnsi="Times New Roman" w:cs="Times New Roman"/>
          <w:b/>
          <w:bCs/>
          <w:lang w:val="en-US"/>
        </w:rPr>
        <w:t>Fractional nano-objects at the interface of Mn</w:t>
      </w:r>
      <w:r w:rsidRPr="00E80A76">
        <w:rPr>
          <w:rFonts w:ascii="Times New Roman" w:hAnsi="Times New Roman" w:cs="Times New Roman"/>
          <w:b/>
          <w:bCs/>
          <w:vertAlign w:val="subscript"/>
          <w:lang w:val="en-US"/>
        </w:rPr>
        <w:t>1.4</w:t>
      </w:r>
      <w:r w:rsidRPr="00E80A76">
        <w:rPr>
          <w:rFonts w:ascii="Times New Roman" w:hAnsi="Times New Roman" w:cs="Times New Roman"/>
          <w:b/>
          <w:bCs/>
          <w:lang w:val="en-US"/>
        </w:rPr>
        <w:t>Pt</w:t>
      </w:r>
      <w:r w:rsidRPr="00E80A76">
        <w:rPr>
          <w:rFonts w:ascii="Times New Roman" w:hAnsi="Times New Roman" w:cs="Times New Roman"/>
          <w:b/>
          <w:bCs/>
          <w:vertAlign w:val="subscript"/>
          <w:lang w:val="en-US"/>
        </w:rPr>
        <w:t>0.9</w:t>
      </w:r>
      <w:r w:rsidRPr="00E80A76">
        <w:rPr>
          <w:rFonts w:ascii="Times New Roman" w:hAnsi="Times New Roman" w:cs="Times New Roman"/>
          <w:b/>
          <w:bCs/>
          <w:lang w:val="en-US"/>
        </w:rPr>
        <w:t>Pd</w:t>
      </w:r>
      <w:r w:rsidRPr="00E80A76">
        <w:rPr>
          <w:rFonts w:ascii="Times New Roman" w:hAnsi="Times New Roman" w:cs="Times New Roman"/>
          <w:b/>
          <w:bCs/>
          <w:vertAlign w:val="subscript"/>
          <w:lang w:val="en-US"/>
        </w:rPr>
        <w:t>0.1</w:t>
      </w:r>
      <w:r w:rsidRPr="00E80A76">
        <w:rPr>
          <w:rFonts w:ascii="Times New Roman" w:hAnsi="Times New Roman" w:cs="Times New Roman"/>
          <w:b/>
          <w:bCs/>
          <w:lang w:val="en-US"/>
        </w:rPr>
        <w:t>Sn and vacuum</w:t>
      </w:r>
      <w:r>
        <w:rPr>
          <w:rFonts w:ascii="Times New Roman" w:hAnsi="Times New Roman" w:cs="Times New Roman"/>
          <w:b/>
          <w:bCs/>
          <w:lang w:val="en-US"/>
        </w:rPr>
        <w:t xml:space="preserve">. </w:t>
      </w:r>
      <w:r w:rsidRPr="00E80A76">
        <w:rPr>
          <w:rFonts w:ascii="Times New Roman" w:hAnsi="Times New Roman" w:cs="Times New Roman"/>
          <w:lang w:val="en-US"/>
        </w:rPr>
        <w:t>(</w:t>
      </w:r>
      <w:r w:rsidR="00B37B3F">
        <w:rPr>
          <w:rFonts w:ascii="Times New Roman" w:hAnsi="Times New Roman" w:cs="Times New Roman"/>
          <w:b/>
          <w:lang w:val="en-US"/>
        </w:rPr>
        <w:t>a</w:t>
      </w:r>
      <w:r w:rsidRPr="00E80A76">
        <w:rPr>
          <w:rFonts w:ascii="Times New Roman" w:hAnsi="Times New Roman" w:cs="Times New Roman"/>
          <w:lang w:val="en-US"/>
        </w:rPr>
        <w:t xml:space="preserve">) An extended lamella </w:t>
      </w:r>
      <w:r w:rsidR="00607906">
        <w:rPr>
          <w:rFonts w:ascii="Times New Roman" w:hAnsi="Times New Roman" w:cs="Times New Roman"/>
          <w:lang w:val="en-US"/>
        </w:rPr>
        <w:t xml:space="preserve">formed from </w:t>
      </w:r>
      <w:r w:rsidR="00607906" w:rsidRPr="00607906">
        <w:rPr>
          <w:rFonts w:ascii="Times New Roman" w:hAnsi="Times New Roman" w:cs="Times New Roman"/>
          <w:lang w:val="en-US"/>
        </w:rPr>
        <w:t>Mn</w:t>
      </w:r>
      <w:r w:rsidR="00607906" w:rsidRPr="00607906">
        <w:rPr>
          <w:rFonts w:ascii="Times New Roman" w:hAnsi="Times New Roman" w:cs="Times New Roman"/>
          <w:vertAlign w:val="subscript"/>
          <w:lang w:val="en-US"/>
        </w:rPr>
        <w:t>1.4</w:t>
      </w:r>
      <w:r w:rsidR="00607906" w:rsidRPr="00607906">
        <w:rPr>
          <w:rFonts w:ascii="Times New Roman" w:hAnsi="Times New Roman" w:cs="Times New Roman"/>
          <w:lang w:val="en-US"/>
        </w:rPr>
        <w:t>Pt</w:t>
      </w:r>
      <w:r w:rsidR="00607906" w:rsidRPr="00607906">
        <w:rPr>
          <w:rFonts w:ascii="Times New Roman" w:hAnsi="Times New Roman" w:cs="Times New Roman"/>
          <w:vertAlign w:val="subscript"/>
          <w:lang w:val="en-US"/>
        </w:rPr>
        <w:t>0.9</w:t>
      </w:r>
      <w:r w:rsidR="00607906" w:rsidRPr="00607906">
        <w:rPr>
          <w:rFonts w:ascii="Times New Roman" w:hAnsi="Times New Roman" w:cs="Times New Roman"/>
          <w:lang w:val="en-US"/>
        </w:rPr>
        <w:t>Pd</w:t>
      </w:r>
      <w:r w:rsidR="00607906" w:rsidRPr="00607906">
        <w:rPr>
          <w:rFonts w:ascii="Times New Roman" w:hAnsi="Times New Roman" w:cs="Times New Roman"/>
          <w:vertAlign w:val="subscript"/>
          <w:lang w:val="en-US"/>
        </w:rPr>
        <w:t>0.1</w:t>
      </w:r>
      <w:r w:rsidR="00607906" w:rsidRPr="00607906">
        <w:rPr>
          <w:rFonts w:ascii="Times New Roman" w:hAnsi="Times New Roman" w:cs="Times New Roman"/>
          <w:lang w:val="en-US"/>
        </w:rPr>
        <w:t>Sn</w:t>
      </w:r>
      <w:r w:rsidR="00607906" w:rsidRPr="00E80A76">
        <w:rPr>
          <w:rFonts w:ascii="Times New Roman" w:hAnsi="Times New Roman" w:cs="Times New Roman"/>
          <w:b/>
          <w:bCs/>
          <w:lang w:val="en-US"/>
        </w:rPr>
        <w:t xml:space="preserve"> </w:t>
      </w:r>
      <w:r w:rsidRPr="00E80A76">
        <w:rPr>
          <w:rFonts w:ascii="Times New Roman" w:hAnsi="Times New Roman" w:cs="Times New Roman"/>
          <w:lang w:val="en-US"/>
        </w:rPr>
        <w:t>showing</w:t>
      </w:r>
      <w:r w:rsidR="00537935">
        <w:rPr>
          <w:rFonts w:ascii="Times New Roman" w:hAnsi="Times New Roman" w:cs="Times New Roman"/>
          <w:lang w:val="en-US"/>
        </w:rPr>
        <w:t xml:space="preserve"> </w:t>
      </w:r>
      <w:r w:rsidRPr="00E80A76">
        <w:rPr>
          <w:rFonts w:ascii="Times New Roman" w:hAnsi="Times New Roman" w:cs="Times New Roman"/>
          <w:lang w:val="en-US"/>
        </w:rPr>
        <w:t>three interface regions</w:t>
      </w:r>
      <w:r w:rsidR="00607906">
        <w:rPr>
          <w:rFonts w:ascii="Times New Roman" w:hAnsi="Times New Roman" w:cs="Times New Roman"/>
          <w:lang w:val="en-US"/>
        </w:rPr>
        <w:t>:</w:t>
      </w:r>
      <w:r w:rsidRPr="00E80A76">
        <w:rPr>
          <w:rFonts w:ascii="Times New Roman" w:hAnsi="Times New Roman" w:cs="Times New Roman"/>
          <w:lang w:val="en-US"/>
        </w:rPr>
        <w:t xml:space="preserve"> </w:t>
      </w:r>
      <w:r w:rsidR="00607906">
        <w:rPr>
          <w:rFonts w:ascii="Times New Roman" w:hAnsi="Times New Roman" w:cs="Times New Roman"/>
          <w:lang w:val="en-US"/>
        </w:rPr>
        <w:t>t</w:t>
      </w:r>
      <w:r w:rsidRPr="00E80A76">
        <w:rPr>
          <w:rFonts w:ascii="Times New Roman" w:hAnsi="Times New Roman" w:cs="Times New Roman"/>
          <w:lang w:val="en-US"/>
        </w:rPr>
        <w:t xml:space="preserve">op and bottom interfaces are formed </w:t>
      </w:r>
      <w:r w:rsidR="00537935">
        <w:rPr>
          <w:rFonts w:ascii="Times New Roman" w:hAnsi="Times New Roman" w:cs="Times New Roman"/>
          <w:lang w:val="en-US"/>
        </w:rPr>
        <w:t>when</w:t>
      </w:r>
      <w:r w:rsidRPr="00E80A76">
        <w:rPr>
          <w:rFonts w:ascii="Times New Roman" w:hAnsi="Times New Roman" w:cs="Times New Roman"/>
          <w:lang w:val="en-US"/>
        </w:rPr>
        <w:t xml:space="preserve"> PtC</w:t>
      </w:r>
      <w:r w:rsidRPr="00364276">
        <w:rPr>
          <w:rFonts w:ascii="Times New Roman" w:hAnsi="Times New Roman" w:cs="Times New Roman"/>
          <w:vertAlign w:val="subscript"/>
          <w:lang w:val="en-US"/>
        </w:rPr>
        <w:t>x</w:t>
      </w:r>
      <w:r w:rsidRPr="00E80A76">
        <w:rPr>
          <w:rFonts w:ascii="Times New Roman" w:hAnsi="Times New Roman" w:cs="Times New Roman"/>
          <w:lang w:val="en-US"/>
        </w:rPr>
        <w:t xml:space="preserve"> i</w:t>
      </w:r>
      <w:r w:rsidR="00537935">
        <w:rPr>
          <w:rFonts w:ascii="Times New Roman" w:hAnsi="Times New Roman" w:cs="Times New Roman"/>
          <w:lang w:val="en-US"/>
        </w:rPr>
        <w:t>s deposited on the sides of the lamella in the</w:t>
      </w:r>
      <w:r w:rsidRPr="00E80A76">
        <w:rPr>
          <w:rFonts w:ascii="Times New Roman" w:hAnsi="Times New Roman" w:cs="Times New Roman"/>
          <w:lang w:val="en-US"/>
        </w:rPr>
        <w:t xml:space="preserve"> FIB system</w:t>
      </w:r>
      <w:r w:rsidR="00607906">
        <w:rPr>
          <w:rFonts w:ascii="Times New Roman" w:hAnsi="Times New Roman" w:cs="Times New Roman"/>
          <w:lang w:val="en-US"/>
        </w:rPr>
        <w:t xml:space="preserve"> and the</w:t>
      </w:r>
      <w:r w:rsidRPr="00E80A76">
        <w:rPr>
          <w:rFonts w:ascii="Times New Roman" w:hAnsi="Times New Roman" w:cs="Times New Roman"/>
          <w:lang w:val="en-US"/>
        </w:rPr>
        <w:t xml:space="preserve"> third </w:t>
      </w:r>
      <w:r w:rsidR="00607906">
        <w:rPr>
          <w:rFonts w:ascii="Times New Roman" w:hAnsi="Times New Roman" w:cs="Times New Roman"/>
          <w:lang w:val="en-US"/>
        </w:rPr>
        <w:t>interface</w:t>
      </w:r>
      <w:r w:rsidRPr="00E80A76">
        <w:rPr>
          <w:rFonts w:ascii="Times New Roman" w:hAnsi="Times New Roman" w:cs="Times New Roman"/>
          <w:lang w:val="en-US"/>
        </w:rPr>
        <w:t xml:space="preserve"> is formed at the interface of </w:t>
      </w:r>
      <w:r w:rsidR="00607906">
        <w:rPr>
          <w:rFonts w:ascii="Times New Roman" w:hAnsi="Times New Roman" w:cs="Times New Roman"/>
          <w:lang w:val="en-US"/>
        </w:rPr>
        <w:t xml:space="preserve">the </w:t>
      </w:r>
      <w:r w:rsidR="00607906" w:rsidRPr="00A00644">
        <w:rPr>
          <w:rFonts w:ascii="Times New Roman" w:hAnsi="Times New Roman" w:cs="Times New Roman"/>
          <w:lang w:val="en-US"/>
        </w:rPr>
        <w:t>lamella and</w:t>
      </w:r>
      <w:r w:rsidRPr="00A00644">
        <w:rPr>
          <w:rFonts w:ascii="Times New Roman" w:hAnsi="Times New Roman" w:cs="Times New Roman"/>
          <w:lang w:val="en-US"/>
        </w:rPr>
        <w:t xml:space="preserve"> vacuum. </w:t>
      </w:r>
      <w:r w:rsidR="00607906" w:rsidRPr="00A00644">
        <w:rPr>
          <w:rFonts w:ascii="Times New Roman" w:hAnsi="Times New Roman" w:cs="Times New Roman"/>
          <w:lang w:val="en-US"/>
        </w:rPr>
        <w:t>This last interface is</w:t>
      </w:r>
      <w:r w:rsidRPr="00A00644">
        <w:rPr>
          <w:rFonts w:ascii="Times New Roman" w:hAnsi="Times New Roman" w:cs="Times New Roman"/>
          <w:lang w:val="en-US"/>
        </w:rPr>
        <w:t xml:space="preserve"> marked by the red dashed curve. The region </w:t>
      </w:r>
      <w:r w:rsidR="00607906" w:rsidRPr="00A00644">
        <w:rPr>
          <w:rFonts w:ascii="Times New Roman" w:hAnsi="Times New Roman" w:cs="Times New Roman"/>
          <w:lang w:val="en-US"/>
        </w:rPr>
        <w:t>identified by the yellow</w:t>
      </w:r>
      <w:r w:rsidRPr="00A00644">
        <w:rPr>
          <w:rFonts w:ascii="Times New Roman" w:hAnsi="Times New Roman" w:cs="Times New Roman"/>
          <w:lang w:val="en-US"/>
        </w:rPr>
        <w:t xml:space="preserve"> rectangle is shown at different fields and </w:t>
      </w:r>
      <w:r w:rsidR="00607906" w:rsidRPr="00A00644">
        <w:rPr>
          <w:rFonts w:ascii="Times New Roman" w:hAnsi="Times New Roman" w:cs="Times New Roman"/>
          <w:lang w:val="en-US"/>
        </w:rPr>
        <w:t xml:space="preserve">various </w:t>
      </w:r>
      <w:r w:rsidRPr="00A00644">
        <w:rPr>
          <w:rFonts w:ascii="Times New Roman" w:hAnsi="Times New Roman" w:cs="Times New Roman"/>
          <w:lang w:val="en-US"/>
        </w:rPr>
        <w:t>protocols</w:t>
      </w:r>
      <w:r w:rsidR="00607906" w:rsidRPr="00A00644">
        <w:rPr>
          <w:rFonts w:ascii="Times New Roman" w:hAnsi="Times New Roman" w:cs="Times New Roman"/>
          <w:lang w:val="en-US"/>
        </w:rPr>
        <w:t xml:space="preserve"> in</w:t>
      </w:r>
      <w:r w:rsidRPr="00A00644">
        <w:rPr>
          <w:rFonts w:ascii="Times New Roman" w:hAnsi="Times New Roman" w:cs="Times New Roman"/>
          <w:lang w:val="en-US"/>
        </w:rPr>
        <w:t xml:space="preserve"> (</w:t>
      </w:r>
      <w:r w:rsidR="00B37B3F" w:rsidRPr="00A00644">
        <w:rPr>
          <w:rFonts w:ascii="Times New Roman" w:hAnsi="Times New Roman" w:cs="Times New Roman"/>
          <w:b/>
          <w:lang w:val="en-US"/>
        </w:rPr>
        <w:t>b</w:t>
      </w:r>
      <w:r w:rsidRPr="00A00644">
        <w:rPr>
          <w:rFonts w:ascii="Times New Roman" w:hAnsi="Times New Roman" w:cs="Times New Roman"/>
          <w:b/>
          <w:lang w:val="en-US"/>
        </w:rPr>
        <w:t>-</w:t>
      </w:r>
      <w:r w:rsidR="00B37B3F" w:rsidRPr="00A00644">
        <w:rPr>
          <w:rFonts w:ascii="Times New Roman" w:hAnsi="Times New Roman" w:cs="Times New Roman"/>
          <w:b/>
          <w:lang w:val="en-US"/>
        </w:rPr>
        <w:t>g</w:t>
      </w:r>
      <w:r w:rsidRPr="00A00644">
        <w:rPr>
          <w:rFonts w:ascii="Times New Roman" w:hAnsi="Times New Roman" w:cs="Times New Roman"/>
          <w:lang w:val="en-US"/>
        </w:rPr>
        <w:t>)</w:t>
      </w:r>
      <w:r w:rsidR="00607906" w:rsidRPr="00A00644">
        <w:rPr>
          <w:rFonts w:ascii="Times New Roman" w:hAnsi="Times New Roman" w:cs="Times New Roman"/>
          <w:lang w:val="en-US"/>
        </w:rPr>
        <w:t xml:space="preserve"> and (</w:t>
      </w:r>
      <w:r w:rsidR="00607906" w:rsidRPr="00A00644">
        <w:rPr>
          <w:rFonts w:ascii="Times New Roman" w:hAnsi="Times New Roman" w:cs="Times New Roman"/>
          <w:b/>
          <w:lang w:val="en-US"/>
        </w:rPr>
        <w:t>h-m</w:t>
      </w:r>
      <w:r w:rsidR="00607906" w:rsidRPr="00A00644">
        <w:rPr>
          <w:rFonts w:ascii="Times New Roman" w:hAnsi="Times New Roman" w:cs="Times New Roman"/>
          <w:lang w:val="en-US"/>
        </w:rPr>
        <w:t xml:space="preserve">) at 100 K. </w:t>
      </w:r>
      <w:r w:rsidRPr="00A00644">
        <w:rPr>
          <w:rFonts w:ascii="Times New Roman" w:hAnsi="Times New Roman" w:cs="Times New Roman"/>
          <w:lang w:val="en-US"/>
        </w:rPr>
        <w:t xml:space="preserve"> </w:t>
      </w:r>
      <w:r w:rsidR="00607906" w:rsidRPr="00A00644">
        <w:rPr>
          <w:rFonts w:ascii="Times New Roman" w:hAnsi="Times New Roman" w:cs="Times New Roman"/>
          <w:lang w:val="en-US"/>
        </w:rPr>
        <w:t>In (</w:t>
      </w:r>
      <w:r w:rsidR="00607906" w:rsidRPr="00963323">
        <w:rPr>
          <w:rFonts w:ascii="Times New Roman" w:hAnsi="Times New Roman" w:cs="Times New Roman"/>
          <w:b/>
          <w:lang w:val="en-US"/>
        </w:rPr>
        <w:t>b-g</w:t>
      </w:r>
      <w:r w:rsidR="00607906" w:rsidRPr="00A00644">
        <w:rPr>
          <w:rFonts w:ascii="Times New Roman" w:hAnsi="Times New Roman" w:cs="Times New Roman"/>
          <w:lang w:val="en-US"/>
        </w:rPr>
        <w:t>) the sample was cooled in zero field from room temperature to 100 K. Then, a</w:t>
      </w:r>
      <w:r w:rsidRPr="00A00644">
        <w:rPr>
          <w:rFonts w:ascii="Times New Roman" w:hAnsi="Times New Roman" w:cs="Times New Roman"/>
          <w:lang w:val="en-US"/>
        </w:rPr>
        <w:t xml:space="preserve">t 100 K, the field is </w:t>
      </w:r>
      <w:r w:rsidR="00607906" w:rsidRPr="00A00644">
        <w:rPr>
          <w:rFonts w:ascii="Times New Roman" w:hAnsi="Times New Roman" w:cs="Times New Roman"/>
          <w:lang w:val="en-US"/>
        </w:rPr>
        <w:t xml:space="preserve">systematically </w:t>
      </w:r>
      <w:r w:rsidRPr="00A00644">
        <w:rPr>
          <w:rFonts w:ascii="Times New Roman" w:hAnsi="Times New Roman" w:cs="Times New Roman"/>
          <w:lang w:val="en-US"/>
        </w:rPr>
        <w:t>reduced to observe fractional Bloch skyrmions after a dense lattice state of elliptical Bloch skyrmions is formed at high</w:t>
      </w:r>
      <w:r w:rsidR="00607906" w:rsidRPr="00A00644">
        <w:rPr>
          <w:rFonts w:ascii="Times New Roman" w:hAnsi="Times New Roman" w:cs="Times New Roman"/>
          <w:lang w:val="en-US"/>
        </w:rPr>
        <w:t>er</w:t>
      </w:r>
      <w:r w:rsidRPr="00A00644">
        <w:rPr>
          <w:rFonts w:ascii="Times New Roman" w:hAnsi="Times New Roman" w:cs="Times New Roman"/>
          <w:lang w:val="en-US"/>
        </w:rPr>
        <w:t xml:space="preserve"> magnetic field</w:t>
      </w:r>
      <w:r w:rsidR="00607906" w:rsidRPr="00A00644">
        <w:rPr>
          <w:rFonts w:ascii="Times New Roman" w:hAnsi="Times New Roman" w:cs="Times New Roman"/>
          <w:lang w:val="en-US"/>
        </w:rPr>
        <w:t>s</w:t>
      </w:r>
      <w:r w:rsidRPr="00A00644">
        <w:rPr>
          <w:rFonts w:ascii="Times New Roman" w:hAnsi="Times New Roman" w:cs="Times New Roman"/>
          <w:lang w:val="en-US"/>
        </w:rPr>
        <w:t xml:space="preserve">. </w:t>
      </w:r>
      <w:r w:rsidR="00607906" w:rsidRPr="00A00644">
        <w:rPr>
          <w:rFonts w:ascii="Times New Roman" w:hAnsi="Times New Roman" w:cs="Times New Roman"/>
          <w:lang w:val="en-US"/>
        </w:rPr>
        <w:t>In</w:t>
      </w:r>
      <w:r w:rsidR="00607906">
        <w:rPr>
          <w:rFonts w:ascii="Times New Roman" w:hAnsi="Times New Roman" w:cs="Times New Roman"/>
          <w:lang w:val="en-US"/>
        </w:rPr>
        <w:t xml:space="preserve"> </w:t>
      </w:r>
      <w:r w:rsidRPr="00E80A76">
        <w:rPr>
          <w:rFonts w:ascii="Times New Roman" w:hAnsi="Times New Roman" w:cs="Times New Roman"/>
          <w:lang w:val="en-US"/>
        </w:rPr>
        <w:t>(</w:t>
      </w:r>
      <w:r w:rsidR="00B37B3F" w:rsidRPr="00963323">
        <w:rPr>
          <w:rFonts w:ascii="Times New Roman" w:hAnsi="Times New Roman" w:cs="Times New Roman"/>
          <w:b/>
          <w:lang w:val="en-US"/>
        </w:rPr>
        <w:t>h</w:t>
      </w:r>
      <w:r w:rsidRPr="00963323">
        <w:rPr>
          <w:rFonts w:ascii="Times New Roman" w:hAnsi="Times New Roman" w:cs="Times New Roman"/>
          <w:b/>
          <w:lang w:val="en-US"/>
        </w:rPr>
        <w:t>-</w:t>
      </w:r>
      <w:r w:rsidR="00B37B3F" w:rsidRPr="00963323">
        <w:rPr>
          <w:rFonts w:ascii="Times New Roman" w:hAnsi="Times New Roman" w:cs="Times New Roman"/>
          <w:b/>
          <w:lang w:val="en-US"/>
        </w:rPr>
        <w:t>m</w:t>
      </w:r>
      <w:r w:rsidRPr="00E80A76">
        <w:rPr>
          <w:rFonts w:ascii="Times New Roman" w:hAnsi="Times New Roman" w:cs="Times New Roman"/>
          <w:lang w:val="en-US"/>
        </w:rPr>
        <w:t xml:space="preserve">) </w:t>
      </w:r>
      <w:r w:rsidR="00607906">
        <w:rPr>
          <w:rFonts w:ascii="Times New Roman" w:hAnsi="Times New Roman" w:cs="Times New Roman"/>
          <w:lang w:val="en-US"/>
        </w:rPr>
        <w:t>the sample is field cooled in 200 mT from 300K to 100 K.  Then t</w:t>
      </w:r>
      <w:r w:rsidRPr="00E80A76">
        <w:rPr>
          <w:rFonts w:ascii="Times New Roman" w:hAnsi="Times New Roman" w:cs="Times New Roman"/>
          <w:lang w:val="en-US"/>
        </w:rPr>
        <w:t>he magnetic field is reduced to observe the fractional antiskyrmions. The scale bar in (</w:t>
      </w:r>
      <w:r w:rsidR="00B37B3F" w:rsidRPr="00963323">
        <w:rPr>
          <w:rFonts w:ascii="Times New Roman" w:hAnsi="Times New Roman" w:cs="Times New Roman"/>
          <w:b/>
          <w:lang w:val="en-US"/>
        </w:rPr>
        <w:t>a</w:t>
      </w:r>
      <w:r w:rsidRPr="00E80A76">
        <w:rPr>
          <w:rFonts w:ascii="Times New Roman" w:hAnsi="Times New Roman" w:cs="Times New Roman"/>
          <w:lang w:val="en-US"/>
        </w:rPr>
        <w:t xml:space="preserve">) corresponds to </w:t>
      </w:r>
      <m:oMath>
        <m:r>
          <m:rPr>
            <m:sty m:val="p"/>
          </m:rPr>
          <w:rPr>
            <w:rFonts w:ascii="Cambria Math" w:hAnsi="Cambria Math" w:cs="Times New Roman"/>
            <w:lang w:val="en-US"/>
          </w:rPr>
          <m:t>2 μm</m:t>
        </m:r>
      </m:oMath>
      <w:r w:rsidRPr="00E80A76">
        <w:rPr>
          <w:rFonts w:ascii="Times New Roman" w:hAnsi="Times New Roman" w:cs="Times New Roman"/>
          <w:lang w:val="en-US"/>
        </w:rPr>
        <w:t>.</w:t>
      </w:r>
      <w:r w:rsidRPr="00362689">
        <w:rPr>
          <w:rFonts w:ascii="Times New Roman" w:hAnsi="Times New Roman" w:cs="Times New Roman"/>
          <w:lang w:val="en-US"/>
        </w:rPr>
        <w:t xml:space="preserve">    </w:t>
      </w:r>
    </w:p>
    <w:p w14:paraId="54B717D3" w14:textId="0F19E601" w:rsidR="00B37B3F" w:rsidRDefault="00B37B3F" w:rsidP="006738EF">
      <w:pPr>
        <w:spacing w:line="360" w:lineRule="auto"/>
        <w:jc w:val="both"/>
        <w:rPr>
          <w:rFonts w:ascii="Times New Roman" w:hAnsi="Times New Roman" w:cs="Times New Roman"/>
          <w:lang w:val="en-US"/>
        </w:rPr>
      </w:pPr>
    </w:p>
    <w:p w14:paraId="6F995A80" w14:textId="6931CBCC" w:rsidR="00B37B3F" w:rsidRDefault="00B37B3F" w:rsidP="006738EF">
      <w:pPr>
        <w:spacing w:line="360" w:lineRule="auto"/>
        <w:jc w:val="both"/>
        <w:rPr>
          <w:rFonts w:ascii="Times New Roman" w:hAnsi="Times New Roman" w:cs="Times New Roman"/>
          <w:lang w:val="en-US"/>
        </w:rPr>
      </w:pPr>
    </w:p>
    <w:p w14:paraId="67E3D68B" w14:textId="2AAA75B4" w:rsidR="00B37B3F" w:rsidRDefault="00B37B3F" w:rsidP="006738EF">
      <w:pPr>
        <w:spacing w:line="360" w:lineRule="auto"/>
        <w:jc w:val="both"/>
        <w:rPr>
          <w:rFonts w:ascii="Times New Roman" w:hAnsi="Times New Roman" w:cs="Times New Roman"/>
          <w:lang w:val="en-US"/>
        </w:rPr>
      </w:pPr>
    </w:p>
    <w:p w14:paraId="687240BF" w14:textId="022ACEBC" w:rsidR="00B37B3F" w:rsidRDefault="00B37B3F" w:rsidP="006738EF">
      <w:pPr>
        <w:spacing w:line="360" w:lineRule="auto"/>
        <w:jc w:val="both"/>
        <w:rPr>
          <w:rFonts w:ascii="Times New Roman" w:hAnsi="Times New Roman" w:cs="Times New Roman"/>
          <w:lang w:val="en-US"/>
        </w:rPr>
      </w:pPr>
    </w:p>
    <w:p w14:paraId="4DDB21C7" w14:textId="6AABC05C" w:rsidR="00700B64" w:rsidRDefault="00700B64" w:rsidP="00B53065"/>
    <w:p w14:paraId="59FF66EE" w14:textId="3C1CAFCA" w:rsidR="00700B64" w:rsidRDefault="00700B64" w:rsidP="006738EF">
      <w:pPr>
        <w:jc w:val="center"/>
      </w:pPr>
      <w:r w:rsidRPr="00700B64">
        <w:rPr>
          <w:noProof/>
          <w:lang w:val="de-DE" w:eastAsia="de-DE"/>
        </w:rPr>
        <w:drawing>
          <wp:inline distT="0" distB="0" distL="0" distR="0" wp14:anchorId="3390B4C5" wp14:editId="40F2C57F">
            <wp:extent cx="5627407" cy="42094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444" t="1363" r="799"/>
                    <a:stretch/>
                  </pic:blipFill>
                  <pic:spPr bwMode="auto">
                    <a:xfrm>
                      <a:off x="0" y="0"/>
                      <a:ext cx="5627712" cy="4209643"/>
                    </a:xfrm>
                    <a:prstGeom prst="rect">
                      <a:avLst/>
                    </a:prstGeom>
                    <a:ln>
                      <a:noFill/>
                    </a:ln>
                    <a:extLst>
                      <a:ext uri="{53640926-AAD7-44D8-BBD7-CCE9431645EC}">
                        <a14:shadowObscured xmlns:a14="http://schemas.microsoft.com/office/drawing/2010/main"/>
                      </a:ext>
                    </a:extLst>
                  </pic:spPr>
                </pic:pic>
              </a:graphicData>
            </a:graphic>
          </wp:inline>
        </w:drawing>
      </w:r>
    </w:p>
    <w:p w14:paraId="031A8904" w14:textId="2C07232A" w:rsidR="00700B64" w:rsidRDefault="00700B64" w:rsidP="006738EF">
      <w:pPr>
        <w:jc w:val="center"/>
      </w:pPr>
    </w:p>
    <w:p w14:paraId="28DCCB64" w14:textId="39739099" w:rsidR="00700B64" w:rsidRDefault="00700B64" w:rsidP="006738EF">
      <w:pPr>
        <w:jc w:val="center"/>
      </w:pPr>
    </w:p>
    <w:p w14:paraId="314E93F6" w14:textId="77777777" w:rsidR="000B366D" w:rsidRPr="000B366D" w:rsidRDefault="000B366D" w:rsidP="000B366D">
      <w:pPr>
        <w:tabs>
          <w:tab w:val="left" w:pos="911"/>
        </w:tabs>
      </w:pPr>
      <w:r>
        <w:tab/>
      </w:r>
    </w:p>
    <w:p w14:paraId="50D6625A" w14:textId="7A082262" w:rsidR="00907833" w:rsidRDefault="000B366D" w:rsidP="00907833">
      <w:pPr>
        <w:spacing w:line="360" w:lineRule="auto"/>
        <w:jc w:val="both"/>
        <w:rPr>
          <w:rFonts w:ascii="Times New Roman" w:hAnsi="Times New Roman" w:cs="Times New Roman"/>
          <w:lang w:val="en-US"/>
        </w:rPr>
      </w:pPr>
      <w:r w:rsidRPr="000B366D">
        <w:rPr>
          <w:rFonts w:ascii="Times New Roman" w:hAnsi="Times New Roman" w:cs="Times New Roman"/>
          <w:b/>
          <w:bCs/>
          <w:lang w:val="en-US"/>
        </w:rPr>
        <w:t>Fig. S</w:t>
      </w:r>
      <w:r w:rsidR="006738EF">
        <w:rPr>
          <w:rFonts w:ascii="Times New Roman" w:hAnsi="Times New Roman" w:cs="Times New Roman"/>
          <w:b/>
          <w:bCs/>
          <w:lang w:val="en-US"/>
        </w:rPr>
        <w:t>4</w:t>
      </w:r>
      <w:r w:rsidRPr="00907833">
        <w:rPr>
          <w:rFonts w:ascii="Times New Roman" w:hAnsi="Times New Roman" w:cs="Times New Roman"/>
          <w:b/>
          <w:lang w:val="en-US"/>
        </w:rPr>
        <w:t>.</w:t>
      </w:r>
      <w:r w:rsidRPr="000B366D">
        <w:rPr>
          <w:rFonts w:ascii="Times New Roman" w:hAnsi="Times New Roman" w:cs="Times New Roman"/>
          <w:b/>
          <w:bCs/>
          <w:lang w:val="en-US"/>
        </w:rPr>
        <w:t xml:space="preserve"> Fractional antiskyrmions at low temperature</w:t>
      </w:r>
      <w:r w:rsidRPr="000B366D">
        <w:rPr>
          <w:b/>
          <w:bCs/>
          <w:lang w:val="en-US"/>
        </w:rPr>
        <w:t>.</w:t>
      </w:r>
      <w:r>
        <w:rPr>
          <w:lang w:val="en-US"/>
        </w:rPr>
        <w:t xml:space="preserve"> </w:t>
      </w:r>
      <w:r w:rsidRPr="000B366D">
        <w:rPr>
          <w:rFonts w:ascii="Times New Roman" w:hAnsi="Times New Roman" w:cs="Times New Roman"/>
          <w:lang w:val="en-US"/>
        </w:rPr>
        <w:t>(</w:t>
      </w:r>
      <w:r w:rsidR="00700B64">
        <w:rPr>
          <w:rFonts w:ascii="Times New Roman" w:hAnsi="Times New Roman" w:cs="Times New Roman"/>
          <w:b/>
          <w:bCs/>
          <w:lang w:val="en-US"/>
        </w:rPr>
        <w:t>a</w:t>
      </w:r>
      <w:r w:rsidRPr="000B366D">
        <w:rPr>
          <w:rFonts w:ascii="Times New Roman" w:hAnsi="Times New Roman" w:cs="Times New Roman"/>
          <w:lang w:val="en-US"/>
        </w:rPr>
        <w:t>) Schematic of field cool</w:t>
      </w:r>
      <w:r w:rsidR="00607906">
        <w:rPr>
          <w:rFonts w:ascii="Times New Roman" w:hAnsi="Times New Roman" w:cs="Times New Roman"/>
          <w:lang w:val="en-US"/>
        </w:rPr>
        <w:t>ing</w:t>
      </w:r>
      <w:r w:rsidRPr="000B366D">
        <w:rPr>
          <w:rFonts w:ascii="Times New Roman" w:hAnsi="Times New Roman" w:cs="Times New Roman"/>
          <w:lang w:val="en-US"/>
        </w:rPr>
        <w:t xml:space="preserve"> protocol to stabilize </w:t>
      </w:r>
      <w:r w:rsidR="00607906">
        <w:rPr>
          <w:rFonts w:ascii="Times New Roman" w:hAnsi="Times New Roman" w:cs="Times New Roman"/>
          <w:lang w:val="en-US"/>
        </w:rPr>
        <w:t xml:space="preserve">a </w:t>
      </w:r>
      <w:r w:rsidRPr="000B366D">
        <w:rPr>
          <w:rFonts w:ascii="Times New Roman" w:hAnsi="Times New Roman" w:cs="Times New Roman"/>
          <w:lang w:val="en-US"/>
        </w:rPr>
        <w:t>metastable antiskyrmion lattice at 100 K.</w:t>
      </w:r>
      <w:r w:rsidR="003A5D9B">
        <w:rPr>
          <w:rFonts w:ascii="Times New Roman" w:hAnsi="Times New Roman" w:cs="Times New Roman"/>
          <w:lang w:val="en-US"/>
        </w:rPr>
        <w:t xml:space="preserve"> </w:t>
      </w:r>
      <w:r w:rsidRPr="000B366D">
        <w:rPr>
          <w:rFonts w:ascii="Times New Roman" w:hAnsi="Times New Roman" w:cs="Times New Roman"/>
          <w:lang w:val="en-US"/>
        </w:rPr>
        <w:t>(</w:t>
      </w:r>
      <w:r w:rsidR="00700B64">
        <w:rPr>
          <w:rFonts w:ascii="Times New Roman" w:hAnsi="Times New Roman" w:cs="Times New Roman"/>
          <w:b/>
          <w:bCs/>
          <w:lang w:val="en-US"/>
        </w:rPr>
        <w:t>b</w:t>
      </w:r>
      <w:r w:rsidRPr="000B366D">
        <w:rPr>
          <w:rFonts w:ascii="Times New Roman" w:hAnsi="Times New Roman" w:cs="Times New Roman"/>
          <w:lang w:val="en-US"/>
        </w:rPr>
        <w:t xml:space="preserve">) Square antiskyrmion lattice state at 100 K after cooling the specimen from 300 K </w:t>
      </w:r>
      <w:r w:rsidR="00607906">
        <w:rPr>
          <w:rFonts w:ascii="Times New Roman" w:hAnsi="Times New Roman" w:cs="Times New Roman"/>
          <w:lang w:val="en-US"/>
        </w:rPr>
        <w:t>in a field of</w:t>
      </w:r>
      <w:r w:rsidRPr="000B366D">
        <w:rPr>
          <w:rFonts w:ascii="Times New Roman" w:hAnsi="Times New Roman" w:cs="Times New Roman"/>
          <w:lang w:val="en-US"/>
        </w:rPr>
        <w:t xml:space="preserve"> 200 mT. The region marked </w:t>
      </w:r>
      <w:r w:rsidR="00C769AF">
        <w:rPr>
          <w:rFonts w:ascii="Times New Roman" w:hAnsi="Times New Roman" w:cs="Times New Roman"/>
          <w:lang w:val="en-US"/>
        </w:rPr>
        <w:t>by</w:t>
      </w:r>
      <w:r w:rsidRPr="000B366D">
        <w:rPr>
          <w:rFonts w:ascii="Times New Roman" w:hAnsi="Times New Roman" w:cs="Times New Roman"/>
          <w:lang w:val="en-US"/>
        </w:rPr>
        <w:t xml:space="preserve"> the </w:t>
      </w:r>
      <w:r w:rsidR="00607906">
        <w:rPr>
          <w:rFonts w:ascii="Times New Roman" w:hAnsi="Times New Roman" w:cs="Times New Roman"/>
          <w:lang w:val="en-US"/>
        </w:rPr>
        <w:t xml:space="preserve">yellow </w:t>
      </w:r>
      <w:r w:rsidRPr="000B366D">
        <w:rPr>
          <w:rFonts w:ascii="Times New Roman" w:hAnsi="Times New Roman" w:cs="Times New Roman"/>
          <w:lang w:val="en-US"/>
        </w:rPr>
        <w:t>rectangle in (</w:t>
      </w:r>
      <w:r w:rsidR="00700B64" w:rsidRPr="00963323">
        <w:rPr>
          <w:rFonts w:ascii="Times New Roman" w:hAnsi="Times New Roman" w:cs="Times New Roman"/>
          <w:b/>
          <w:lang w:val="en-US"/>
        </w:rPr>
        <w:t>b</w:t>
      </w:r>
      <w:r w:rsidRPr="000B366D">
        <w:rPr>
          <w:rFonts w:ascii="Times New Roman" w:hAnsi="Times New Roman" w:cs="Times New Roman"/>
          <w:lang w:val="en-US"/>
        </w:rPr>
        <w:t xml:space="preserve">) is shown </w:t>
      </w:r>
      <w:r w:rsidR="00607906">
        <w:rPr>
          <w:rFonts w:ascii="Times New Roman" w:hAnsi="Times New Roman" w:cs="Times New Roman"/>
          <w:lang w:val="en-US"/>
        </w:rPr>
        <w:t>in</w:t>
      </w:r>
      <w:r w:rsidRPr="000B366D">
        <w:rPr>
          <w:rFonts w:ascii="Times New Roman" w:hAnsi="Times New Roman" w:cs="Times New Roman"/>
          <w:lang w:val="en-US"/>
        </w:rPr>
        <w:t xml:space="preserve"> (</w:t>
      </w:r>
      <w:r w:rsidR="009F686C">
        <w:rPr>
          <w:rFonts w:ascii="Times New Roman" w:hAnsi="Times New Roman" w:cs="Times New Roman"/>
          <w:b/>
          <w:bCs/>
          <w:lang w:val="en-US"/>
        </w:rPr>
        <w:t>c</w:t>
      </w:r>
      <w:r w:rsidRPr="000B366D">
        <w:rPr>
          <w:rFonts w:ascii="Times New Roman" w:hAnsi="Times New Roman" w:cs="Times New Roman"/>
          <w:b/>
          <w:bCs/>
          <w:lang w:val="en-US"/>
        </w:rPr>
        <w:t>-</w:t>
      </w:r>
      <w:r w:rsidR="00700B64">
        <w:rPr>
          <w:rFonts w:ascii="Times New Roman" w:hAnsi="Times New Roman" w:cs="Times New Roman"/>
          <w:b/>
          <w:bCs/>
          <w:lang w:val="en-US"/>
        </w:rPr>
        <w:t>i</w:t>
      </w:r>
      <w:r w:rsidRPr="000B366D">
        <w:rPr>
          <w:rFonts w:ascii="Times New Roman" w:hAnsi="Times New Roman" w:cs="Times New Roman"/>
          <w:lang w:val="en-US"/>
        </w:rPr>
        <w:t>)</w:t>
      </w:r>
      <w:r w:rsidR="00607906">
        <w:rPr>
          <w:rFonts w:ascii="Times New Roman" w:hAnsi="Times New Roman" w:cs="Times New Roman"/>
          <w:lang w:val="en-US"/>
        </w:rPr>
        <w:t xml:space="preserve">. </w:t>
      </w:r>
      <w:r w:rsidRPr="000B366D">
        <w:rPr>
          <w:rFonts w:ascii="Times New Roman" w:hAnsi="Times New Roman" w:cs="Times New Roman"/>
          <w:lang w:val="en-US"/>
        </w:rPr>
        <w:t xml:space="preserve"> </w:t>
      </w:r>
      <w:r w:rsidR="00607906">
        <w:rPr>
          <w:rFonts w:ascii="Times New Roman" w:hAnsi="Times New Roman" w:cs="Times New Roman"/>
          <w:lang w:val="en-US"/>
        </w:rPr>
        <w:t>F</w:t>
      </w:r>
      <w:r w:rsidRPr="000B366D">
        <w:rPr>
          <w:rFonts w:ascii="Times New Roman" w:hAnsi="Times New Roman" w:cs="Times New Roman"/>
          <w:lang w:val="en-US"/>
        </w:rPr>
        <w:t xml:space="preserve">ractional antiskyrmions </w:t>
      </w:r>
      <w:r w:rsidR="00607906">
        <w:rPr>
          <w:rFonts w:ascii="Times New Roman" w:hAnsi="Times New Roman" w:cs="Times New Roman"/>
          <w:lang w:val="en-US"/>
        </w:rPr>
        <w:t>are formed at</w:t>
      </w:r>
      <w:r w:rsidRPr="000B366D">
        <w:rPr>
          <w:rFonts w:ascii="Times New Roman" w:hAnsi="Times New Roman" w:cs="Times New Roman"/>
          <w:lang w:val="en-US"/>
        </w:rPr>
        <w:t xml:space="preserve"> the</w:t>
      </w:r>
      <w:r w:rsidRPr="000B366D">
        <w:rPr>
          <w:rFonts w:ascii="Times New Roman" w:hAnsi="Times New Roman" w:cs="Times New Roman"/>
          <w:b/>
          <w:bCs/>
          <w:lang w:val="en-US"/>
        </w:rPr>
        <w:t xml:space="preserve"> </w:t>
      </w:r>
      <w:r w:rsidRPr="000B366D">
        <w:rPr>
          <w:rFonts w:ascii="Times New Roman" w:hAnsi="Times New Roman" w:cs="Times New Roman"/>
          <w:lang w:val="en-US"/>
        </w:rPr>
        <w:t>Mn</w:t>
      </w:r>
      <w:r w:rsidRPr="000B366D">
        <w:rPr>
          <w:rFonts w:ascii="Times New Roman" w:hAnsi="Times New Roman" w:cs="Times New Roman"/>
          <w:vertAlign w:val="subscript"/>
          <w:lang w:val="en-US"/>
        </w:rPr>
        <w:t>1.4</w:t>
      </w:r>
      <w:r w:rsidRPr="000B366D">
        <w:rPr>
          <w:rFonts w:ascii="Times New Roman" w:hAnsi="Times New Roman" w:cs="Times New Roman"/>
          <w:lang w:val="en-US"/>
        </w:rPr>
        <w:t>Pt</w:t>
      </w:r>
      <w:r w:rsidRPr="000B366D">
        <w:rPr>
          <w:rFonts w:ascii="Times New Roman" w:hAnsi="Times New Roman" w:cs="Times New Roman"/>
          <w:vertAlign w:val="subscript"/>
          <w:lang w:val="en-US"/>
        </w:rPr>
        <w:t>0.9</w:t>
      </w:r>
      <w:r w:rsidRPr="000B366D">
        <w:rPr>
          <w:rFonts w:ascii="Times New Roman" w:hAnsi="Times New Roman" w:cs="Times New Roman"/>
          <w:lang w:val="en-US"/>
        </w:rPr>
        <w:t>Pd</w:t>
      </w:r>
      <w:r w:rsidRPr="000B366D">
        <w:rPr>
          <w:rFonts w:ascii="Times New Roman" w:hAnsi="Times New Roman" w:cs="Times New Roman"/>
          <w:vertAlign w:val="subscript"/>
          <w:lang w:val="en-US"/>
        </w:rPr>
        <w:t>0.1</w:t>
      </w:r>
      <w:r w:rsidRPr="000B366D">
        <w:rPr>
          <w:rFonts w:ascii="Times New Roman" w:hAnsi="Times New Roman" w:cs="Times New Roman"/>
          <w:lang w:val="en-US"/>
        </w:rPr>
        <w:t xml:space="preserve">Sn </w:t>
      </w:r>
      <w:r w:rsidR="00607906">
        <w:rPr>
          <w:rFonts w:ascii="Times New Roman" w:hAnsi="Times New Roman" w:cs="Times New Roman"/>
          <w:lang w:val="en-US"/>
        </w:rPr>
        <w:t>-</w:t>
      </w:r>
      <w:r w:rsidRPr="000B366D">
        <w:rPr>
          <w:rFonts w:ascii="Times New Roman" w:hAnsi="Times New Roman" w:cs="Times New Roman"/>
          <w:lang w:val="en-US"/>
        </w:rPr>
        <w:t xml:space="preserve"> PtC</w:t>
      </w:r>
      <w:r w:rsidRPr="00BF27CF">
        <w:rPr>
          <w:rFonts w:ascii="Times New Roman" w:hAnsi="Times New Roman" w:cs="Times New Roman"/>
          <w:vertAlign w:val="subscript"/>
          <w:lang w:val="en-US"/>
        </w:rPr>
        <w:t>x</w:t>
      </w:r>
      <w:r w:rsidRPr="000B366D">
        <w:rPr>
          <w:rFonts w:ascii="Times New Roman" w:hAnsi="Times New Roman" w:cs="Times New Roman"/>
          <w:lang w:val="en-US"/>
        </w:rPr>
        <w:t xml:space="preserve"> interface on reducing the magnetic field.</w:t>
      </w:r>
      <w:r w:rsidR="005458D8">
        <w:rPr>
          <w:rFonts w:ascii="Times New Roman" w:hAnsi="Times New Roman" w:cs="Times New Roman"/>
          <w:lang w:val="en-US"/>
        </w:rPr>
        <w:t xml:space="preserve"> The scale bar in (</w:t>
      </w:r>
      <w:r w:rsidR="005458D8" w:rsidRPr="00963323">
        <w:rPr>
          <w:rFonts w:ascii="Times New Roman" w:hAnsi="Times New Roman" w:cs="Times New Roman"/>
          <w:b/>
          <w:lang w:val="en-US"/>
        </w:rPr>
        <w:t>b</w:t>
      </w:r>
      <w:r w:rsidR="005458D8">
        <w:rPr>
          <w:rFonts w:ascii="Times New Roman" w:hAnsi="Times New Roman" w:cs="Times New Roman"/>
          <w:lang w:val="en-US"/>
        </w:rPr>
        <w:t xml:space="preserve">) corresponds to 2 </w:t>
      </w:r>
      <m:oMath>
        <m:r>
          <m:rPr>
            <m:sty m:val="p"/>
          </m:rPr>
          <w:rPr>
            <w:rFonts w:ascii="Cambria Math" w:hAnsi="Cambria Math" w:cs="Times New Roman"/>
            <w:lang w:val="en-US"/>
          </w:rPr>
          <m:t>μm.</m:t>
        </m:r>
      </m:oMath>
    </w:p>
    <w:p w14:paraId="0B1E1B69" w14:textId="1D0E52DA" w:rsidR="00700B64" w:rsidRDefault="00700B64" w:rsidP="00907833">
      <w:pPr>
        <w:spacing w:line="360" w:lineRule="auto"/>
        <w:jc w:val="both"/>
        <w:rPr>
          <w:rFonts w:ascii="Times New Roman" w:hAnsi="Times New Roman" w:cs="Times New Roman"/>
          <w:lang w:val="en-US"/>
        </w:rPr>
      </w:pPr>
    </w:p>
    <w:p w14:paraId="498D4884" w14:textId="4C23C931" w:rsidR="00700B64" w:rsidRDefault="00700B64" w:rsidP="00907833">
      <w:pPr>
        <w:spacing w:line="360" w:lineRule="auto"/>
        <w:jc w:val="both"/>
        <w:rPr>
          <w:rFonts w:ascii="Times New Roman" w:hAnsi="Times New Roman" w:cs="Times New Roman"/>
          <w:lang w:val="en-US"/>
        </w:rPr>
      </w:pPr>
    </w:p>
    <w:p w14:paraId="00F1B8B2" w14:textId="361E7555" w:rsidR="006E6C5E" w:rsidRDefault="006E6C5E" w:rsidP="00907833">
      <w:pPr>
        <w:spacing w:line="360" w:lineRule="auto"/>
        <w:jc w:val="both"/>
        <w:rPr>
          <w:rFonts w:ascii="Times New Roman" w:hAnsi="Times New Roman" w:cs="Times New Roman"/>
          <w:lang w:val="en-US"/>
        </w:rPr>
      </w:pPr>
    </w:p>
    <w:p w14:paraId="3427F8AD" w14:textId="27579C9D" w:rsidR="00700B64" w:rsidRDefault="00EB1718" w:rsidP="00907833">
      <w:pPr>
        <w:spacing w:line="360" w:lineRule="auto"/>
        <w:jc w:val="both"/>
        <w:rPr>
          <w:rFonts w:ascii="Times New Roman" w:hAnsi="Times New Roman" w:cs="Times New Roman"/>
          <w:lang w:val="en-US"/>
        </w:rPr>
      </w:pPr>
      <w:r>
        <w:rPr>
          <w:noProof/>
          <w:lang w:val="de-DE" w:eastAsia="de-DE"/>
        </w:rPr>
        <w:lastRenderedPageBreak/>
        <mc:AlternateContent>
          <mc:Choice Requires="wpg">
            <w:drawing>
              <wp:anchor distT="0" distB="0" distL="114300" distR="114300" simplePos="0" relativeHeight="251666432" behindDoc="0" locked="0" layoutInCell="1" allowOverlap="1" wp14:anchorId="4351D594" wp14:editId="7154B637">
                <wp:simplePos x="0" y="0"/>
                <wp:positionH relativeFrom="margin">
                  <wp:align>right</wp:align>
                </wp:positionH>
                <wp:positionV relativeFrom="paragraph">
                  <wp:posOffset>417830</wp:posOffset>
                </wp:positionV>
                <wp:extent cx="5777230" cy="3312795"/>
                <wp:effectExtent l="0" t="0" r="0" b="1905"/>
                <wp:wrapSquare wrapText="bothSides"/>
                <wp:docPr id="17" name="Group 17"/>
                <wp:cNvGraphicFramePr/>
                <a:graphic xmlns:a="http://schemas.openxmlformats.org/drawingml/2006/main">
                  <a:graphicData uri="http://schemas.microsoft.com/office/word/2010/wordprocessingGroup">
                    <wpg:wgp>
                      <wpg:cNvGrpSpPr/>
                      <wpg:grpSpPr>
                        <a:xfrm>
                          <a:off x="0" y="0"/>
                          <a:ext cx="5777230" cy="3312795"/>
                          <a:chOff x="0" y="-8310"/>
                          <a:chExt cx="5727411" cy="3261069"/>
                        </a:xfrm>
                      </wpg:grpSpPr>
                      <pic:pic xmlns:pic="http://schemas.openxmlformats.org/drawingml/2006/picture">
                        <pic:nvPicPr>
                          <pic:cNvPr id="13" name="Picture 13"/>
                          <pic:cNvPicPr>
                            <a:picLocks noChangeAspect="1"/>
                          </pic:cNvPicPr>
                        </pic:nvPicPr>
                        <pic:blipFill rotWithShape="1">
                          <a:blip r:embed="rId17"/>
                          <a:srcRect l="1878" t="3503" r="1797" b="2649"/>
                          <a:stretch/>
                        </pic:blipFill>
                        <pic:spPr bwMode="auto">
                          <a:xfrm>
                            <a:off x="41563" y="0"/>
                            <a:ext cx="2792730" cy="15697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 name="Picture 14"/>
                          <pic:cNvPicPr>
                            <a:picLocks noChangeAspect="1"/>
                          </pic:cNvPicPr>
                        </pic:nvPicPr>
                        <pic:blipFill rotWithShape="1">
                          <a:blip r:embed="rId18"/>
                          <a:srcRect l="1588" t="1740" r="1207" b="3039"/>
                          <a:stretch/>
                        </pic:blipFill>
                        <pic:spPr bwMode="auto">
                          <a:xfrm>
                            <a:off x="2975956" y="-8310"/>
                            <a:ext cx="2751455" cy="15646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Picture 15"/>
                          <pic:cNvPicPr>
                            <a:picLocks noChangeAspect="1"/>
                          </pic:cNvPicPr>
                        </pic:nvPicPr>
                        <pic:blipFill rotWithShape="1">
                          <a:blip r:embed="rId19"/>
                          <a:srcRect l="1589" t="4356" r="2388" b="2646"/>
                          <a:stretch/>
                        </pic:blipFill>
                        <pic:spPr bwMode="auto">
                          <a:xfrm>
                            <a:off x="0" y="1687484"/>
                            <a:ext cx="2867660" cy="15652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Picture 16"/>
                          <pic:cNvPicPr>
                            <a:picLocks noChangeAspect="1"/>
                          </pic:cNvPicPr>
                        </pic:nvPicPr>
                        <pic:blipFill rotWithShape="1">
                          <a:blip r:embed="rId20"/>
                          <a:srcRect l="1589" t="2237" r="1788" b="3092"/>
                          <a:stretch/>
                        </pic:blipFill>
                        <pic:spPr bwMode="auto">
                          <a:xfrm>
                            <a:off x="2951018" y="1645917"/>
                            <a:ext cx="2759710" cy="157035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group w14:anchorId="06999F91" id="Group 17" o:spid="_x0000_s1026" style="position:absolute;margin-left:403.7pt;margin-top:32.9pt;width:454.9pt;height:260.85pt;z-index:251666432;mso-position-horizontal:right;mso-position-horizontal-relative:margin;mso-width-relative:margin;mso-height-relative:margin" coordorigin=",-83" coordsize="57274,32610"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jAAAAygAAAMoAAADKAAAA&#10;ygAAAMoAAADKAAAAS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9AAAA&#10;/wAAAP8AAAD/AAAA/wAAAP8AAAD/AAAAX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MAAADKAAAAygAAAMoAAADKAAAAygAAAMoAAABK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9AAAA/wAAAP8AAAD/AAAA/wAAAP8AAAD/AAAAX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0AAAD/AAAA/wAAAP8AAAD/AAAA/wAAAP8AAAB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9AAAA/wAAAP8AAAD/AAAA/wAAAP8AAAD/AAAAX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0AAAD/AAAA/wAAAP8AAAD/AAAA/wAAAP8AAAB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9AAAA/wAAAP8AAAD/AAAA/wAAAP8AAAD/&#10;AAAAX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0AAAD/AAAA/wAAAP8AAAD/AAAA&#10;/wAAAP8AAABe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9AAAA/wAAAP8AAAD/&#10;AAAA/wAAAP8AAAD/AAAAX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0AAAD/AAAA&#10;/wAAAP8AAAD/AAAA/wAAAP8AAAB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9&#10;AAAA/wAAAP8AAAD/AAAA/wAAAP8AAAD/AAAAX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0AAAD/AAAA/wAAAP8AAAD/AAAA/wAAAP8AAAB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9AAAA/wAAAP8AAAD/AAAA/wAAAP8AAAD/AAAAX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0AAAD/AAAA/wAAAP8AAAD/AAAA/wAAAP8AAAB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9AAAA/wAAAP8AAAD/AAAA/wAAAP8AAAD/AAAAX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0AAAD/AAAA/wAAAP8AAAD/AAAA/wAAAP8AAABe&#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DgAAABf&#10;AAAAdwAAAHUAAABZAAAAJQAAAAAAAAAAAAAAAAAAAAAAAAB9AAAA/wAAAP8AAAD/AAAA/wAAAP8A&#10;AAD/AAAAX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0AAAD/AAAA/wAAAP8AAAD/&#10;AAAA/wAAAP8AAABe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AAAACM&#10;AAAA6AAAAP8AAAD/AAAA/wAAAP8AAAD/AAAA/wAAAMwAAABSAAAAAAAAAAAAAAB9AAAA/wAAAP8A&#10;AAD/AAAA/wAAAP8AAAD/AAAAX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OAAAAF8AAAB3AAAAdQAAAFkAAAAlAAAAAAAAAAAAAAAAAAAAAAAAAH0AAAD/&#10;AAAA/wAAAP8AAAD/AAAA/wAAAP8AAAB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UAAAAOsAAAD/AAAA/wAAAP8AAAD/AAAA/wAAAP8AAAD/AAAA/wAAAP8AAAD/AAAAsQAAAA8A&#10;AAB9AAAA/wAAAP8AAAD/AAAA/wAAAP8AAAD/AAAAX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AAAAIwAAADoAAAA/wAAAP8AAAD/AAAA/wAAAP8AAAD/AAAAzAAAAFIAAAAA&#10;AAAAAAAAAH0AAAD/AAAA/wAAAP8AAAD/AAAA/wAAAP8AAAB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mAAAA/QAAAP8AAAD/AAAA/wAAAP8AAAD/AAAA/wAAAP8AAAD/AAAA/wAAAP8A&#10;AAD/AAAA/wAAAMwAAACRAAAA/wAAAP8AAAD/AAAA/wAAAP8AAAD/AAAAX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QAAAA6wAAAP8AAAD/AAAA/wAAAP8AAAD/AAAA/wAAAP8AAAD/&#10;AAAA/wAAAP8AAACxAAAADwAAAH0AAAD/AAAA/wAAAP8AAAD/AAAA/wAAAP8AAAB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4AAAD9AAAA/wAAAP8AAAD/AAAA/wAAAP8AAAD/AAAA/wAAAP8A&#10;AAD/AAAA/wAAAP8AAAD/AAAA/wAAAP8AAAD+AAAA/wAAAP8AAAD/AAAA/wAAAP8AAAD/AAAAX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YAAAD9AAAA/wAAAP8AAAD/AAAA/wAAAP8AAAD/&#10;AAAA/wAAAP8AAAD/AAAA/wAAAP8AAAD/AAAAzAAAAJEAAAD/AAAA/wAAAP8AAAD/AAAA/wAAAP8A&#10;AAB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gAAAD/AAAA/wAAAP8AAAD/AAAA/wAAAP8A&#10;AAD/AAAA/wAAAPoAAADOAAAA4gAAAP8AAAD/AAAA/wAAAP8AAAD/AAAA/wAAAP8AAAD/AAAA/wAA&#10;AP8AAAD/AAAAX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LgAAAP0AAAD/AAAA/wAAAP8AAAD/&#10;AAAA/wAAAP8AAAD/AAAA/wAAAP8AAAD/AAAA/wAAAP8AAAD/AAAA/wAAAP4AAAD/AAAA/wAAAP8A&#10;AAD/AAAA/wAAAP8AAAB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RQAAAP8AAAD/AAAA/wAAAP8A&#10;AAD/AAAA/wAAAP8AAADsAAAAUQAAAAkAAAAAAAAAAAAAABkAAACPAAAA/wAAAP8AAAD/AAAA/wAA&#10;AP8AAAD/AAAA/wAAAP8AAAD/AAAAX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uAAAAP8AAAD/&#10;AAAA/wAAAP8AAAD/AAAA/wAAAP8AAAD/AAAA+gAAAM4AAADiAAAA/wAAAP8AAAD/AAAA/wAAAP8A&#10;AAD/AAAA/wAAAP8AAAD/AAAA/wAAAP8AAAB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AAAA0AAAAP8A&#10;AAD/AAAA/wAAAP8AAAD/AAAA/wAAANcAAAAgAAAAAAAAAAAAAAAAAAAAAAAAAAAAAAAAAAAAXgAA&#10;AP8AAAD/AAAA/wAAAP8AAAD/AAAA/wAAAP8AAAD/AAAAX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F&#10;AAAA/wAAAP8AAAD/AAAA/wAAAP8AAAD/AAAA/wAAAOwAAABRAAAACQAAAAAAAAAAAAAAGQAAAI8A&#10;AAD/AAAA/wAAAP8AAAD/AAAA/wAAAP8AAAD/AAAA/wAAAP8AAAB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3AAAA/wAAAP8AAAD/AAAA/wAAAP8AAAD/AAAA/wAAAEgAAAAAAAAAAAAAAAAAAAAAAAAAAAAA&#10;AAAAAAAAAAAAAAAAALQAAAD/AAAA/wAAAP8AAAD/AAAA/wAAAP8AAAD/AAAAX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DQAAAA/wAAAP8AAAD/AAAA/wAAAP8AAAD/AAAA1wAAACAAAAAAAAAAAAAAAAAA&#10;AAAAAAAAAAAAAAAAAABeAAAA/wAAAP8AAAD/AAAA/wAAAP8AAAD/AAAA/wAAAP8AAAB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bAAAA/wAAAP8AAAD/AAAA/wAAAP8AAAD/AAAAxQAAAAAAAAAAAAAAAAAA&#10;AAAAAAAAAAAAAAAAAAAAAAAAAAAAAAAAAD0AAAD/AAAA/wAAAP8AAAD/AAAA/wAAAP8AAAD/AAAA&#10;X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cAAAD/AAAA/wAAAP8AAAD/AAAA/wAAAP8AAAD/AAAASAAAAAAA&#10;AAAAAAAAAAAAAAAAAAAAAAAAAAAAAAAAAAAAAAAAtAAAAP8AAAD/AAAA/wAAAP8AAAD/AAAA/wAA&#10;AP8AAAB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9AAAA/wAAAP8AAAD/AAAA/wAAAP8AAAD/AAAAawAA&#10;AAAAAAAAAAAAAAAAAAAAAAAAAAAAAAAAAAAAAAAAAAAAAAAAAAAAAADdAAAA/wAAAP8AAAD/AAAA&#10;/wAAAP8AAAD/AAAAX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sAAAD/AAAA/wAAAP8AAAD/AAAA/wAAAP8A&#10;AADFAAAAAAAAAAAAAAAAAAAAAAAAAAAAAAAAAAAAAAAAAAAAAAAAAAAAPQAAAP8AAAD/AAAA/wAA&#10;AP8AAAD/AAAA/wAAAP8AAAB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fAAAA/wAAAP8AAAD/AAAA/wAA&#10;AP8AAAD/AAAATAAAAAAAAAAAAAAAAAAAAAAAAAAAAAAAAAAAAAAAAAAAAAAAAAAAAAAAAAC+AAAA&#10;/wAAAP8AAAD/AAAA/wAAAP8AAAD/AAAAX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0AAAD/AAAA/wAAAP8A&#10;AAD/AAAA/wAAAP8AAABrAAAAAAAAAAAAAAAAAAAAAAAAAAAAAAAAAAAAAAAAAAAAAAAAAAAAAAAA&#10;AN0AAAD/AAAA/wAAAP8AAAD/AAAA/wAAAP8AAAB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BAAAA/wAA&#10;AP8AAAD/AAAA/wAAAP8AAAD/AAAALQAAAAAAAAAAAAAAAAAAAAAAAAAAAAAAAAAAAAAAAAAAAAAA&#10;AAAAAAAAAACjAAAA/wAAAP8AAAD/AAAA/wAAAP8AAAD/AAAAXgAAAAAAAAAAAAAAAAAAAAAAAAAA&#10;AAAAAAAAAAAAAAAAAAAAAAAAAAcAAAApAAAATAAAAGYAAABIAAAAIQAA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8A&#10;AAD/AAAA/wAAAP8AAAD/AAAA/wAAAP8AAABMAAAAAAAAAAAAAAAAAAAAAAAAAAAAAAAAAAAAAAAA&#10;AAAAAAAAAAAAAAAAAL4AAAD/AAAA/wAAAP8AAAD/AAAA/wAAAP8AAAB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jAAAA/wAAAP8AAAD/AAAA/wAAAP8AAAD/AAAAFQAAAAAAAAAAAAAAAAAAAAAAAAAAAAAA&#10;AAAAAAAAAAAAAAAAAAAAAAAAAACIAAAA/wAAAP8AAAD/AAAA/wAAAP8AAAD/AAAAXgAAAAAAAAAA&#10;AAAAAAAAAAAAAAAAAAAAAAAAAAAAAAASAAAAhgAAAPMAAAD/AAAA/wAAAP8AAAD/AAAA/wAAAPMA&#10;AAB5AAAAB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EAAAD/AAAA/wAAAP8AAAD/AAAA/wAAAP8AAAAtAAAAAAAAAAAAAAAAAAAAAAAA&#10;AAAAAAAAAAAAAAAAAAAAAAAAAAAAAAAAAKMAAAD/AAAA/wAAAP8AAAD/AAAA/wAAAP8AAABeAAAA&#10;AAAAAAAAAAAAAAAAAAAAAAAAAAAAAAAAAAAAAAAAAAAAAAAAAAAAAAAAAAA6AAAAcAAAAHAAAABw&#10;AAAAK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fAAAA/wAAAP8AAAD/AAAA/wAAAP8AAAD/AAAAIwAAAAAAAAAAAAAA&#10;AAAAAAAAAAAAAAAAAAAAAAAAAAAAAAAAAAAAAAAAAACDAAAA/wAAAP8AAAD/AAAA/wAAAP8AAAD/&#10;AAAAXgAAAAAAAAAAAAAAAAAAAAAAAAAAAAAAAAAAADoAAADxAAAA/wAAAP8AAAD/AAAA/wAAAP8A&#10;AAD/AAAA/wAAAP8AAAD/AAAA2QAAACk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OMAAAD/AAAA/wAAAP8AAAD/AAAA/wAAAP8AAAAVAAAAAAAA&#10;AAAAAAAAAAAAAAAAAAAAAAAAAAAAAAAAAAAAAAAAAAAAAAAAAIgAAAD/AAAA/wAAAP8AAAD/AAAA&#10;/wAAAP8AAABeAAAAAAAAAAAAAAAAAAAAAAAAAAAAAAAAAAAAAAAAAAAAAAAAAAAAAAAAAAgAAADh&#10;AAAA/wAAAP8AAAD/AAAAY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7AAAA/wAAAP8AAAD/AAAA/wAAAP8AAAD/AAAA&#10;OAAAAAAAAAAAAAAAAAAAAAAAAAAAAAAAAAAAAAAAAAAAAAAAAAAAAAAAAAChAAAA/wAAAP8AAAD/&#10;AAAA/wAAAP8AAAD/AAAAXgAAAAAAAAAAAAAAAAAAAAAAAAAAAAAAGAAAAOUAAAD/AAAA/wAAAP8A&#10;AAD/AAAA/wAAAP8AAAD/AAAA/wAAAP8AAAD/AAAA/wAAANEAAAAH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N8AAAD/AAAA/wAAAP8AAAD/AAAA/wAA&#10;AP8AAAAjAAAAAAAAAAAAAAAAAAAAAAAAAAAAAAAAAAAAAAAAAAAAAAAAAAAAAAAAAIMAAAD/AAAA&#10;/wAAAP8AAAD/AAAA/wAAAP8AAABeAAAAAAAAAAAAAAAAAAAAAAAAAAAAAAAAAAAAAAAAAAAAAAAA&#10;AAAAAAAAAHwAAAD/AAAA/wAAAP8AAAD/AAAAY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XAAAA/wAAAP8AAAD/AAAA&#10;/wAAAP8AAAD/AAAATAAAAAAAAAAAAAAAAAAAAAAAAAAAAAAAAAAAAAAAAAAAAAAAAAAAAAAAAAC/&#10;AAAA/wAAAP8AAAD/AAAA/wAAAP8AAAD/AAAAXgAAAAAAAAAAAAAAAAAAAAAAAAAAAAAAswAAAP8A&#10;AAD/AAAA/wAAAP8AAADsAAAAkwAAAHkAAACiAAAA+gAAAP8AAAD/AAAA/wAAAP8AAAC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sAAAD/AAAA/wAA&#10;AP8AAAD/AAAA/wAAAP8AAAA4AAAAAAAAAAAAAAAAAAAAAAAAAAAAAAAAAAAAAAAAAAAAAAAAAAAA&#10;AAAAAKEAAAD/AAAA/wAAAP8AAAD/AAAA/wAAAP8AAABeAAAAAAAAAAAAAAAAAAAAAAAAAAAAAAAA&#10;AAAAAAAAAAAAAAAAAAAAZQAAAP4AAAD/AAAA/wAAAP8AAAD/AAAAY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0AAAA&#10;/wAAAP8AAAD/AAAA/wAAAP8AAAD/AAAAgAAAAAAAAAAAAAAAAAAAAAAAAAAAAAAAAAAAAAAAAAAA&#10;AAAAAAAAAAAAAADjAAAA/wAAAP8AAAD/AAAA/wAAAP8AAAD/AAAAXgAAAAAAAAAAAAAAAAAAAAAA&#10;AAAKAAAA+QAAAP8AAAD/AAAA/wAAAOMAAAAWAAAAAAAAAAAAAAAAAAAAOgAAAPwAAAD/AAAA/wAA&#10;AP8AAADX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cAAAD/AAAA/wAAAP8AAAD/AAAA/wAAAP8AAABMAAAAAAAAAAAAAAAAAAAAAAAAAAAAAAAAAAAA&#10;AAAAAAAAAAAAAAAAAAAAAL8AAAD/AAAA/wAAAP8AAAD/AAAA/wAAAP8AAABeAAAAAAAAAAAAAAAA&#10;AAAAAAAAAAAAAAAAAAAAAAAAAAEAAAB0AAAA/gAAAP8AAAD/AAAA/wAAAP8AAAD/AAAAY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QAAAA/wAAAP8AAAD/AAAA/wAAAP8AAAD/AAAA2wAAAAAAAAAAAAAAAAAAAAAAAAAA&#10;AAAAAAAAAAAAAAAAAAAAAAAAAE8AAAD/AAAA/wAAAP8AAAD/AAAA/wAAAP8AAAD/AAAAXgAAAAAA&#10;AAAAAAAAAAAAAAAAAABGAAAA/wAAAP8AAAD/AAAA/wAAAGYAAAAAAAAAAAAAAAAAAAAAAAAAAAAA&#10;AK0AAAD/AAAA/wAAAP8AAAD9AAAAC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QAAAD/AAAA/wAAAP8AAAD/AAAA/wAAAP8AAACAAAAAAAAAAAAAAAAAAAAA&#10;AAAAAAAAAAAAAAAAAAAAAAAAAAAAAAAAAAAAAOMAAAD/AAAA/wAAAP8AAAD/AAAA/wAAAP8AAABe&#10;AAAAAAAAAAAAAAAAAAAAAAAAAAAAAAAAAAAAIwAAAMAAAAD/AAAA/wAAAP8AAAD/AAAA/wAAAP8A&#10;AAD/AAAAY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nAAAA/wAAAP8AAAD/AAAA/wAAAP8AAAD/AAAA/wAAAEwAAAAA&#10;AAAAAAAAAAAAAAAAAAAAAAAAAAAAAAAAAAAAAAAAAM0AAAD/AAAA/wAAAP8AAAD/AAAA/wAAAP8A&#10;AAD/AAAAXgAAAAAAAAAAAAAAAAAAAAAAAABnAAAA4AAAAPkAAAD/AAAA/wAAACwAAAAAAAAAAAAA&#10;AAAAAAAAAAAAAAAAAIYAAAD/AAAA/wAAAP8AAAD/AAAAJ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AAAAD/AAAA/wAAAP8AAAD/AAAA/wAAAP8AAADbAAAA&#10;AAAAAAAAAAAAAAAAAAAAAAAAAAAAAAAAAAAAAAAAAAAAAAAATwAAAP8AAAD/AAAA/wAAAP8AAAD/&#10;AAAA/wAAAP8AAABeAAAAAAAAAAAAAAAAAAAAAAAAABsAAAClAAAA+wAAAP8AAAD/AAAA/wAAAP8A&#10;AAD/AAAA/wAAAP8AAAD/AAAAY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sQAAAP8AAAD/AAAA/wAAAP8AAAD/&#10;AAAA/wAAAPUAAABAAAAAAAAAAAAAAAAAAAAAAAAAAAAAAAACAAAAjAAAAP8AAAD/AAAA/wAAAP8A&#10;AAD/AAAA/wAAAP8AAAD/AAAAXgAAAAAAAAAAAAAAAAAAAAAAAAAAAAAAAAAAAAEAAAATAAAALQAA&#10;AAMAAAAAAAAAAAAAAAAAAAAAAAAAAAAAAJ8AAAD/AAAA/wAAAP8AAAD3A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cAAAD/AAAA/wAAAP8AAAD/AAAA&#10;/wAAAP8AAAD/AAAATAAAAAAAAAAAAAAAAAAAAAAAAAAAAAAAAAAAAAAAAAAAAAAAzQAAAP8AAAD/&#10;AAAA/wAAAP8AAAD/AAAA/wAAAP8AAABeAAAAAAAAAAAAAAAAAAAAAAAAAE8AAAD/AAAA/wAAAP8A&#10;AAD/AAAA/wAAAMYAAAD/AAAA/wAAAP8AAAD/AAAAY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KAAAAPsAAAD/&#10;AAAA/wAAAP8AAAD/AAAA/wAAAP8AAAD0AAAAcQAAACwAAAABAAAABQAAADYAAAC1AAAA/wAAAP8A&#10;AAD/AAAA/wAAAP8AAAD/AAAA/wAAAP8AAAD/AAAAXgAAAAAAAAAAAAAAAAAAAAAAAAAAAAAAAAAA&#10;AAAAAAAAAAAAAAAAAAAAAAAAAAAAAAAAAAAAAAAAAAAACAAAAOYAAAD/AAAA/wAAAP8AAADK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xAAAA&#10;/wAAAP8AAAD/AAAA/wAAAP8AAAD/AAAA9QAAAEAAAAAAAAAAAAAAAAAAAAAAAAAAAAAAAAIAAACM&#10;AAAA/wAAAP8AAAD/AAAA/wAAAP8AAAD/AAAA/wAAAP8AAABeAAAAAAAAAAAAAAAAAAAAAAAAAE8A&#10;AAD/AAAA/wAAAP8AAADwAAAAUwAAAEgAAAD/AAAA/wAAAP8AAAD/AAAAY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YAAAD/AAAA/wAAAP8AAAD/AAAA/wAAAP8AAAD/AAAA/wAAAP8AAADsAAAA9gAAAP8A&#10;AAD/AAAA/wAAAP8AAAD/AAAA/wAAAP8AAAD/AAAA/wAAAP8AAAD/AAAAXgAAAAAAAAAAAAAAAAAA&#10;AAAAAAAAAAAAAAAAAAAAAAAAAAAAAAAAAAAAAAAAAAAAAAAAAAAAAAAAAAAAeQAAAP8AAAD/AAAA&#10;/wAAAP8AAACL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oAAAA+wAAAP8AAAD/AAAA/wAAAP8AAAD/AAAA/wAAAPQAAABxAAAALAAAAAEAAAAF&#10;AAAANgAAALUAAAD/AAAA/wAAAP8AAAD/AAAA/wAAAP8AAAD/AAAA/wAAAP8AAABeAAAAAAAAAAAA&#10;AAAAAAAAAAAAAE8AAAD/AAAA/QAAALAAAAAiAAAAAAAAAEgAAAD/AAAA/wAAAP8AAAD/AAAAY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YAAADyAAAA/wAAAP8AAAD/AAAA/wAAAP8AAAD/AAAA/wAAAP8A&#10;AAD/AAAA/wAAAP8AAAD/AAAA/wAAAP8AAAC1AAAA/wAAAP8AAAD/AAAA/wAAAP8AAAD/AAAAXgAA&#10;AAAAAAAAAAAAAAAAAAAAAAAAAAAAAAAAAAAAAAAAAAAAAAAAAAAAAAAAAAAAAAAAAAAAAABOAAAA&#10;/QAAAP8AAAD/AAAA/wAAAOsAAAAR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lgAAAP8AAAD/AAAA/wAAAP8AAAD/AAAA/wAAAP8AAAD/&#10;AAAA/wAAAOwAAAD2AAAA/wAAAP8AAAD/AAAA/wAAAP8AAAD/AAAA/wAAAP8AAAD/AAAA/wAAAP8A&#10;AABeAAAAAAAAAAAAAAAAAAAAAAAAAEYAAACXAAAAJgAAAAAAAAAAAAAAAAAAAEgAAAD/AAAA/wAA&#10;AP8AAAD/AAAAY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DAAAA9AAAAP8AAAD/AAAA/wAAAP8A&#10;AAD/AAAA/wAAAP8AAAD/AAAA/wAAAP8AAAD/AAAA/wAAAMkAAAALAAAA/wAAAP8AAAD/AAAA/wAA&#10;AP8AAAD/AAAAXgAAAAAAAAAAAAAAAAAAAAAAAAAAAAAAAAAAAAAAAAAAAAAAAAAAAAAAAAAAAAAA&#10;AAAAAEcAAAD2AAAA/wAAAP8AAAD/AAAA/wAAAG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gAAAPIAAAD/AAAA/wAAAP8AAAD/&#10;AAAA/wAAAP8AAAD/AAAA/wAAAP8AAAD/AAAA/wAAAP8AAAD/AAAA/wAAALUAAAD/AAAA/wAAAP8A&#10;AAD/AAAA/wAAAP8AAABeAAAAAAAAAAAAAAAAAAAAAAAAAAAAAAAAAAAAAAAAAAAAAAAAAAAAAAAA&#10;AEgAAAD/AAAA/wAAAP8AAAD/AAAAY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OAAAAOEA&#10;AAD/AAAA/wAAAP8AAAD/AAAA/wAAAP8AAAD/AAAA/wAAAP8AAAD/AAAApgAAABAAAAAAAAAA/wAA&#10;AP8AAAD/AAAA/wAAAP8AAAD/AAAAXgAAAAAAAAAAAAAAAAAAAAAAAAAAAAAAAAAAAAAAAAAAAAAA&#10;AAAAAAAAAAAAAAAATQAAAPgAAAD/AAAA/wAAAP8AAAD/AAAAwQAA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MAAAD0&#10;AAAA/wAAAP8AAAD/AAAA/wAAAP8AAAD/AAAA/wAAAP8AAAD/AAAA/wAAAP8AAAD/AAAAyQAAAAsA&#10;AAD/AAAA/wAAAP8AAAD/AAAA/wAAAP8AAABeAAAAAAAAAAAAAAAAAAAAAAAAAAAAAAAAAAAAAAAA&#10;AAAAAAAAAAAAAAAAAEgAAAD/AAAA/wAAAP8AAAD/AAAAY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oAAACGAAAA7AAAAP8AAAD/AAAA/wAAAP8AAAD/AAAA/wAAAMcAAABRAAAAAAAA&#10;AAAAAAAAAAAA/wAAAP8AAAD/AAAA/wAAAP8AAAD/AAAAXgAAAAAAAAAAAAAAAAAAAAAAAAAAAAAA&#10;AAAAAAAAAAAAAAAAAAAAAAAAAABSAAAA+gAAAP8AAAD/AAAA/wAAAP8AAADWAAAAE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4AAAA4QAAAP8AAAD/AAAA/wAAAP8AAAD/AAAA/wAAAP8AAAD/AAAA/wAAAP8A&#10;AACmAAAAEAAAAAAAAAD/AAAA/wAAAP8AAAD/AAAA/wAAAP8AAABeAAAAAAAAAAAAAAAAAAAAAAAA&#10;AAAAAAAAAAAAAAAAAAAAAAAAAAAAAAAAAEgAAAD/AAAA/wAAAP8AAAD/AAAAY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AAAAEUAAABwAAAAiwAAAIIAAABiAAAAKAAA&#10;AAAAAAAAAAAAAAAAAAAAAAAAAAAAAAAAAAAAAAAAAAAAAAAAAAAAAAAAAAAAAAAAAAAAAAAAAAAA&#10;AAAAAAAAAAAAAAAAAAAAAAAAAAAAAAAAAAAAAFIAAAD7AAAA/wAAAP8AAAD/AAAA/wAAANMAAAAY&#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CgAAAIYAAADsAAAA/wAAAP8AAAD/AAAA/wAAAP8A&#10;AAD/AAAAxwAAAFEAAAAAAAAAAAAAAAAAAAD/AAAA/wAAAP8AAAD/AAAA/wAAAP8AAABeAAAAAAAA&#10;AAAAAAAAAAAAAAAAAAAAAAAAAAAAAAAAAAAAAAAAAAAAAAAAAEgAAAD/AAAA/wAAAP8AAAD/AAAA&#10;Y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UgAAAPsAAAD/AAAA/wAAAP8AAAD/&#10;AAAAzAAAAB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EAAAARQAAAHAA&#10;AACLAAAAggAAAGIAAAAoAAAAAAAAAAAAAAAAAAAAAAAAAAAAAAAAAAAAAAAAAAAAAAAAAAAAAAAA&#10;AAAAAAAAAAAAAAAAAAAAAAAAAAAAAAAAAAAAAAAAAAAAAAAAAAAAAAAAAAAAAAAAAEgAAAD/AAAA&#10;/wAAAP8AAAD/AAAAY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QAAAA+gAAAP8AAAD/&#10;AAAA/wAAAP8AAADBAAAAD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wAAABcAAAAXAAAAFwAAABcAAAAXAAAAFwAAAA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gAAAD/AAAA/wAAAP8AAAD/AAAAY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0AAAD1&#10;AAAA/wAAAP8AAAD/AAAA/wAAALgAAAAJ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8AAAD/AAAA/wAAAP8AAAD/AAAA/wAAAP8AAAB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gAAAD/AAAA/wAAAP8AAAD/AAAAY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gAAANoAAAD/AAAA/wAAAP8AAAD/AAAAxwAAAAg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gAAAD/AAAA/wAAAP8AAAD/AAAAY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QAAAP8AAAD/AAAA/wAAAP8AAAD/AAAAdAAAAFUAAABVAAAAVQAAAFUA&#10;AABVAAAAVQAAAFUAAABVAAAAE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EgAAAD/AAAA/wAAAP8AAAD/&#10;AAAAY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fAAAA+wAAAP8AAAD/AAAA/wAAAP8AAAD/AAAA/wAAAP8A&#10;AAD/AAAA/wAAAP8AAAD/AAAA/wAAAP8AAAD/AAAAM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gAAAD/&#10;AAAA/wAAAP8AAAD/AAAAY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NAAAA/wAAAP8AAAD/AAAA/wAAAP8A&#10;AAD/AAAA/wAAAP8AAAD/AAAA/wAAAP8AAAD/AAAA/wAAAP8AAAD/AAAAM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EgAAAD/AAAA/wAAAP8AAAD/AAAAY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SAAAA/wAAAP8A&#10;AAD/AAAA/wAAAP8AAAD/AAAA/wAAAP8AAAD/AAAA/wAAAP8AAAD/AAAA/wAAAP8AAAD/AAAAM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gAAAD/AAAA/wAAAP8AAAD/AAAAY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D9AAAA/wAAAP8AAAD/AAAA/wAAAP8AAAD/AAAA/wAAAP8AAAD/AAAA/wAAAP8AAAD/AAAA/wAA&#10;AP8AAAD/AAAAM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gAAAD/AAAA/wAAAP8AAAD/AAAAY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gAAAD/AAAA/wAAAP8A&#10;AAD/AAAAY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&#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&#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&#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&#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&#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&#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&#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&#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&#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wAAAMoA&#10;AADKAAAAygAAAMoAAADKAAAAygAAAE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MAAADKAAAAygAAAMoAAADKAAAAygAAAMoAAABK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QAAAP8AAAD/AAAA/wAAAP8AAAD/AAAA/wAAAF4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0AAAD/AAAA/wAAAP8AAAD/AAAA/wAAAP8A&#10;AAB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QAAAP8AAAD/AAAA/wAAAP8AAAD/AAAA/wAAAF4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0AAAD/AAAA/wAAAP8A&#10;AAD/AAAA/wAAAP8AAAB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QAAAP8AAAD/AAAA/wAAAP8AAAD/AAAA/wAA&#10;AF4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0A&#10;AAD/AAAA/wAAAP8AAAD/AAAA/wAAAP8AAAB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QAAAP8AAAD/AAAA/wAA&#10;AP8AAAD/AAAA/wAAAF4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0AAAD/AAAA/wAAAP8AAAD/AAAA/wAAAP8AAAB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QAA&#10;AP8AAAD/AAAA/wAAAP8AAAD/AAAA/wAAAF4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0AAAD/AAAA/wAAAP8AAAD/AAAA/wAAAP8AAAB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QAAAP8AAAD/AAAA/wAAAP8AAAD/AAAA/wAAAF4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0AAAD/AAAA/wAAAP8AAAD/AAAA/wAA&#10;AP8AAAB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QAAAP8AAAD/AAAA/wAAAP8AAAD/AAAA/wAAAF4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0AAAD/AAAA/wAA&#10;AP8AAAD/AAAA/wAAAP8AAAB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fQAAAP8AAAD/AAAA/wAAAP8AAAD/AAAA&#10;/wAAAF4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0AAAD/AAAA/wAAAP8AAAD/AAAA/wAAAP8AAAB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AAAA4AAAAXwAAAHcAAAB1AAAAWQAAACUAAAAAAAAAAAAAAAAAAAAAAAAAfQAAAP8AAAD/AAAA&#10;/wAAAP8AAAD/AAAA/wAAAF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OAAAAF8AAAB3AAAAdQAAAFkAAAAlAAAAAAAA&#10;AAAAAAAAAAAAAAAAAH0AAAD/AAAA/wAAAP8AAAD/AAAA/wAAAP8AAAB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QAAAAjAAAAOgAAAD/AAAA/wAAAP8AAAD/AAAA/wAAAP8AAADMAAAAUgAAAAAAAAAAAAAA&#10;fQAAAP8AAAD/AAAA/wAAAP8AAAD/AAAA/wAAAF4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EAAAAIwAAADoAAAA/wAAAP8AAAD/AAAA/wAA&#10;AP8AAAD/AAAAzAAAAFIAAAAAAAAAAAAAAH0AAAD/AAAA/wAAAP8AAAD/AAAA/wAAAP8AAAB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AAAADrAAAA/wAAAP8AAAD/AAAA/wAAAP8AAAD/AAAA/wAAAP8AAAD/AAAA&#10;/wAAALEAAAAPAAAAfQAAAP8AAAD/AAAA/wAAAP8AAAD/AAAA/wAAAF4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QAAAA6wAAAP8AAAD/AAAA/wAA&#10;AP8AAAD/AAAA/wAAAP8AAAD/AAAA/wAAAP8AAACxAAAADwAAAH0AAAD/AAAA/wAAAP8AAAD/AAAA&#10;/wAAAP8AAABe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ZgAAAP0AAAD/AAAA/wAAAP8AAAD/AAAA/wAAAP8AAAD/AAAA&#10;/wAAAP8AAAD/AAAA/wAAAP8AAADMAAAAkQAAAP8AAAD/AAAA/wAAAP8AAAD/AAAA/wAAAF4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YAAAD9AAAA/wAA&#10;AP8AAAD/AAAA/wAAAP8AAAD/AAAA/wAAAP8AAAD/AAAA/wAAAP8AAAD/AAAAzAAAAJEAAAD/AAAA&#10;/wAAAP8AAAD/AAAA/wAAAP8AAAB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uAAAA/QAAAP8AAAD/AAAA/wAAAP8AAAD/AAAA&#10;/wAAAP8AAAD/AAAA/wAAAP8AAAD/AAAA/wAAAP8AAAD/AAAA/gAAAP8AAAD/AAAA/wAAAP8AAAD/&#10;AAAA/wAAAF4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LgAA&#10;AP0AAAD/AAAA/wAAAP8AAAD/AAAA/wAAAP8AAAD/AAAA/wAAAP8AAAD/AAAA/wAAAP8AAAD/AAAA&#10;/wAAAP4AAAD/AAAA/wAAAP8AAAD/AAAA/wAAAP8AAAB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4AAAA/wAAAP8AAAD/AAAA&#10;/wAAAP8AAAD/AAAA/wAAAP8AAAD6AAAAzgAAAOIAAAD/AAAA/wAAAP8AAAD/AAAA/wAAAP8AAAD/&#10;AAAA/wAAAP8AAAD/AAAA/wAAAF4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uAAAAP8AAAD/AAAA/wAAAP8AAAD/AAAA/wAAAP8AAAD/AAAA+gAAAM4AAADiAAAA&#10;/wAAAP8AAAD/AAAA/wAAAP8AAAD/AAAA/wAAAP8AAAD/AAAA/wAAAP8AAAB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EUAAAD/AAAA&#10;/wAAAP8AAAD/AAAA/wAAAP8AAAD/AAAA7AAAAFEAAAAJAAAAAAAAAAAAAAAZAAAAjwAAAP8AAAD/&#10;AAAA/wAAAP8AAAD/AAAA/wAAAP8AAAD/AAAA/wAAAF4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FAAAA/wAAAP8AAAD/AAAA/wAAAP8AAAD/AAAA/wAAAOwAAABRAAAA&#10;CQAAAAAAAAAAAAAAGQAAAI8AAAD/AAAA/wAAAP8AAAD/AAAA/wAAAP8AAAD/AAAA/wAAAP8AAABe&#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NAAAAD/AAAA/wAAAP8AAAD/AAAA/wAAAP8AAADXAAAAIAAAAAAAAAAAAAAAAAAAAAAAAAAA&#10;AAAAAAAAAF4AAAD/AAAA/wAAAP8AAAD/AAAA/wAAAP8AAAD/AAAA/wAAAF4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IAAADQAAAA/wAAAP8AAAD/AAAA/wAAAP8AAAD/AAAA&#10;1wAAACAAAAAAAAAAAAAAAAAAAAAAAAAAAAAAAAAAAABeAAAA/wAAAP8AAAD/AAAA/wAAAP8AAAD/&#10;AAAA/wAAAP8AAABe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wAAAP8AAAD/AAAA/wAAAP8AAAD/AAAA/wAAAP8AAABIAAAAAAAAAAAAAAAA&#10;AAAAAAAAAAAAAAAAAAAAAAAAAAAAAAC0AAAA/wAAAP8AAAD/AAAA/wAAAP8AAAD/AAAA/wAAAF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cAAAD/AAAA/wAAAP8AAAD/AAAA&#10;/wAAAP8AAAD/AAAASAAAAAAAAAAAAAAAAAAAAAAAAAAAAAAAAAAAAAAAAAAAAAAAtAAAAP8AAAD/&#10;AAAA/wAAAP8AAAD/AAAA/wAAAP8AAAB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wAAAP8AAAD/AAAA/wAAAP8AAAD/AAAA/wAAAMUAAAAA&#10;AAAAAAAAAAAAAAAAAAAAAAAAAAAAAAAAAAAAAAAAAAAAAAA9AAAA/wAAAP8AAAD/AAAA/wAAAP8A&#10;AAD/AAAA/wAAAF4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sAAAD/AAAA&#10;/wAAAP8AAAD/AAAA/wAAAP8AAADFAAAAAAAAAAAAAAAAAAAAAAAAAAAAAAAAAAAAAAAAAAAAAAAA&#10;AAAAPQAAAP8AAAD/AAAA/wAAAP8AAAD/AAAA/wAAAP8AAAB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fQAAAP8AAAD/AAAA/wAAAP8AAAD/&#10;AAAA/wAAAGsAAAAAAAAAAAAAAAAAAAAAAAAAAAAAAAAAAAAAAAAAAAAAAAAAAAAAAAAA3QAAAP8A&#10;AAD/AAAA/wAAAP8AAAD/AAAA/wAAAF4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0AAAD/AAAA/wAAAP8AAAD/AAAA/wAAAP8AAABrAAAAAAAAAAAAAAAAAAAAAAAAAAAAAAAA&#10;AAAAAAAAAAAAAAAAAAAAAAAAAN0AAAD/AAAA/wAAAP8AAAD/AAAA/wAAAP8AAAB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wAAAP8AAAD/&#10;AAAA/wAAAP8AAAD/AAAA/wAAAEwAAAAAAAAAAAAAAAAAAAAAAAAAAAAAAAAAAAAAAAAAAAAAAAAA&#10;AAAAAAAAvgAAAP8AAAD/AAAA/wAAAP8AAAD/AAAA/wAAAF4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8AAAD/AAAA/wAAAP8AAAD/AAAA/wAAAP8AAABMAAAAAAAAAAAAAAAA&#10;AAAAAAAAAAAAAAAAAAAAAAAAAAAAAAAAAAAAAAAAAL4AAAD/AAAA/wAAAP8AAAD/AAAA/wAAAP8A&#10;AAB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QAAAP8AAAD/AAAA/wAAAP8AAAD/AAAA/wAAAC0AAAAAAAAAAAAAAAAAAAAAAAAAAAAAAAAA&#10;AAAAAAAAAAAAAAAAAAAAAAAAowAAAP8AAAD/AAAA/wAAAP8AAAD/AAAA/wAAAF4AAAAAAAAAAAAA&#10;AAAAAAAAAAAAAAAAAAAAAAAAAAAAAAAAAAAAAAAAAAAAAAAAAAAAAAACAAAAaQAAAHAAAABwAAAA&#10;cAAAAAw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EAAAD/AAAA/wAAAP8AAAD/AAAA/wAAAP8AAAAt&#10;AAAAAAAAAAAAAAAAAAAAAAAAAAAAAAAAAAAAAAAAAAAAAAAAAAAAAAAAAKMAAAD/AAAA/wAAAP8A&#10;AAD/AAAA/wAAAP8AAABeAAAAAAAAAAAAAAAAAAAAAAAAAAAAAAAAAAAAAAAAAAAAAAAAAAAAGQAA&#10;AE4AAABeAAAAMgAAAAg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4wAAAP8AAAD/AAAA/wAAAP8AAAD/AAAA/wAAABUAAAAAAAAAAAAAAAAA&#10;AAAAAAAAAAAAAAAAAAAAAAAAAAAAAAAAAAAAAAAAiAAAAP8AAAD/AAAA/wAAAP8AAAD/AAAA/wAA&#10;AF4AAAAAAAAAAAAAAAAAAAAAAAAAAAAAAAAAAAAAAAAAAAAAAAAAAAAAAAAAAAAAAAAAAABzAAAA&#10;/wAAAP8AAAD/AAAA/wAAABs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OMAAAD/AAAA/wAAAP8AAAD/&#10;AAAA/wAAAP8AAAAVAAAAAAAAAAAAAAAAAAAAAAAAAAAAAAAAAAAAAAAAAAAAAAAAAAAAAAAAAIgA&#10;AAD/AAAA/wAAAP8AAAD/AAAA/wAAAP8AAABeAAAAAAAAAAAAAAAAAAAAAAAAAAAAAAAAAAAACwAA&#10;AJoAAADjAAAA/wAAAP8AAAD/AAAA/wAAAPwAAACwAAAAG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3wAAAP8AAAD/AAAA/wAAAP8AAAD/AAAA/wAAACMA&#10;AAAAAAAAAAAAAAAAAAAAAAAAAAAAAAAAAAAAAAAAAAAAAAAAAAAAAAAAgwAAAP8AAAD/AAAA/wAA&#10;AP8AAAD/AAAA/wAAAF4AAAAAAAAAAAAAAAAAAAAAAAAAAAAAAAAAAAAAAAAAAAAAAAAAAAAAAAAA&#10;AAAAACoAAAD4AAAA/wAAAP8AAAD/AAAA/wAAABs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N8AAAD/&#10;AAAA/wAAAP8AAAD/AAAA/wAAAP8AAAAjAAAAAAAAAAAAAAAAAAAAAAAAAAAAAAAAAAAAAAAAAAAA&#10;AAAAAAAAAAAAAIMAAAD/AAAA/wAAAP8AAAD/AAAA/wAAAP8AAABeAAAAAAAAAAAAAAAAAAAAAAAA&#10;AAAAAAAeAAAA0AAAAP8AAAD/AAAA/wAAAP8AAAD/AAAA/wAAAP8AAAD/AAAA7QAAAF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uwAAAP8AAAD/AAAA/wAAAP8A&#10;AAD/AAAA/wAAADgAAAAAAAAAAAAAAAAAAAAAAAAAAAAAAAAAAAAAAAAAAAAAAAAAAAAAAAAAoQAA&#10;AP8AAAD/AAAA/wAAAP8AAAD/AAAA/wAAAF4AAAAAAAAAAAAAAAAAAAAAAAAAAAAAAAAAAAAAAAAA&#10;AAAAAAAAAAAAAAAABAAAAMwAAAD/AAAA/wAAAP8AAAD/AAAA/wAAABs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sAAAD/AAAA/wAAAP8AAAD/AAAA/wAAAP8AAAA4AAAAAAAAAAAAAAAAAAAAAAAAAAAA&#10;AAAAAAAAAAAAAAAAAAAAAAAAAAAAAKEAAAD/AAAA/wAAAP8AAAD/AAAA/wAAAP8AAABeAAAAAAAA&#10;AAAAAAAAAAAAAAAAABsAAADpAAAA/wAAAP8AAAD/AAAA/wAAAP8AAAD/AAAA/wAAAP8AAAD/AAAA&#10;/wAAAPgAAAA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lwAAAP8A&#10;AAD/AAAA/wAAAP8AAAD/AAAA/wAAAEwAAAAAAAAAAAAAAAAAAAAAAAAAAAAAAAAAAAAAAAAAAAAA&#10;AAAAAAAAAAAAvwAAAP8AAAD/AAAA/wAAAP8AAAD/AAAA/wAAAF4AAAAAAAAAAAAAAAAAAAAAAAAA&#10;AAAAAAAAAAAAAAAAAAAAAAAAAAAAAAAAgAAAAP8AAAD/AAAA/wAAAP8AAAD/AAAA/wAAABs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cAAAD/AAAA/wAAAP8AAAD/AAAA/wAAAP8AAABMAAAAAAAAAAAA&#10;AAAAAAAAAAAAAAAAAAAAAAAAAAAAAAAAAAAAAAAAAAAAAL8AAAD/AAAA/wAAAP8AAAD/AAAA/wAA&#10;AP8AAABeAAAAAAAAAAAAAAAAAAAAAAAAAJYAAAD/AAAA/wAAAP8AAAD/AAAA1gAAAH0AAACWAAAA&#10;7gAAAP8AAAD/AAAA/wAAAP8AAADJ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AAAAP8AAAD/AAAA/wAAAP8AAAD/AAAA/wAAAIAAAAAAAAAAAAAAAAAAAAAAAAAAAAAA&#10;AAAAAAAAAAAAAAAAAAAAAAAAAAAA4wAAAP8AAAD/AAAA/wAAAP8AAAD/AAAA/wAAAF4AAAAAAAAA&#10;AAAAAAAAAAAAAAAAAAAAAAAAAAAAAAAAAAAAAAAAAAAzAAAA+wAAAP8AAAD/AAAA/wAAAP8AAAD/&#10;AAAA/wAAABs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QAAAD/AAAA/wAAAP8AAAD/AAAA/wAAAP8A&#10;AACAAAAAAAAAAAAAAAAAAAAAAAAAAAAAAAAAAAAAAAAAAAAAAAAAAAAAAAAAAOMAAAD/AAAA/wAA&#10;AP8AAAD/AAAA/wAAAP8AAABeAAAAAAAAAAAAAAAAAAAABQAAAPIAAAD/AAAA/wAAAP8AAADWAAAA&#10;BwAAAAAAAAAAAAAACAAAAOcAAAD/AAAA/wAAAP8AAAD/AAAA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UAAAAP8AAAD/AAAA/wAAAP8AAAD/AAAA/wAAANsAAAAAAAAAAAAA&#10;AAAAAAAAAAAAAAAAAAAAAAAAAAAAAAAAAAAAAABPAAAA/wAAAP8AAAD/AAAA/wAAAP8AAAD/AAAA&#10;/wAAAF4AAAAAAAAAAAAAAAAAAAAAAAAAAAAAAAAAAAAAAAAAAAAAAAgAAADVAAAA/wAAAP8AAAD/&#10;AAAA/wAAAP8AAAD/AAAA/wAAABs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AAAAD/AAAA/wAAAP8A&#10;AAD/AAAA/wAAAP8AAADbAAAAAAAAAAAAAAAAAAAAAAAAAAAAAAAAAAAAAAAAAAAAAAAAAAAATwAA&#10;AP8AAAD/AAAA/wAAAP8AAAD/AAAA/wAAAP8AAABeAAAAAAAAAAAAAAAAAAAAPAAAAP8AAAD/AAAA&#10;/wAAAP8AAABqAAAAAAAAAAAAAAAAAAAAAAAAAIwAAAD/AAAA/wAAAP8AAAD/AAAAS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JwAAAP8AAAD/AAAA/wAAAP8AAAD/AAAA/wAA&#10;AP8AAABMAAAAAAAAAAAAAAAAAAAAAAAAAAAAAAAAAAAAAAAAAAAAAADNAAAA/wAAAP8AAAD/AAAA&#10;/wAAAP8AAAD/AAAA/wAAAF4AAAAAAAAAAAAAAAAAAAAAAAAAAAAAAAAAAAAAAAAAAAAAAIwAAAD/&#10;AAAA/wAAAP8AAAD3AAAA/wAAAP8AAAD/AAAA/wAAABs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cA&#10;AAD/AAAA/wAAAP8AAAD/AAAA/wAAAP8AAAD/AAAATAAAAAAAAAAAAAAAAAAAAAAAAAAAAAAAAAAA&#10;AAAAAAAAAAAAzQAAAP8AAAD/AAAA/wAAAP8AAAD/AAAA/wAAAP8AAABeAAAAAAAAAAAAAAAAAAAA&#10;AAAAABEAAAA9AAAAaAAAAJIAAAAMAAAAAAAAAAAAAAAAAAAAAAAAAGkAAAD/AAAA/wAAAP8AAAD/&#10;AAAAQ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EAAAD/AAAA/wAA&#10;AP8AAAD/AAAA/wAAAP8AAAD1AAAAQAAAAAAAAAAAAAAAAAAAAAAAAAAAAAAAAgAAAIwAAAD/AAAA&#10;/wAAAP8AAAD/AAAA/wAAAP8AAAD/AAAA/wAAAF4AAAAAAAAAAAAAAAAAAAAAAAAAAAAAAAAAAAAA&#10;AAAAPQAAAP0AAAD/AAAA/wAAAO8AAACDAAAA/wAAAP8AAAD/AAAA/wAAABs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xAAAA/wAAAP8AAAD/AAAA/wAAAP8AAAD/AAAA9QAAAEAAAAAAAAAAAAAA&#10;AAAAAAAAAAAAAAAAAAIAAACMAAAA/wAAAP8AAAD/AAAA/wAAAP8AAAD/AAAA/wAAAP8AAABeAAAA&#10;AAAAAAAAAAAAAAAAAAAAAAAAAAAAAAAAAAAAAAAAAAAAAAAAAAAAAAAAAAAAAAAAAAAAALMAAAD/&#10;AAAA/wAAAP8AAAD2AAAAE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gAAAD7AAAA/wAAAP8AAAD/AAAA/wAAAP8AAAD/AAAA9AAAAHEAAAAsAAAAAQAAAAUAAAA2AAAA&#10;tQAAAP8AAAD/AAAA/wAAAP8AAAD/AAAA/wAAAP8AAAD/AAAA/wAAAF4AAAAAAAAAAAAAAAAAAAAA&#10;AAAAAAAAAAAAAAAMAAAA3gAAAP8AAAD/AAAA/wAAAF4AAABoAAAA/wAAAP8AAAD/AAAA/wAAABs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oAAAA+wAAAP8AAAD/AAAA/wAAAP8AAAD/AAAA/wAA&#10;APQAAABxAAAALAAAAAEAAAAFAAAANgAAALUAAAD/AAAA/wAAAP8AAAD/AAAA/wAAAP8AAAD/AAAA&#10;/wAAAP8AAABeAAAAAAAAAAAAAAAAAAAAAAAAAAAAAAAAAAAAAAAAAAAAAAAAAAAAAAAAAAAAAAAO&#10;AAAAjAAAAP8AAAD/AAAA/wAAAP8AAACL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WAAAA/wAAAP8AAAD/AAAA/wAAAP8AAAD/AAAA/wAAAP8AAAD/AAAA&#10;7AAAAPYAAAD/AAAA/wAAAP8AAAD/AAAA/wAAAP8AAAD/AAAA/wAAAP8AAAD/AAAA/wAAAF4AAAAA&#10;AAAAAAAAAAAAAAAAAAAAAAAAAAAAAACZAAAA/wAAAP8AAAD/AAAAsgAAAAAAAABoAAAA/wAAAP8A&#10;AAD/AAAA/wAAABs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lgAAAP8AAAD/AAAA/wAA&#10;AP8AAAD/AAAA/wAAAP8AAAD/AAAA/wAAAOwAAAD2AAAA/wAAAP8AAAD/AAAA/wAAAP8AAAD/AAAA&#10;/wAAAP8AAAD/AAAA/wAAAP8AAABeAAAAAAAAAAAAAAAAAAAAAAAAAAAAAAAAAAAAAAAAAAAAAAAA&#10;AAAANQAAANoAAAD3AAAA/wAAAP8AAAD/AAAA/wAAALUAAAA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WAAAA8gAAAP8AAAD/AAAA/wAAAP8AAAD/AAAA&#10;/wAAAP8AAAD/AAAA/wAAAP8AAAD/AAAA/wAAAP8AAAD/AAAAtQAAAP8AAAD/AAAA/wAAAP8AAAD/&#10;AAAA/wAAAF4AAAAAAAAAAAAAAAAAAAAAAAAAAAAAAEkAAAD/AAAA/wAAAP8AAADtAAAAGAAAAAAA&#10;AABoAAAA/wAAAP8AAAD/AAAA/wAAABs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gAA&#10;APIAAAD/AAAA/wAAAP8AAAD/AAAA/wAAAP8AAAD/AAAA/wAAAP8AAAD/AAAA/wAAAP8AAAD/AAAA&#10;/wAAALUAAAD/AAAA/wAAAP8AAAD/AAAA/wAAAP8AAABeAAAAAAAAAAAAAAAAAAAAAAAAAAAAAAAA&#10;AAAAAAAAAAAAAAAAAAAAYwAAAP8AAAD/AAAA/wAAAP8AAAD8AAAAegAAAA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wAAAPQAAAD/AAAA&#10;/wAAAP8AAAD/AAAA/wAAAP8AAAD/AAAA/wAAAP8AAAD/AAAA/wAAAP8AAADJAAAACwAAAP8AAAD/&#10;AAAA/wAAAP8AAAD/AAAA/wAAAF4AAAAAAAAAAAAAAAAAAAAAAAAAEQAAAOUAAAD/AAAA/wAAAP8A&#10;AABaAAAAAAAAAAAAAABoAAAA/wAAAP8AAAD/AAAA/wAAABs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EMAAAD0AAAA/wAAAP8AAAD/AAAA/wAAAP8AAAD/AAAA/wAAAP8AAAD/AAAA&#10;/wAAAP8AAAD/AAAAyQAAAAsAAAD/AAAA/wAAAP8AAAD/AAAA/wAAAP8AAABeAAAAAAAAAAAAAAAA&#10;AAAAAAAAAAAAAAAAAAAAAAAAAAAAAAAAAAAAhQAAAP8AAAD/AAAA/wAAAP8AAAD/AAAA1AAAAG0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gAAADhAAAA/wAAAP8AAAD/AAAA/wAAAP8AAAD/AAAA/wAAAP8AAAD/AAAA/wAAAKYAAAAQ&#10;AAAAAAAAAP8AAAD/AAAA/wAAAP8AAAD/AAAA/wAAAF4AAAAAAAAAAAAAAAAAAAAAAAAApgAAAP8A&#10;AAD/AAAA/wAAAK0AAAAAAAAAAAAAAAAAAABoAAAA/wAAAP8AAAD/AAAA/wAAABs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4AAAA4QAAAP8AAAD/AAAA/wAAAP8AAAD/AAAA&#10;/wAAAP8AAAD/AAAA/wAAAP8AAACmAAAAEAAAAAAAAAD/AAAA/wAAAP8AAAD/AAAA/wAAAP8AAABe&#10;AAAAAAAAAAAAAAAAAAAAAAAAAAAAAAAAAAAAAAAAAAAAAAAAAAAAoQAAANMAAAC6AAAA6AAAAP8A&#10;AAD/AAAA/wAAAP8AAACsAAAAC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KAAAAhgAAAOwAAAD/AAAA/wAAAP8AAAD/AAAA/wAAAP8AAADH&#10;AAAAUQAAAAAAAAAAAAAAAAAAAP8AAAD/AAAA/wAAAP8AAAD/AAAA/wAAAF4AAAAAAAAAAAAAAAAA&#10;AABUAAAA/wAAAP8AAAD/AAAA6wAAABYAAAAAAAAAAAAAAAAAAABoAAAA/wAAAP8AAAD/AAAA/wAA&#10;ABs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CgAAAIYAAADsAAAA&#10;/wAAAP8AAAD/AAAA/wAAAP8AAAD/AAAAxwAAAFEAAAAAAAAAAAAAAAAAAAD/AAAA/wAAAP8AAAD/&#10;AAAA/wAAAP8AAABeAAAAAAAAAAAAAAAAAAAAAAAAAAAAAAAAAAAAAAAAAAAAAAAAAAAAAAAAAAAA&#10;AAAAAAAABQAAAJIAAAD/AAAA/wAAAP8AAAD/AAAAg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QAAABFAAAAcAAAAIsAAACC&#10;AAAAYgAAACgAAAAAAAAAAAAAAAAAAAAAAAAAAAAAAAAAAAAAAAAAAAAAAAAAAAAAAAAAAAAAAAAA&#10;AAAAAAAAAAAAABcAAADsAAAA/wAAAP8AAAD/AAAAVQAAAAAAAAAAAAAAAAAAAAAAAABoAAAA/wAA&#10;AP8AAAD/AAAA/wAAABs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EAAAARQAAAHAAAACLAAAAggAAAGIAAAAoAAAAAAAAAAAAAAAAAAAAAAAAAAAAAAAA&#10;AAAAAAAAAAAAAAAAAAAAAAAAAAAAAAAAAAAAAAAAAAAAAAAAAAAAAAAAAAAAAAAAAAAAAAAAAAAA&#10;AAAAAAAAAAAAAAAAAAAAAAAAAAAAAAIAAADOAAAA/wAAAP8AAAD/AAAA9AAAAB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4AAAD/AAAA/wAAAP8AAAD/AAAA/wAAAP8AAAD/AAAA/wAA&#10;AP8AAAD/AAAA/wAAAP8AAAD/AAAA/wAAAP8AAAD/AAAA/wAAAC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7AAAA/wAAAP8AAAD/AAAA/wAA&#10;AE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4AAAD/AAAA/wAAAP8AAAD/AAAA/wAA&#10;AP8AAAD/AAAA/wAAAP8AAAD/AAAA/wAAAP8AAAD/AAAA/wAAAP8AAAD/AAAA/wAAAC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eAAAA/wAA&#10;AP8AAAD/AAAA/wAAAG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4AAAD/AAAA/wAA&#10;AP8AAAD/AAAA/wAAAP8AAAD/AAAA/wAAAP8AAAD/AAAA/wAAAP8AAAD/AAAA/wAAAP8AAAD/AAAA&#10;/wAAAC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AAAAJsAAAC6AAAA2QAAAOIAAAABAAAAAAAAAAAAAAAAAAAAAAAA&#10;AAAAAAB7AAAA/wAAAP8AAAD/AAAA/wAAAE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4AAAD/AAAA/wAAAP8AAAD/AAAA/wAAAP8AAAD/AAAA/wAAAP8AAAD/AAAA/wAAAP8AAAD/AAAA&#10;/wAAAP8AAAD/AAAA/wAAAC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QAAAP8AAAD/AAAA/wAAAP8AAAA8AAAAAAAA&#10;AAAAAAAAAAAAAAAAAAAAAADGAAAA/wAAAP8AAAD/AAAA/wAAAB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kAAAAaAAAAGgAAABoAAAAaAAAAGgAAABoAAAAaAAAAGgAAABoAAAB3AAAA&#10;/wAAAP8AAAD/AAAA/wAAADIAAAAaAAAAGgAAAA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wAAAP8AAAD/AAAA/wAA&#10;AP8AAADVAAAAFgAAAAAAAAAAAAAAAAAAAHYAAAD/AAAA/wAAAP8AAAD/AAAA3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oAAAA/wAAAP8AAAD/AAAA/wAAABs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AAAAD/AAAA/wAAAP8AAAD/AAAA7AAAAJcAAACEAAAAwgAAAP8AAAD/AAAA/wAAAP8AAAD+AAAA&#10;R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oAAAA/wAAAP8AAAD/AAAA/wAAABs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gAAADmAAAA/wAAAP8AAAD/AAAA/wAAAP8AAAD/AAAA/wAAAP8AAAD/AAAA&#10;/wAAAP8AAAC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oAAAA/wAAAP8AAAD/AAAA/wAAABs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3AAAA4QAAAP8AAAD/AAAA/wAAAP8AAAD/AAAA&#10;/wAAAP8AAAD/AAAA/AAAAIwAAAA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oAAAA/wAAAP8AAAD/&#10;AAAA/wAAABs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CQAAAH8AAAD0AAAA&#10;/wAAAP8AAAD/AAAA/wAAAPwAAADIAAAAN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IgAAAEoAAABcAAAAMwAAAAk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10;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10;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&#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&#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&#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10;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&#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&#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&#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&#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4AAADKAAAAygAAAMoAAADK&#10;AAAAygAAAMoAAAA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QAAAD/AAAA/wAA&#10;AP8AAAD/AAAA/wAAAP8AAA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4AAADKAAAAygAAAMoAAADKAAAAygAAAMoAAAAf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QAAAD/&#10;AAAA/wAAAP8AAAD/AAAA/wAAAP8AAAA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QAAAD/AAAA/wAAAP8AAAD/AAAA/wAAAP8AAAA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QAAAD/AAAA/wAAAP8AAAD/AAAA/wAAAP8AAAA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QAAAD/AAAA/wAAAP8AAAD/AAAA/wAAAP8AAAA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QAAAD/AAAA/wAAAP8AAAD/AAAA/wAAAP8AAAA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QAAAD/AAAA/wAAAP8AAAD/AAAA/wAA&#10;AP8AAAA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QAAAD/AAAA/wAAAP8AAAD/AAAA/wAAAP8AAAA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QAAAD/AAAA/wAAAP8AAAD/&#10;AAAA/wAAAP8AAAA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QAAAD/AAAA/wAAAP8AAAD/AAAA/wAAAP8AAAA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QAAAD/AAAA/wAA&#10;AP8AAAD/AAAA/wAAAP8AAA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QAAAD/AAAA/wAAAP8AAAD/AAAA/wAAAP8AAAA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QAAAD/&#10;AAAA/wAAAP8AAAD/AAAA/wAAAP8AAAA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QAAAD/AAAA/wAAAP8AAAD/AAAA/wAAAP8A&#10;AAA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QAAAD/AAAA/wAAAP8AAAD/AAAA/wAAAP8AAAA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QAAAD/AAAA/wAAAP8AAAD/AAAA&#10;/wAAAP8AAAAnAAAAAAAAAAAAAAAAAAAAAgAAAD0AAABjAAAAewAAAG8AAABXAAAAI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QAAAD/AAAA/wAAAP8AAAD/AAAA/wAAAP8AAAA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QAAAD/AAAA/wAAAP8A&#10;AAD/AAAA/wAAAP8AAAAnAAAAAAAAAAoAAACDAAAA5wAAAP8AAAD/AAAA/wAAAP8AAAD/AAAA/wAA&#10;ANAAAABeAA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QAAAD/AAAA/wAAAP8AAAD/AAAA/wAAAP8AAAAnAAAAAAAAAAAAAAAAAAAA&#10;AgAAAD0AAABjAAAAewAAAG8AAABXAAAAI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QAAAD/AAAA&#10;/wAAAP8AAAD/AAAA/wAAAP8AAAAnAAAAOAAAAN4AAAD/AAAA/wAAAP8AAAD/AAAA/wAAAP8AAAD/&#10;AAAA/wAAAP8AAAD/AAAAyAAAAB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QAAAD/AAAA/wAAAP8AAAD/AAAA/wAAAP8AAAAnAAAAAAAAAAoA&#10;AACDAAAA5wAAAP8AAAD/AAAA/wAAAP8AAAD/AAAA/wAAANAAAABeAA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QA&#10;AAD/AAAA/wAAAP8AAAD/AAAA/wAAAP8AAABqAAAA9AAAAP8AAAD/AAAA/wAAAP8AAAD/AAAA/wAA&#10;AP8AAAD/AAAA/wAAAP8AAAD/AAAA/wAAAOMAAAAq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QAAAD/AAAA/wAAAP8AAAD/AAAA/wAAAP8AAAAnAAAA&#10;OAAAAN4AAAD/AAAA/wAAAP8AAAD/AAAA/wAAAP8AAAD/AAAA/wAAAP8AAAD/AAAAyAAAAB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QAAAD/AAAA/wAAAP8AAAD/AAAA/wAAAP8AAAD+AAAA/wAAAP8AAAD/AAAA/wAAAP8AAAD/&#10;AAAA/wAAAP8AAAD/AAAA/wAAAP8AAAD/AAAA/wAAAP8AAADTA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QAAAD/AAAA/wAAAP8AAAD/AAAA/wAAAP8A&#10;AABqAAAA9AAAAP8AAAD/AAAA/wAAAP8AAAD/AAAA/wAAAP8AAAD/AAAA/wAAAP8AAAD/AAAA/wAA&#10;AOMAAAAq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QAAAD/AAAA/wAAAP8AAAD/AAAA/wAAAP8AAAD/AAAA/wAAAP8AAAD/AAAA+wAA&#10;ANAAAADgAAAA/wAAAP8AAAD/AAAA/wAAAP8AAAD/AAAA/wAAAP8AAAD/AAAAZ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QAAAD/AAAA/wAAAP8AAAD/AAAA&#10;/wAAAP8AAAD+AAAA/wAAAP8AAAD/AAAA/wAAAP8AAAD/AAAA/wAAAP8AAAD/AAAA/wAAAP8AAAD/&#10;AAAA/wAAAP8AAADTA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QAAAD/AAAA/wAAAP8AAAD/AAAA/wAAAP8AAAD/AAAA/wAAAO4AAABU&#10;AAAACQAAAAAAAAAAAAAAFwAAAIYAAAD/AAAA/wAAAP8AAAD/AAAA/wAAAP8AAAD/AAAA5wAAAAw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QAAAD/AAAA/wAAAP8A&#10;AAD/AAAA/wAAAP8AAAD/AAAA/wAAAP8AAAD/AAAA+wAAANAAAADgAAAA/wAAAP8AAAD/AAAA/wAA&#10;AP8AAAD/AAAA/wAAAP8AAAD/AAAAZ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QAAAD/AAAA/wAAAP8AAAD/AAAA/wAAAP8AAAD/AAAA2gAA&#10;ACEAAAAAAAAAAAAAAAAAAAAAAAAAAAAAAAAAAABTAAAA/AAAAP8AAAD/AAAA/wAAAP8AAAD/AAAA&#10;/wAAAI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QAAAD/AAAA&#10;/wAAAP8AAAD/AAAA/wAAAP8AAAD/AAAA/wAAAO4AAABUAAAACQAAAAAAAAAAAAAAFwAAAIYAAAD/&#10;AAAA/wAAAP8AAAD/AAAA/wAAAP8AAAD/AAAA5wAAAAw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QAAAD/AAAA/wAAAP8AAAD/AAAA/wAAAP8AAAD/&#10;AAAATwAAAAAAAAAAAAAAAAAAAAAAAAAAAAAAAAAAAAAAAAAAAAAApwAAAP8AAAD/AAAA/wAAAP8A&#10;AAD/AAAA/wAAAO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QA&#10;AAD/AAAA/wAAAP8AAAD/AAAA/wAAAP8AAAD/AAAA2gAAACEAAAAAAAAAAAAAAAAAAAAAAAAAAAAA&#10;AAAAAABTAAAA/AAAAP8AAAD/AAAA/wAAAP8AAAD/AAAA/wAAAI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QAAAD/AAAA/wAAAP8AAAD/AAAA/wAA&#10;AP8AAADMAAAAAAAAAAAAAAAAAAAAAAAAAAAAAAAAAAAAAAAAAAAAAAAAAAAAMAAAAP8AAAD/AAAA&#10;/wAAAP8AAAD/AAAA/wAAAP4AAAAJ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QAAAD/AAAA/wAAAP8AAAD/AAAA/wAAAP8AAAD/AAAATwAAAAAAAAAAAAAAAAAAAAAAAAAA&#10;AAAAAAAAAAAAAAAAAAAApwAAAP8AAAD/AAAA/wAAAP8AAAD/AAAA/wAAAO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QAAAD/AAAA/wAAAP8AAAD/&#10;AAAA/wAAAP8AAAB2AAAAAAAAAAAAAAAAAAAAAAAAAAAAAAAAAAAAAAAAAAAAAAAAAAAAAAAAANAA&#10;AAD/AAAA/wAAAP8AAAD/AAAA/wAAAP8AAAA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QAAAD/AAAA/wAAAP8AAAD/AAAA/wAAAP8AAADMAAAAAAAAAAAAAAAAAAAAAAAA&#10;AAAAAAAAAAAAAAAAAAAAAAAAAAAAMAAAAP8AAAD/AAAA/wAAAP8AAAD/AAAA/wAAAP4AAAAJ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QAAAD/AAAA/wAA&#10;AP8AAAD/AAAA/wAAAP8AAABYAAAAAAAAAAAAAAAAAAAAAAAAAAAAAAAAAAAAAAAAAAAAAAAAAAAA&#10;AAAAALEAAAD/AAAA/wAAAP8AAAD/AAAA/wAAAP8AAAB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QAAAD/AAAA/wAAAP8AAAD/AAAA/wAAAP8AAAB2AAAAAAAAAAAAAAAA&#10;AAAAAAAAAAAAAAAAAAAAAAAAAAAAAAAAAAAAAAAAANAAAAD/AAAA/wAAAP8AAAD/AAAA/wAAAP8A&#10;AAA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QAAAD/&#10;AAAA/wAAAP8AAAD/AAAA/wAAAP8AAAA5AAAAAAAAAAAAAAAAAAAAAAAAAAAAAAAAAAAAAAAAAAAA&#10;AAAAAAAAAAAAAJYAAAD/AAAA/wAAAP8AAAD/AAAA/wAAAP8AAABwAAAAAAAAAAAAAAAAAAAAAAAA&#10;AAAAAAAAAAAAAAAAAAAAAAAHAAAAKQAAAEwAAABmAAAASAAAACE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QAAAD/AAAA/wAAAP8AAAD/AAAA/wAAAP8AAABYAAAAAAAA&#10;AAAAAAAAAAAAAAAAAAAAAAAAAAAAAAAAAAAAAAAAAAAAAAAAALEAAAD/AAAA/wAAAP8AAAD/AAAA&#10;/wAAAP8AAAB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QAAAD/AAAA/wAAAP8AAAD/AAAA/wAAAP8AAAAiAAAAAAAAAAAAAAAAAAAAAAAAAAAAAAAAAAAA&#10;AAAAAAAAAAAAAAAAAAAAAHsAAAD/AAAA/wAAAP8AAAD/AAAA/wAAAP8AAACRAAAAAAAAAAAAAAAA&#10;AAAAAAAAAAAAAAAAAAAAEgAAAIYAAADzAAAA/wAAAP8AAAD/AAAA/wAAAP8AAADzAAAAeQAAAA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QAAAD/AAAA/wAAAP8AAAD/AAAA/wAAAP8AAAA5&#10;AAAAAAAAAAAAAAAAAAAAAAAAAAAAAAAAAAAAAAAAAAAAAAAAAAAAAAAAAJYAAAD/AAAA/wAAAP8A&#10;AAD/AAAA/wAAAP8AAABwAAAAAAAAAAAAAAAAAAAAAAAAAAAAAAAAAAAAAAAAAAAAAAAAAAAAAAAA&#10;ADoAAABwAAAAcAAAAHAAAAAq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QAAAD/AAAA/wAAAP8AAAD/AAAA/wAAAP8AAAAzAAAAAAAAAAAAAAAAAAAAAAAAAAAA&#10;AAAAAAAAAAAAAAAAAAAAAAAAAAAAAHYAAAD/AAAA/wAAAP8AAAD/AAAA/wAAAP8AAACDAAAAAAAA&#10;AAAAAAAAAAAAAAAAAAAAAAA6AAAA8QAAAP8AAAD/AAAA/wAAAP8AAAD/AAAA/wAAAP8AAAD/AAAA&#10;/wAAANkAAAAp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QAAAD/AAAA/wAAAP8AAAD/AAAA/wAA&#10;AP8AAAAiAAAAAAAAAAAAAAAAAAAAAAAAAAAAAAAAAAAAAAAAAAAAAAAAAAAAAAAAAHsAAAD/AAAA&#10;/wAAAP8AAAD/AAAA/wAAAP8AAACRAAAAAAAAAAAAAAAAAAAAAAAAAAAAAAAAAAAAAAAAAAAAAAAA&#10;AAAACAAAAOEAAAD/AAAA/wAAAP8AAAB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QAAAD/AAAA/wAAAP8AAAD/AAAA/wAAAP8AAABKAAAAAAAAAAAAAAAAAAAA&#10;AAAAAAAAAAAAAAAAAAAAAAAAAAAAAAAAAAAAAJIAAAD/AAAA/wAAAP8AAAD/AAAA/wAAAP8AAABh&#10;AAAAAAAAAAAAAAAAAAAAAAAAABgAAADlAAAA/wAAAP8AAAD/AAAA/wAAAP8AAAD/AAAA/wAAAP8A&#10;AAD/AAAA/wAAAP8AAADRAAAAB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QAAAD/AAAA/wAAAP8AAAD/&#10;AAAA/wAAAP8AAAAzAAAAAAAAAAAAAAAAAAAAAAAAAAAAAAAAAAAAAAAAAAAAAAAAAAAAAAAAAHYA&#10;AAD/AAAA/wAAAP8AAAD/AAAA/wAAAP8AAACDAAAAAAAAAAAAAAAAAAAAAAAAAAAAAAAAAAAAAAAA&#10;AAAAAAAAAAAAfAAAAP8AAAD/AAAA/wAAAP8AAABh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QAAAD/AAAA/wAAAP8AAAD/AAAA/wAAAP8AAABhAAAAAAAAAAAA&#10;AAAAAAAAAAAAAAAAAAAAAAAAAAAAAAAAAAAAAAAAAAAAAK4AAAD/AAAA/wAAAP8AAAD/AAAA/wAA&#10;AP8AAAA+AAAAAAAAAAAAAAAAAAAAAAAAALMAAAD/AAAA/wAAAP8AAAD/AAAA7AAAAJMAAAB5AAAA&#10;ogAAAPoAAAD/AAAA/wAAAP8AAAD/AAAAh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QAAAD/AAAA/wAA&#10;AP8AAAD/AAAA/wAAAP8AAABKAAAAAAAAAAAAAAAAAAAAAAAAAAAAAAAAAAAAAAAAAAAAAAAAAAAA&#10;AAAAAJIAAAD/AAAA/wAAAP8AAAD/AAAA/wAAAP8AAABhAAAAAAAAAAAAAAAAAAAAAAAAAAAAAAAA&#10;AAAAAAAAAAAAAABlAAAA/gAAAP8AAAD/AAAA/wAAAP8AAAB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QAAAD/AAAA/wAAAP8AAAD/AAAA/wAAAP8AAACgAAAA&#10;AAAAAAAAAAAAAAAAAAAAAAAAAAAAAAAAAAAAAAAAAAAAAAAAAAAAAM4AAAD/AAAA/wAAAP8AAAD/&#10;AAAA/wAAAP8AAAAcAAAAAAAAAAAAAAAAAAAACgAAAPkAAAD/AAAA/wAAAP8AAADjAAAAFgAAAAAA&#10;AAAAAAAAAAAAADoAAAD8AAAA/wAAAP8AAAD/AAAA1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QAAAD/&#10;AAAA/wAAAP8AAAD/AAAA/wAAAP8AAABhAAAAAAAAAAAAAAAAAAAAAAAAAAAAAAAAAAAAAAAAAAAA&#10;AAAAAAAAAAAAAK4AAAD/AAAA/wAAAP8AAAD/AAAA/wAAAP8AAAA+AAAAAAAAAAAAAAAAAAAAAAAA&#10;AAAAAAAAAAAAAQAAAHQAAAD+AAAA/wAAAP8AAAD/AAAA/wAAAP8AAAB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QAAAD/AAAA/wAAAP8AAAD/AAAA/wAAAP8A&#10;AAD1AAAADgAAAAAAAAAAAAAAAAAAAAAAAAAAAAAAAAAAAAAAAAAAAAAAMQAAAP8AAAD/AAAA/wAA&#10;AP8AAAD/AAAA/wAAAPgAAAABAAAAAAAAAAAAAAAAAAAARgAAAP8AAAD/AAAA/wAAAP8AAABmAAAA&#10;AAAAAAAAAAAAAAAAAAAAAAAAAACtAAAA/wAAAP8AAAD/AAAA/QAAAAs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QAAAD/AAAA/wAAAP8AAAD/AAAA/wAAAP8AAACgAAAAAAAAAAAAAAAAAAAAAAAAAAAAAAAAAAAA&#10;AAAAAAAAAAAAAAAAAAAAAM4AAAD/AAAA/wAAAP8AAAD/AAAA/wAAAP8AAAAcAAAAAAAAAAAAAAAA&#10;AAAAAAAAAAAAAAAjAAAAwAAAAP8AAAD/AAAA/wAAAP8AAAD/AAAA/wAAAP8AAABh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QAAAD/AAAA/wAAAP8AAAD/AAAA&#10;/wAAAP8AAAD/AAAAgAAAAAAAAAAAAAAAAAAAAAAAAAAAAAAAAAAAAAAAAAAAAAAAqwAAAP8AAAD/&#10;AAAA/wAAAP8AAAD/AAAA/wAAANEAAAAAAAAAAAAAAAAAAAAAAAAAZwAAAOAAAAD5AAAA/wAAAP8A&#10;AAAsAAAAAAAAAAAAAAAAAAAAAAAAAAAAAACGAAAA/wAAAP8AAAD/AAAA/wAAAC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QAAAD/AAAA/wAAAP8AAAD/AAAA/wAAAP8AAAD1AAAADgAAAAAAAAAAAAAAAAAAAAAA&#10;AAAAAAAAAAAAAAAAAAAAAAAAMQAAAP8AAAD/AAAA/wAAAP8AAAD/AAAA/wAAAPgAAAABAAAAAAAA&#10;AAAAAAAAAAAAGwAAAKUAAAD7AAAA/wAAAP8AAAD/AAAA/wAAAP8AAAD/AAAA/wAAAP8AAABh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QAAAD/AAAA/wAAAP8A&#10;AAD/AAAA/wAAAP8AAAD/AAAA/wAAAHUAAAAAAAAAAAAAAAAAAAAAAAAAAAAAAAAAAABgAAAA/QAA&#10;AP8AAAD/AAAA/wAAAP8AAAD/AAAA/wAAAFsAAAAAAAAAAAAAAAAAAAAAAAAAAAAAAAAAAAABAAAA&#10;EwAAAC0AAAADAAAAAAAAAAAAAAAAAAAAAAAAAAAAAACfAAAA/wAAAP8AAAD/AAAA9wAAAA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QAAAD/AAAA/wAAAP8AAAD/AAAA/wAAAP8AAAD/AAAAgAAAAAAAAAAAAAAA&#10;AAAAAAAAAAAAAAAAAAAAAAAAAAAAAAAAqwAAAP8AAAD/AAAA/wAAAP8AAAD/AAAA/wAAANEAAAAA&#10;AAAAAAAAAAAAAAAAAAAATwAAAP8AAAD/AAAA/wAAAP8AAAD/AAAAxgAAAP8AAAD/AAAA/wAAAP8A&#10;AAB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QAAAD/AAAA&#10;/wAAAP8AAAD/AAAA/wAAAP8AAAD/AAAA/wAAAP8AAACUAAAAPwAAAAcAAAAAAAAAJwAAAJEAAAD/&#10;AAAA/wAAAP8AAAD/AAAA/wAAAP8AAAD/AAAAzgAAAAEAAAAAAAAAAAAAAAAAAAAAAAAAAAAAAAAA&#10;AAAAAAAAAAAAAAAAAAAAAAAAAAAAAAAAAAAAAAAAAAAAAAgAAADmAAAA/wAAAP8AAAD/AAAAy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QAAAD/AAAA/wAAAP8AAAD/AAAA/wAAAP8AAAD/AAAA/wAAAHUA&#10;AAAAAAAAAAAAAAAAAAAAAAAAAAAAAAAAAABgAAAA/QAAAP8AAAD/AAAA/wAAAP8AAAD/AAAA/wAA&#10;AFsAAAAAAAAAAAAAAAAAAAAAAAAATwAAAP8AAAD/AAAA/wAAAPAAAABTAAAASAAAAP8AAAD/AAAA&#10;/wAAAP8AAAB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QA&#10;AAD/AAAA/wAAAP8AAAD/AAAA/wAAAP8AAAD/AAAA/wAAAP8AAAD/AAAA/wAAAPYAAADsAAAA/wAA&#10;AP8AAAD/AAAA/wAAAP8AAAD/AAAA/wAAAP8AAAD/AAAARAAAAAAAAAAAAAAAAAAAAAAAAAAAAAAA&#10;AAAAAAAAAAAAAAAAAAAAAAAAAAAAAAAAAAAAAAAAAAAAAAAAAAAAAHkAAAD/AAAA/wAAAP8AAAD/&#10;AAAAi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QAAAD/AAAA/wAAAP8AAAD/AAAA/wAAAP8AAAD/AAAA&#10;/wAAAP8AAACUAAAAPwAAAAcAAAAAAAAAJwAAAJEAAAD/AAAA/wAAAP8AAAD/AAAA/wAAAP8AAAD/&#10;AAAAzgAAAAEAAAAAAAAAAAAAAAAAAAAAAAAATwAAAP8AAAD9AAAAsAAAACIAAAAAAAAASAAAAP8A&#10;AAD/AAAA/wAAAP8AAAB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QAAAD/AAAA/wAAAP8AAAD/AAAA/wAAAMoAAADpAAAA/wAAAP8AAAD/AAAA/wAAAP8AAAD/&#10;AAAA/wAAAP8AAAD/AAAA/wAAAP8AAAD/AAAA/wAAAP8AAAC4AAAAAAAAAAAAAAAAAAAAAAAAAAAA&#10;AAAAAAAAAAAAAAAAAAAAAAAAAAAAAAAAAAAAAAAAAAAAAAAAAAAAAAAATgAAAP0AAAD/AAAA/wAA&#10;AP8AAADrAAAAE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QAAAD/AAAA/wAAAP8AAAD/AAAA/wAAAP8A&#10;AAD/AAAA/wAAAP8AAAD/AAAA/wAAAPYAAADsAAAA/wAAAP8AAAD/AAAA/wAAAP8AAAD/AAAA/wAA&#10;AP8AAAD/AAAARAAAAAAAAAAAAAAAAAAAAAAAAAAAAAAARgAAAJcAAAAmAAAAAAAAAAAAAAAAAAAA&#10;SAAAAP8AAAD/AAAA/wAAAP8AAAB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QAAAD/AAAA/wAAAP8AAAD/AAAA/wAAAKoAAAA0AAAA8wAAAP8AAAD/AAAA/wAA&#10;AP8AAAD/AAAA/wAAAP8AAAD/AAAA/wAAAP8AAAD/AAAA/wAAANIAAAAYAAAAAAAAAAAAAAAAAAAA&#10;AAAAAAAAAAAAAAAAAAAAAAAAAAAAAAAAAAAAAAAAAAAAAAAAAAAAAAAAAABHAAAA9gAAAP8AAAD/&#10;AAAA/wAAAP8AAABj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QAAAD/AAAA/wAAAP8AAAD/AAAA&#10;/wAAAMoAAADpAAAA/wAAAP8AAAD/AAAA/wAAAP8AAAD/AAAA/wAAAP8AAAD/AAAA/wAAAP8AAAD/&#10;AAAA/wAAAP8AAAC4AAAAAAAAAAAAAAAAAAAAAAAAAAAAAAAAAAAAAAAAAAAAAAAAAAAAAAAAAAAA&#10;AAAAAAAASAAAAP8AAAD/AAAA/wAAAP8AAAB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QAAAD/AAAA/wAAAP8AAAD/AAAA/wAAAKoAAAAAAAAAMgAAANUAAAD/&#10;AAAA/wAAAP8AAAD/AAAA/wAAAP8AAAD/AAAA/wAAAP8AAAD/AAAAuwAAABIAAAAAAAAAAAAAAAAA&#10;AAAAAAAAAAAAAAAAAAAAAAAAAAAAAAAAAAAAAAAAAAAAAAAAAAAAAAAAAAAAAE0AAAD4AAAA/wAA&#10;AP8AAAD/AAAA/wAAAMEA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QAAAD/AAAA/wAAAP8A&#10;AAD/AAAA/wAAAKoAAAA0AAAA8wAAAP8AAAD/AAAA/wAAAP8AAAD/AAAA/wAAAP8AAAD/AAAA/wAA&#10;AP8AAAD/AAAA/wAAANIAAAAYAAAAAAAAAAAAAAAAAAAAAAAAAAAAAAAAAAAAAAAAAAAAAAAAAAAA&#10;AAAAAAAAAAAAAAAASAAAAP8AAAD/AAAA/wAAAP8AAAB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QAAAD/AAAA/wAAAP8AAAD/AAAA/wAAAKoAAAAAAAAAAAAA&#10;AAgAAAB+AAAA4wAAAP8AAAD/AAAA/wAAAP8AAAD/AAAA/wAAANYAAABaAAAAAAAAAAAAAAAAAAAA&#10;AAAAAAAAAAAAAAAAAAAAAAAAAAAAAAAAAAAAAAAAAAAAAAAAAAAAAAAAAAAAAAAAUgAAAPoAAAD/&#10;AAAA/wAAAP8AAAD/AAAA1gAAAB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QAAAD/AAAA&#10;/wAAAP8AAAD/AAAA/wAAAKoAAAAAAAAAMgAAANUAAAD/AAAA/wAAAP8AAAD/AAAA/wAAAP8AAAD/&#10;AAAA/wAAAP8AAAD/AAAAuwAAABIAAAAAAAAAAAAAAAAAAAAAAAAAAAAAAAAAAAAAAAAAAAAAAAAA&#10;AAAAAAAAAAAAAAAAAAAAAAAASAAAAP8AAAD/AAAA/wAAAP8AAABh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EIAAABsAAAAiwAAAIIAAABoAAAALQAAAAAAAAAAAAAAAAAAAAAA&#10;AAAAAAAAAAAAAAAAAAAAAAAAAAAAAAAAAAAAAAAAAAAAAAAAAAAAAAAAAAAAAAAAAABSAAAA+wAA&#10;AP8AAAD/AAAA/wAAAP8AAADTAAAA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QA&#10;AAD/AAAA/wAAAP8AAAD/AAAA/wAAAKoAAAAAAAAAAAAAAAgAAAB+AAAA4wAAAP8AAAD/AAAA/wAA&#10;AP8AAAD/AAAA/wAAANYAAABaAAAAAAAAAAAAAAAAAAAAAAAAAAAAAAAAAAAAAAAAAAAAAAAAAAAA&#10;AAAAAAAAAAAAAAAAAAAAAAAAAAAAAAAASAAAAP8AAAD/AAAA/wAAAP8AAAB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IAAAD7&#10;AAAA/wAAAP8AAAD/AAAA/wAAAMwAAAAT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EIAAABs&#10;AAAAiwAAAIIAAABoAAAALQAAAAAAAAAAAAAAAAAAAAAAAAAAAAAAAAAAAAAAAAAAAAAAAAAAAAAA&#10;AAAAAAAAAAAAAAAAAAAAAAAAAAAAAAAAAAAAAAAASAAAAP8AAAD/AAAA/wAAAP8AAAB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UAAA&#10;APoAAAD/AAAA/wAAAP8AAAD/AAAAwQAAAA4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wAAABcAAAAXAAAAFwAAABcAAAAXAAAAE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SAAAAP8AAAD/AAAA/wAAAP8AAAB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t&#10;AAAA9QAAAP8AAAD/AAAA/wAAAP8AAAC4AAAAC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SAAAAP8AAAD/AAAA/wAA&#10;AP8AAAB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4AAADaAAAA/wAAAP8AAAD/AAAA/wAAAMcAAAAI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SAAAAP8AAAD/&#10;AAAA/wAAAP8AAABh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0AAAD/AAAA/wAAAP8AAAD/AAAA/wAAAHQAAABVAAAAVQAAAFUAAABVAAAAVQAAAFUA&#10;AABVAAAAVQAAAB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SAAA&#10;AP8AAAD/AAAA/wAAAP8AAAB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wAAAPsAAAD/AAAA/wAAAP8AAAD/AAAA/wAAAP8AAAD/AAAA/wAAAP8AAAD/AAAA&#10;/wAAAP8AAAD/AAAA/wAAADM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SAAAAP8AAAD/AAAA/wAAAP8AAAB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jQAAAP8AAAD/AAAA/wAAAP8AAAD/AAAA/wAAAP8AAAD/AAAA/wAAAP8A&#10;AAD/AAAA/wAAAP8AAAD/AAAA/wAAAD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SAAAAP8AAAD/AAAA/wAAAP8AAABh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0gAAAP8AAAD/AAAA/wAAAP8AAAD/AAAA/wAAAP8AAAD/AAAA&#10;/wAAAP8AAAD/AAAA/wAAAP8AAAD/AAAA/wAAAD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SAAAAP8AAAD/AAAA/wAAAP8AAAB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AAAA/QAAAP8AAAD/AAAA/wAAAP8AAAD/AAAA/wAAAP8A&#10;AAD/AAAA/wAAAP8AAAD/AAAA/wAAAP8AAAD/AAAA/wAAAD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SAAAAP8AAAD/AAAA/wAAAP8AAAB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SAAAAP8AAAD/AAAA/wAAAP8AAABh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&#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&#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&#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&#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4A&#10;AADKAAAAygAAAMoAAADKAAAAygAAAMoAAAA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QAAAD/AAAA/wAAAP8AAAD/AAAA/wAAAP8AAAA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QAAAD/AAAA/wAAAP8AAAD/AAAA/wAAAP8AAA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4AAADKAAAAygAA&#10;AMoAAADKAAAAygAAAMoAAAA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QAAAD/AAAA/wAAAP8AAAD/AAAA/wAAAP8AAAA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QAAAD/&#10;AAAA/wAAAP8AAAD/AAAA/wAAAP8AAAA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QAAAD/AAAA/wAAAP8AAAD/AAAA/wAAAP8AAAA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QAAAD/AAAA/wAAAP8AAAD/AAAA/wAAAP8AAAA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QAAAD/AAAA/wAAAP8AAAD/AAAA/wAAAP8AAAA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QAAAD/AAAA/wAAAP8AAAD/AAAA/wAAAP8AAAA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QAAAD/AAAA/wAAAP8AAAD/AAAA/wAA&#10;AP8AAAA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QAAAD/AAAA/wAAAP8AAAD/AAAA/wAAAP8AAAA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QAAAD/AAAA/wAAAP8AAAD/&#10;AAAA/wAAAP8AAAA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QAAAD/AAAA/wAAAP8AAAD/AAAA/wAAAP8AAAA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QAAAD/AAAA/wAA&#10;AP8AAAD/AAAA/wAAAP8AAA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QAAAD/AAAA/wAAAP8AAAD/AAAA/wAAAP8AAAA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QAAAD/&#10;AAAA/wAAAP8AAAD/AAAA/wAAAP8AAAAnAAAAAAAAAAAAAAAAAAAAAgAAAD0AAABjAAAAewAAAG8A&#10;AABXAAAAI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QAAAD/AAAA/wAAAP8AAAD/AAAA/wAAAP8A&#10;AAA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QAAAD/AAAA/wAAAP8AAAD/AAAA/wAAAP8AAAAnAAAAAAAAAAoAAACDAAAA5wAAAP8AAAD/AAAA&#10;/wAAAP8AAAD/AAAA/wAAANAAAABeAA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QAAAD/AAAA/wAAAP8AAAD/AAAA&#10;/wAAAP8AAAA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QAAAD/AAAA/wAAAP8AAAD/AAAA/wAAAP8AAAAnAAAAOAAAAN4AAAD/AAAA/wAAAP8A&#10;AAD/AAAA/wAAAP8AAAD/AAAA/wAAAP8AAAD/AAAAyAAAAB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QAAAD/AAAA/wAAAP8A&#10;AAD/AAAA/wAAAP8AAAAnAAAAAAAAAAAAAAAAAAAAAgAAAD0AAABjAAAAewAAAG8AAABXAAAAI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QAAAD/AAAA/wAAAP8AAAD/AAAA/wAAAP8AAABqAAAA9AAAAP8AAAD/AAAA&#10;/wAAAP8AAAD/AAAA/wAAAP8AAAD/AAAA/wAAAP8AAAD/AAAA/wAAAOMAAAA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QAAAD/AAAA&#10;/wAAAP8AAAD/AAAA/wAAAP8AAAAnAAAAAAAAAAoAAACDAAAA5wAAAP8AAAD/AAAA/wAAAP8AAAD/&#10;AAAA/wAAANAAAABeAA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QAAAD/AAAA/wAAAP8AAAD/AAAA/wAAAP8AAAD+AAAA/wAAAP8A&#10;AAD/AAAA/wAAAP8AAAD/AAAA/wAAAP8AAAD/AAAA/wAAAP8AAAD/AAAA/wAAAP8AAADTA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QA&#10;AAD/AAAA/wAAAP8AAAD/AAAA/wAAAP8AAAAnAAAAOAAAAN4AAAD/AAAA/wAAAP8AAAD/AAAA/wAA&#10;AP8AAAD/AAAA/wAAAP8AAAD/AAAAyAAAAB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QAAAD/AAAA/wAAAP8AAAD/AAAA/wAAAP8AAAD/AAAA&#10;/wAAAP8AAAD/AAAA+wAAANAAAADgAAAA/wAAAP8AAAD/AAAA/wAAAP8AAAD/AAAA/wAAAP8AAAD/&#10;AAAAZ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QAAAD/AAAA/wAAAP8AAAD/AAAA/wAAAP8AAABqAAAA9AAAAP8AAAD/AAAA/wAAAP8AAAD/&#10;AAAA/wAAAP8AAAD/AAAA/wAAAP8AAAD/AAAA/wAAAOMAAAAq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QAAAD/AAAA/wAAAP8AAAD/AAAA/wAAAP8A&#10;AAD/AAAA/wAAAO4AAABUAAAACQAAAAAAAAAAAAAAFwAAAIYAAAD/AAAA/wAAAP8AAAD/AAAA/wAA&#10;AP8AAAD/AAAA5wAAAAw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QAAAD/AAAA/wAAAP8AAAD/AAAA/wAAAP8AAAD+AAAA/wAAAP8AAAD/AAAA/wAA&#10;AP8AAAD/AAAA/wAAAP8AAAD/AAAA/wAAAP8AAAD/AAAA/wAAAP8AAADTA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QAAAD/AAAA/wAAAP8AAAD/AAAA&#10;/wAAAP8AAAD/AAAA2gAAACEAAAAAAAAAAAAAAAAAAAAAAAAAAAAAAAAAAABTAAAA/AAAAP8AAAD/&#10;AAAA/wAAAP8AAAD/AAAA/wAAAI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QAAAD/AAAA/wAAAP8AAAD/AAAA/wAAAP8AAAD/AAAA/wAAAP8AAAD/&#10;AAAA+wAAANAAAADgAAAA/wAAAP8AAAD/AAAA/wAAAP8AAAD/AAAA/wAAAP8AAAD/AAAAZ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QAAAD/AAAA/wAAAP8A&#10;AAD/AAAA/wAAAP8AAAD/AAAATwAAAAAAAAAAAAAAAAAAAAAAAAAAAAAAAAAAAAAAAAAAAAAApwAA&#10;AP8AAAD/AAAA/wAAAP8AAAD/AAAA/wAAAO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QAAAD/AAAA/wAAAP8AAAD/AAAA/wAAAP8AAAD/AAAA/wAA&#10;AO4AAABUAAAACQAAAAAAAAAAAAAAFwAAAIYAAAD/AAAA/wAAAP8AAAD/AAAA/wAAAP8AAAD/AAAA&#10;5wAAAAw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QAAAD/AAAA&#10;/wAAAP8AAAD/AAAA/wAAAP8AAADMAAAAAAAAAAAAAAAAAAAAAAAAAAAAAAAAAAAAAAAAAAAAAAAA&#10;AAAAMAAAAP8AAAD/AAAA/wAAAP8AAAD/AAAA/wAAAP4AAAAJ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QAAAD/AAAA/wAAAP8AAAD/AAAA/wAAAP8AAAD/&#10;AAAA2gAAACEAAAAAAAAAAAAAAAAAAAAAAAAAAAAAAAAAAABTAAAA/AAAAP8AAAD/AAAA/wAAAP8A&#10;AAD/AAAA/wAAAI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QA&#10;AAD/AAAA/wAAAP8AAAD/AAAA/wAAAP8AAAB2AAAAAAAAAAAAAAAAAAAAAAAAAAAAAAAAAAAAAAAA&#10;AAAAAAAAAAAAAAAAANAAAAD/AAAA/wAAAP8AAAD/AAAA/wAAAP8AAAAq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QAAAD/AAAA/wAAAP8AAAD/AAAA/wAA&#10;AP8AAAD/AAAATwAAAAAAAAAAAAAAAAAAAAAAAAAAAAAAAAAAAAAAAAAAAAAApwAAAP8AAAD/AAAA&#10;/wAAAP8AAAD/AAAA/wAAAO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QAAAD/AAAA/wAAAP8AAAD/AAAA/wAAAP8AAABYAAAAAAAAAAAAAAAAAAAAAAAAAAAAAAAA&#10;AAAAAAAAAAAAAAAAAAAAAAAAALEAAAD/AAAA/wAAAP8AAAD/AAAA/wAAAP8AAAB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QAAAD/AAAA/wAAAP8AAAD/&#10;AAAA/wAAAP8AAADMAAAAAAAAAAAAAAAAAAAAAAAAAAAAAAAAAAAAAAAAAAAAAAAAAAAAMAAAAP8A&#10;AAD/AAAA/wAAAP8AAAD/AAAA/wAAAP4AAAAJ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QAAAD/AAAA/wAAAP8AAAD/AAAA/wAAAP8AAAA5AAAAAAAAAAAAAAAAAAAAAAAA&#10;AAAAAAAAAAAAAAAAAAAAAAAAAAAAAAAAAJYAAAD/AAAA/wAAAP8AAAD/AAAA/wAAAP8AAABwAAAA&#10;AAAAAAAAAAAAAAAAAAAAAAAAAAAAAAAAAAAAAAAAAAAZAAAATgAAAF4AAAAyAAAAC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QAAAD/AAAA/wAA&#10;AP8AAAD/AAAA/wAAAP8AAAB2AAAAAAAAAAAAAAAAAAAAAAAAAAAAAAAAAAAAAAAAAAAAAAAAAAAA&#10;AAAAANAAAAD/AAAA/wAAAP8AAAD/AAAA/wAAAP8AAAA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QAAAD/AAAA/wAAAP8AAAD/AAAA/wAAAP8AAAAiAAAAAAAAAAAAAAAA&#10;AAAAAAAAAAAAAAAAAAAAAAAAAAAAAAAAAAAAAAAAAHsAAAD/AAAA/wAAAP8AAAD/AAAA/wAAAP8A&#10;AACRAAAAAAAAAAAAAAAAAAAAAAAAAAAAAAALAAAAmgAAAOMAAAD/AAAA/wAAAP8AAAD/AAAA/AAA&#10;ALAAAAAY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QAAAD/&#10;AAAA/wAAAP8AAAD/AAAA/wAAAP8AAABYAAAAAAAAAAAAAAAAAAAAAAAAAAAAAAAAAAAAAAAAAAAA&#10;AAAAAAAAAAAAALEAAAD/AAAA/wAAAP8AAAD/AAAA/wAAAP8AAAB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QAAAD/AAAA/wAAAP8AAAD/AAAA/wAAAP8AAAAzAAAAAAAA&#10;AAAAAAAAAAAAAAAAAAAAAAAAAAAAAAAAAAAAAAAAAAAAAAAAAHYAAAD/AAAA/wAAAP8AAAD/AAAA&#10;/wAAAP8AAACDAAAAAAAAAAAAAAAAAAAAAAAAAB4AAADQAAAA/wAAAP8AAAD/AAAA/wAAAP8AAAD/&#10;AAAA/wAAAP8AAADtAAAAU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QAAAD/AAAA/wAAAP8AAAD/AAAA/wAAAP8AAAA5AAAAAAAAAAAAAAAAAAAAAAAAAAAAAAAAAAAA&#10;AAAAAAAAAAAAAAAAAAAAAJYAAAD/AAAA/wAAAP8AAAD/AAAA/wAAAP8AAABwAAAAAAAAAAAAAAAA&#10;AAAAAAAAAAAAAAAAAAAAAAAAAAAAAAAAAAAAAAAAAAAAAAAAAAAAAgAAAGkAAABwAAAAcAAAAHAA&#10;AAAM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QAAAD/AAAA/wAAAP8AAAD/AAAA/wAAAP8AAABK&#10;AAAAAAAAAAAAAAAAAAAAAAAAAAAAAAAAAAAAAAAAAAAAAAAAAAAAAAAAAJIAAAD/AAAA/wAAAP8A&#10;AAD/AAAA/wAAAP8AAABhAAAAAAAAAAAAAAAAAAAAGwAAAOkAAAD/AAAA/wAAAP8AAAD/AAAA/wAA&#10;AP8AAAD/AAAA/wAAAP8AAAD/AAAA+AAAACs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QAAAD/AAAA/wAAAP8AAAD/AAAA/wAAAP8AAAAiAAAAAAAAAAAAAAAAAAAAAAAAAAAA&#10;AAAAAAAAAAAAAAAAAAAAAAAAAAAAAHsAAAD/AAAA/wAAAP8AAAD/AAAA/wAAAP8AAACRAAAAAAAA&#10;AAAAAAAAAAAAAAAAAAAAAAAAAAAAAAAAAAAAAAAAAAAAAAAAAAAAAAAAAAAAcwAAAP8AAAD/AAAA&#10;/wAAAP8A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QAAAD/AAAA/wAAAP8AAAD/AAAA/wAA&#10;AP8AAABhAAAAAAAAAAAAAAAAAAAAAAAAAAAAAAAAAAAAAAAAAAAAAAAAAAAAAAAAAK4AAAD/AAAA&#10;/wAAAP8AAAD/AAAA/wAAAP8AAAA+AAAAAAAAAAAAAAAAAAAAlgAAAP8AAAD/AAAA/wAAAP8AAADW&#10;AAAAfQAAAJYAAADuAAAA/wAAAP8AAAD/AAAA/wAAAMk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QAAAD/AAAA/wAAAP8AAAD/AAAA/wAAAP8AAAAzAAAAAAAAAAAAAAAAAAAA&#10;AAAAAAAAAAAAAAAAAAAAAAAAAAAAAAAAAAAAAHYAAAD/AAAA/wAAAP8AAAD/AAAA/wAAAP8AAACD&#10;AAAAAAAAAAAAAAAAAAAAAAAAAAAAAAAAAAAAAAAAAAAAAAAAAAAAAAAAAAAAAAAqAAAA+AAAAP8A&#10;AAD/AAAA/wAAAP8A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QAAAD/AAAA/wAAAP8AAAD/&#10;AAAA/wAAAP8AAACgAAAAAAAAAAAAAAAAAAAAAAAAAAAAAAAAAAAAAAAAAAAAAAAAAAAAAAAAAM4A&#10;AAD/AAAA/wAAAP8AAAD/AAAA/wAAAP8AAAAcAAAAAAAAAAAAAAAFAAAA8gAAAP8AAAD/AAAA/wAA&#10;ANYAAAAHAAAAAAAAAAAAAAAIAAAA5wAAAP8AAAD/AAAA/wAAAP8AAAAX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QAAAD/AAAA/wAAAP8AAAD/AAAA/wAAAP8AAABKAAAAAAAAAAAA&#10;AAAAAAAAAAAAAAAAAAAAAAAAAAAAAAAAAAAAAAAAAAAAAJIAAAD/AAAA/wAAAP8AAAD/AAAA/wAA&#10;AP8AAABhAAAAAAAAAAAAAAAAAAAAAAAAAAAAAAAAAAAAAAAAAAAAAAAAAAAAAAAAAAQAAADMAAAA&#10;/wAAAP8AAAD/AAAA/wAAAP8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QAAAD/AAAA/wAA&#10;AP8AAAD/AAAA/wAAAP8AAAD1AAAADgAAAAAAAAAAAAAAAAAAAAAAAAAAAAAAAAAAAAAAAAAAAAAA&#10;MQAAAP8AAAD/AAAA/wAAAP8AAAD/AAAA/wAAAPgAAAABAAAAAAAAAAAAAAA8AAAA/wAAAP8AAAD/&#10;AAAA/wAAAGoAAAAAAAAAAAAAAAAAAAAAAAAAjAAAAP8AAAD/AAAA/wAAAP8AAABI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QAAAD/AAAA/wAAAP8AAAD/AAAA/wAAAP8AAABhAAAA&#10;AAAAAAAAAAAAAAAAAAAAAAAAAAAAAAAAAAAAAAAAAAAAAAAAAAAAAK4AAAD/AAAA/wAAAP8AAAD/&#10;AAAA/wAAAP8AAAA+AAAAAAAAAAAAAAAAAAAAAAAAAAAAAAAAAAAAAAAAAAAAAAAAAAAAAAAAAIAA&#10;AAD/AAAA/wAAAP8AAAD/AAAA/wAAAP8A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QAAAD/&#10;AAAA/wAAAP8AAAD/AAAA/wAAAP8AAAD/AAAAgAAAAAAAAAAAAAAAAAAAAAAAAAAAAAAAAAAAAAAA&#10;AAAAAAAAqwAAAP8AAAD/AAAA/wAAAP8AAAD/AAAA/wAAANEAAAAAAAAAAAAAAAAAAAAAAAAAEQAA&#10;AD0AAABoAAAAkgAAAAwAAAAAAAAAAAAAAAAAAAAAAAAAaQAAAP8AAAD/AAAA/wAAAP8AAAB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QAAAD/AAAA/wAAAP8AAAD/AAAA/wAAAP8A&#10;AACgAAAAAAAAAAAAAAAAAAAAAAAAAAAAAAAAAAAAAAAAAAAAAAAAAAAAAAAAAM4AAAD/AAAA/wAA&#10;AP8AAAD/AAAA/wAAAP8AAAAcAAAAAAAAAAAAAAAAAAAAAAAAAAAAAAAAAAAAAAAAAAAAAAAAAAAA&#10;MwAAAPsAAAD/AAAA/wAAAP8AAAD/AAAA/wAAAP8A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QAAAD/AAAA/wAAAP8AAAD/AAAA/wAAAP8AAAD/AAAA/wAAAHUAAAAAAAAAAAAAAAAAAAAAAAAA&#10;AAAAAAAAAABgAAAA/QAAAP8AAAD/AAAA/wAAAP8AAAD/AAAA/wAAAFsAAAAAAAAAAAAAAAAAAAAA&#10;AAAAAAAAAAAAAAAAAAAAAAAAAAAAAAAAAAAAAAAAAAAAAAAAAAAAswAAAP8AAAD/AAAA/wAAAPYA&#10;AAAR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QAAAD/AAAA/wAAAP8AAAD/AAAA&#10;/wAAAP8AAAD1AAAADgAAAAAAAAAAAAAAAAAAAAAAAAAAAAAAAAAAAAAAAAAAAAAAMQAAAP8AAAD/&#10;AAAA/wAAAP8AAAD/AAAA/wAAAPgAAAABAAAAAAAAAAAAAAAAAAAAAAAAAAAAAAAAAAAAAAAAAAAA&#10;AAAIAAAA1QAAAP8AAAD/AAAA/wAAAP8AAAD/AAAA/wAAAP8A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QAAAD/AAAA/wAAAP8AAAD/AAAA/wAAAP8AAAD/AAAA/wAAAP8AAACUAAAAPwAAAAcA&#10;AAAAAAAAJwAAAJEAAAD/AAAA/wAAAP8AAAD/AAAA/wAAAP8AAAD/AAAAzgAAAAEAAAAAAAAAAAAA&#10;AAAAAAAAAAAAAAAAAAAAAAAAAAAAAAAAAAAAAAAAAAAAAAAAAA4AAACMAAAA/wAAAP8AAAD/AAAA&#10;/wAAAIs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QAAAD/AAAA/wAAAP8A&#10;AAD/AAAA/wAAAP8AAAD/AAAAgAAAAAAAAAAAAAAAAAAAAAAAAAAAAAAAAAAAAAAAAAAAAAAAqwAA&#10;AP8AAAD/AAAA/wAAAP8AAAD/AAAA/wAAANEAAAAAAAAAAAAAAAAAAAAAAAAAAAAAAAAAAAAAAAAA&#10;AAAAAAAAAACMAAAA/wAAAP8AAAD/AAAA9wAAAP8AAAD/AAAA/wAAAP8A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QAAAD/AAAA/wAAAP8AAAD/AAAA/wAAAP8AAAD/AAAA/wAAAP8AAAD/AAAA&#10;/wAAAPYAAADsAAAA/wAAAP8AAAD/AAAA/wAAAP8AAAD/AAAA/wAAAP8AAAD/AAAARAAAAAAAAAAA&#10;AAAAAAAAAAAAAAAAAAAAAAAAAAAAAAAAAAAAAAAAAAAAAAA1AAAA2gAAAPcAAAD/AAAA/wAAAP8A&#10;AAD/AAAAtQAAAA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QAAAD/AAAA&#10;/wAAAP8AAAD/AAAA/wAAAP8AAAD/AAAA/wAAAHUAAAAAAAAAAAAAAAAAAAAAAAAAAAAAAAAAAABg&#10;AAAA/QAAAP8AAAD/AAAA/wAAAP8AAAD/AAAA/wAAAFsAAAAAAAAAAAAAAAAAAAAAAAAAAAAAAAAA&#10;AAAAAAAAAAAAAD0AAAD9AAAA/wAAAP8AAADvAAAAgwAAAP8AAAD/AAAA/wAAAP8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QAAAD/AAAA/wAAAP8AAAD/AAAA/wAAAMoAAADpAAAA/wAAAP8A&#10;AAD/AAAA/wAAAP8AAAD/AAAA/wAAAP8AAAD/AAAA/wAAAP8AAAD/AAAA/wAAAP8AAAC4AAAAAAAA&#10;AAAAAAAAAAAAAAAAAAAAAAAAAAAAAAAAAAAAAAAAAAAAAAAAAAAAAABjAAAA/wAAAP8AAAD/AAAA&#10;/wAAAPwAAAB6A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QA&#10;AAD/AAAA/wAAAP8AAAD/AAAA/wAAAP8AAAD/AAAA/wAAAP8AAACUAAAAPwAAAAcAAAAAAAAAJwAA&#10;AJEAAAD/AAAA/wAAAP8AAAD/AAAA/wAAAP8AAAD/AAAAzgAAAAEAAAAAAAAAAAAAAAAAAAAAAAAA&#10;AAAAAAAAAAAAAAAADAAAAN4AAAD/AAAA/wAAAP8AAABeAAAAaAAAAP8AAAD/AAAA/wAAAP8AA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QAAAD/AAAA/wAAAP8AAAD/AAAA/wAAAKoAAAA0AAAA&#10;8wAAAP8AAAD/AAAA/wAAAP8AAAD/AAAA/wAAAP8AAAD/AAAA/wAAAP8AAAD/AAAA/wAAANIAAAAY&#10;AAAAAAAAAAAAAAAAAAAAAAAAAAAAAAAAAAAAAAAAAAAAAAAAAAAAAAAAAAAAAACFAAAA/wAAAP8A&#10;AAD/AAAA/wAAAP8AAADUAAAAbQAA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QAAAD/AAAA/wAAAP8AAAD/AAAA/wAAAP8AAAD/AAAA/wAAAP8AAAD/AAAA/wAAAPYAAADs&#10;AAAA/wAAAP8AAAD/AAAA/wAAAP8AAAD/AAAA/wAAAP8AAAD/AAAARAAAAAAAAAAAAAAAAAAAAAAA&#10;AAAAAAAAAAAAAAAAAAAAAAAAmQAAAP8AAAD/AAAA/wAAALIAAAAAAAAAaAAAAP8AAAD/AAAA/wAA&#10;AP8A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QAAAD/AAAA/wAAAP8AAAD/AAAA/wAAAKoA&#10;AAAAAAAAMgAAANUAAAD/AAAA/wAAAP8AAAD/AAAA/wAAAP8AAAD/AAAA/wAAAP8AAAD/AAAAuwAA&#10;ABIAAAAAAAAAAAAAAAAAAAAAAAAAAAAAAAAAAAAAAAAAAAAAAAAAAAAAAAAAAAAAAAAAAAChAAAA&#10;0wAAALoAAADoAAAA/wAAAP8AAAD/AAAA/wAAAKwAAAAI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QAAAD/AAAA/wAAAP8AAAD/AAAA/wAAAMoAAADpAAAA/wAAAP8AAAD/AAAA/wAA&#10;AP8AAAD/AAAA/wAAAP8AAAD/AAAA/wAAAP8AAAD/AAAA/wAAAP8AAAC4AAAAAAAAAAAAAAAAAAAA&#10;AAAAAAAAAAAAAAAAAAAAAAAAAABJAAAA/wAAAP8AAAD/AAAA7QAAABgAAAAAAAAAaAAAAP8AAAD/&#10;AAAA/wAAAP8AA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QAAAD/AAAA/wAAAP8AAAD/AAAA&#10;/wAAAKoAAAAAAAAAAAAAAAgAAAB+AAAA4wAAAP8AAAD/AAAA/wAAAP8AAAD/AAAA/wAAANYAAABa&#10;AAAAAAAAAAAAAAAAAAAAAAAAAAAAAAAAAAAAAAAAAAAAAAAAAAAAAAAAAAAAAAAAAAAAAAAAAAAA&#10;AAAAAAAAAAAAAAAAAAAFAAAAkgAAAP8AAAD/AAAA/wAAAP8AAAC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QAAAD/AAAA/wAAAP8AAAD/AAAA/wAAAKoAAAA0AAAA8wAAAP8AAAD/&#10;AAAA/wAAAP8AAAD/AAAA/wAAAP8AAAD/AAAA/wAAAP8AAAD/AAAA/wAAANIAAAAYAAAAAAAAAAAA&#10;AAAAAAAAAAAAAAAAAAAAAAAAAAAAABEAAADlAAAA/wAAAP8AAAD/AAAAWgAAAAAAAAAAAAAAaAAA&#10;AP8AAAD/AAAA/wAAAP8A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EIAAABsAAAAiwAAAIIAAABoAAAALQAA&#10;AAAAAAAAAAAAAAAAAAAAAAAAAAAAAAAAAAAAAAAAAAAAAAAAAAAAAAAAAAAAAAAAAAAAAAAAAAAA&#10;AAAAAAAAAAAAAAAAAAAAAAAAAAAAAAAAAgAAAM4AAAD/AAAA/wAAAP8AAAD0AAAAE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QAAAD/AAAA/wAAAP8AAAD/AAAA/wAAAKoAAAAAAAAAMgAA&#10;ANUAAAD/AAAA/wAAAP8AAAD/AAAA/wAAAP8AAAD/AAAA/wAAAP8AAAD/AAAAuwAAABIAAAAAAAAA&#10;AAAAAAAAAAAAAAAAAAAAAAAAAAAAAAAAAAAAAKYAAAD/AAAA/wAAAP8AAACtAAAAAAAAAAAAAAAA&#10;AAAAaAAAAP8AAAD/AAAA/wAAAP8A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sAAAD/AAAA/wAAAP8AAAD/AAAAQ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QAAAD/AAAA/wAAAP8AAAD/AAAA/wAAAKoAAAAA&#10;AAAAAAAAAAgAAAB+AAAA4wAAAP8AAAD/AAAA/wAAAP8AAAD/AAAA/wAAANYAAABaAAAAAAAAAAAA&#10;AAAAAAAAAAAAAAAAAAAAAAAAAAAAAAAAAAAAAAAAVAAAAP8AAAD/AAAA/wAAAOsAAAAWAAAAAAAA&#10;AAAAAAAAAAAAaAAAAP8AAAD/AAAA/wAAAP8AA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4AAAD/AAAA/wAAAP8AAAD/&#10;AAAAZ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EIAAABsAAAAiwAAAIIAAABoAAAALQAAAAAAAAAAAAAA&#10;AAAAAAAAAAAAAAAAAAAAAAAAAAAAAAAAAAAAAAAAAAAXAAAA7AAAAP8AAAD/AAAA/wAAAFUAAAAA&#10;AAAAAAAAAAAAAAAAAAAAaAAAAP8AAAD/AAAA/wAAAP8A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UAAAAmwAAALoAAADZAAAA4gAAAAEAAAAAAAAAAAAAAAAAAAAAAAAAAAAAAHsAAAD/AAAA/wAA&#10;AP8AAAD/AAAAS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eAAAA/wAAAP8AAAD/AAAA/wAA&#10;AP8AAAD/AAAA/wAAAP8AAAD/AAAA/wAAAP8AAAD/AAAA/wAAAP8AAAD/AAAA/wAAAP8AAAA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xAAAA/wAAAP8AAAD/AAAA/wAAADwAAAAAAAAAAAAAAAAAAAAAAAAAAAAAAMYAAAD/&#10;AAAA/wAAAP8AAAD/AAAA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eAAAA/wAAAP8AAAD/&#10;AAAA/wAAAP8AAAD/AAAA/wAAAP8AAAD/AAAA/wAAAP8AAAD/AAAA/wAAAP8AAAD/AAAA/wAAAP8A&#10;AAA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wAAAP8AAAD/AAAA/wAAANUAAAAWAAAAAAAAAAAAAAAAAAAAdgAA&#10;AP8AAAD/AAAA/wAAAP8AAAD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eAAAA/wAA&#10;AP8AAAD/AAAA/wAAAP8AAAD/AAAA/wAAAP8AAAD/AAAA/wAAAP8AAAD/AAAA/wAAAP8AAAD/AAAA&#10;/wAAAP8AAAAg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wAAAAP8AAAD/AAAA/wAAAP8AAADsAAAAlwAAAIQAAADC&#10;AAAA/wAAAP8AAAD/AAAA/wAAAP4AAAB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e&#10;AAAA/wAAAP8AAAD/AAAA/wAAAP8AAAD/AAAA/wAAAP8AAAD/AAAA/wAAAP8AAAD/AAAA/wAAAP8A&#10;AAD/AAAA/wAAAP8AAAA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AAAAOYAAAD/AAAA/wAAAP8AAAD/AAAA/wAA&#10;AP8AAAD/AAAA/wAAAP8AAAD/AAAA/wAAAJ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JAAAAGgAAABoAAAAaAAAAGgAAABoAAAAaAAAAGgAAABoAAAAaAAAAdwAAAP8AAAD/AAAA&#10;/wAAAP8AAAAyAAAAGgAAABoA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cAAADhAAAA/wAAAP8AAAD/&#10;AAAA/wAAAP8AAAD/AAAA/wAAAP8AAAD8AAAAjAAAAA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P8A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JAAAAfwAA&#10;APQAAAD/AAAA/wAAAP8AAAD/AAAA/AAAAMgAAAA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8AAAD/AAAA/wAAAP8AA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IAAAAiAAAASgAAAFwAAAAzAAAAC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8AAAD/AAAA/wAAAP8AA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8AAAD/AAAA/wAAAP8A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UEsDBAoAAAAAAAAAIQBh/RAFbhlFAG4ZRQAVAAAAZHJzL21lZGlhL2ltYWdlMS50aWZmTU0AKgBF&#10;Cwg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S&#10;AAAALwAAAEkAAABjAAAAewAAAHUAAABkAAAAUwAAAD8AAAAL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IAAABMAAAAuQAAAP4AAAD/AAAA/wAAAP8AAAD/AAAA/wAAAP8AAAD/AAAA/wAAAPkAAAC7AAAA&#10;aAAAAA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EgAAAC8AAABJAAAAYwAAAHsAAAB1AAAAZAAAAFMAAAA/&#10;AAAAC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rAAAA3AAAAP8AAAD/AAAA/wAAAP8AAAD/AAAA/wAAAP8AAAD/AAAA/wAAAP8A&#10;AAD/AAAA/wAAAP8AAAD/AAAAzQAAAC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CAAAATAAAALkAAAD+AAAA/wAAAP8AAAD/AAAA/wAA&#10;AP8AAAD/AAAA/wAAAP8AAAD5AAAAuwAAAGgAAAA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AAAAOcAAAD/AAAA/wAAAP8AAAD/AAAA/wAAAP8AAAD/AAAA&#10;/wAAAP8AAAD/AAAA/wAAAP8AAAD/AAAA/wAAAP8AAAD/AAAA6gAAAB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KwAAANwAAAD/AAAA/wAAAP8AAAD/&#10;AAAA/wAAAP8AAAD/AAAA/wAAAP8AAAD/AAAA/wAAAP8AAAD/AAAA/wAAAM0AAAAt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IAAADhAAAA/wAAAP8AAAD/AAAA/wAAAP8A&#10;AAD/AAAA/wAAAP8AAAD/AAAA/wAAAP8AAAD/AAAA/wAAAP8AAAD/AAAA/wAAAP8AAAD/AAAAv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QAAADnAAAA/wAA&#10;AP8AAAD/AAAA/wAAAP8AAAD/AAAA/wAAAP8AAAD/AAAA/wAAAP8AAAD/AAAA/wAAAP8AAAD/AAAA&#10;/wAAAOoAAAA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egAAAP8AAAD/AAAA&#10;/wAAAP8AAAD/AAAA/wAAAP8AAADzAAAA0AAAAMQAAADaAAAA9AAAAP8AAAD/AAAA/wAAAP8AAAD/&#10;AAAA/wAAAP8AAAD8AAAAE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S&#10;AAAA4QAAAP8AAAD/AAAA/wAAAP8AAAD/AAAA/wAAAP8AAAD/AAAA/wAAAP8AAAD/AAAA/wAAAP8A&#10;AAD/AAAA/wAAAP8AAAD/AAAA/wAAALw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UA&#10;AADlAAAA/wAAAP8AAAD/AAAA/wAAAP8AAAD9AAAAcgAAAAkAAAAAAAAAAAAAAAAAAAAHAAAAZAAA&#10;APgAAAD/AAAA/wAAAP8AAAD/AAAA/wAAAP8AAABW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oAAAD/AAAA/wAAAP8AAAD/AAAA/wAAAP8AAAD/AAAA8wAAANAAAADEAAAA&#10;2gAAAPQAAAD/AAAA/wAAAP8AAAD/AAAA/wAAAP8AAAD/AAAA/AAAAB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TAAAAP4AAAD/AAAA/wAAAP8AAAD/AAAA/wAAAHgAAAAAAAAAAAAAAAAAAAAA&#10;AAAAAAAAAAAAAAAAAAAAgAAAAP8AAAD/AAAA/wAAAP8AAAD/AAAA/wAAAH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FAAAA5QAAAP8AAAD/AAAA/wAAAP8AAAD/AAAA/QAAAHIA&#10;AAAJAAAAAAAAAAAAAAAAAAAABwAAAGQAAAD4AAAA/wAAAP8AAAD/AAAA/wAAAP8AAAD/AAAAV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AAAADgAAABmAAAAlAAAAMMAAADZAAAACQAA&#10;AAAAAAAAAAAAAAAAAAAAAAAAAAAAAAAAAAAAAAA7AAAA/wAAAP8AAAD/AAAA/wAAAP8AAAD/AAAA&#10;g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EwAAAD+AAAA/wAAAP8AAAD/AAAA&#10;/wAAAP8AAAB4AAAAAAAAAAAAAAAAAAAAAAAAAAAAAAAAAAAAAAAAAIAAAAD/AAAA/wAAAP8AAAD/&#10;AAAA/wAAAP8AAAB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0AAAD/AAAA/wAAAP8A&#10;AAD/AAAA/wAAAP8AAACT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wA&#10;AAA4AAAAZgAAAJQAAADDAAAA2QAAAAkAAAAAAAAAAAAAAAAAAAAAAAAAAAAAAAAAAAAAAAAAOwAA&#10;AP8AAAD/AAAA/wAAAP8AAAD/AAAA/wAAAI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AAACwAAAB7AAAA&#10;zQAAAP8AAAD/AAAA/wAAAP8AAAD/AAAA/wAAAK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dAAAA/wAAAP8AAAD/AAAA/wAAAP8AAAD/AAAAk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EAAABKAAAAgQAAALgA&#10;AADuAAAA/wAAAP8AAAD/AAAA/wAAAP8AAAD/AAAA/wAAAP8AAAD/AAAAn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AAAsAAAAewAAAM0AAAD/AAAA/wAAAP8AAAD/AAAA/wAAAP8AAAC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AAAARgAAAJcAAADTAAAA&#10;/gAAAP8AAAD/AAAA/wAAAP8AAAD/AAAA/wAAAP8AAAD/AAAA/wAAAP8AAAD/AAAA/wAAAP8AAACd&#10;AAAAAAAAAAAAAAAAAAAAAAAAAAAAAAAAAAAAAAAAAAAAAAAAAAAAAAAAAAAAAAAAAAAAOgAAAHAA&#10;AABwAAAAcAAAAC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RAAAASgAAAIEAAAC4AAAA7gAAAP8AAAD/AAAA/wAAAP8AAAD/AAAA/wAAAP8A&#10;AAD/AAAA/wAAAJ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CAAAAcgAAAOQA&#10;AAD/AAAA/wAAAP8AAAD/AAAA/wAAAP8AAAD/AAAA/wAAAP8AAAD/AAAA/wAAAP8AAAD/AAAA/wAA&#10;AP8AAAD/AAAA/wAAAJsAAAAAAAAAAAAAAAAAAAAAAAAAAAAAAAAAAAAAAAAAAAAAAAAAAAAAAAAA&#10;AAAAAAgAAADhAAAA/wAAAP8AAAD/AAAAY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EYAAACXAAAA0wAAAP4AAAD/AAAA/wAAAP8AAAD/AAAA/wAAAP8AAAD/AAAA&#10;/wAAAP8AAAD/AAAA/wAAAP8AAAD/AAAAnQAAAAAAAAAAAAAAAAAAAAAAAAAAAAAAAAAAAAAAAAAA&#10;AAAABwAAACkAAABMAAAAZgAAAEgAAAAhAA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EQAAAMYAAAD/AAAA/wAAAP8AAAD/AAAA/wAAAP8AAAD/AAAA/wAAAP8AAAD/AAAA/wAAAO4AAAC1&#10;AAAA/wAAAP8AAAD/AAAA/wAAAP8AAAD/AAAAmAAAAAAAAAAAAAAAAAAAAAAAAAAAAAAAAAAAAAAA&#10;AAAAAAAAAAAAAAAAAAAAAAAAfAAAAP8AAAD/AAAA/wAAAP8AAABh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HIAAADkAAAA/wAAAP8AAAD/AAAA/wAAAP8AAAD/AAAA/wAAAP8A&#10;AAD/AAAA/wAAAP8AAAD/AAAA/wAAAP8AAAD/AAAA/wAAAP8AAACbAAAAAAAAAAAAAAAAAAAAAAAA&#10;AAAAAAAAAAAAEgAAAIYAAADzAAAA/wAAAP8AAAD/AAAA/wAAAP8AAADzAAAAeQAAAA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QAAAC8AAAA/wAAAP8AAAD/AAAA/wAAAP8AAAD/AAAA/wAAAP8AAADoAAAAqAAA&#10;AGsAAAAwAAAAAwAAABoAAAD/AAAA/wAAAP8AAAD/AAAA/wAAAP8AAACWAAAAAAAAAAAAAAAAAAAA&#10;AAAAAAAAAAAAAAAAAAAAAAAAAAAAAAAAAAAAAGUAAAD+AAAA/wAAAP8AAAD/AAAA/wAAAG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EAAADGAAAA/wAAAP8AAAD/AAAA/wAAAP8AAAD/AAAA&#10;/wAAAP8AAAD/AAAA/wAAAP8AAADuAAAAtQAAAP8AAAD/AAAA/wAAAP8AAAD/AAAA/wAAAJgAAAAA&#10;AAAAAAAAAAAAAAAAAAAAAAAAADoAAADxAAAA/wAAAP8AAAD/AAAA/wAAAP8AAAD/AAAA/wAAAP8A&#10;AAD/AAAA2QAAACk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QAAAP8AAAD/AAAA/wAAAP8AAAD/AAAA/wAAAPoAAACS&#10;AAAALQAAAAAAAAAAAAAAAAAAAAAAAAAAAAAAHwAAAP8AAAD/AAAA/wAAAP8AAAD/AAAA/wAAAJQA&#10;AAAAAAAAAAAAAAAAAAAAAAAAAAAAAAAAAAAAAAAAAAAAAAEAAAB0AAAA/gAAAP8AAAD/AAAA/wAA&#10;AP8AAAD/AAAAY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EAAAAvAAAAP8AAAD/AAAA/wAAAP8A&#10;AAD/AAAA/wAAAP8AAAD/AAAA6AAAAKgAAABrAAAAMAAAAAMAAAAaAAAA/wAAAP8AAAD/AAAA/wAA&#10;AP8AAAD/AAAAlgAAAAAAAAAAAAAAAAAAAAAAAAAYAAAA5QAAAP8AAAD/AAAA/wAAAP8AAAD/AAAA&#10;/wAAAP8AAAD/AAAA/wAAAP8AAAD/AAAA0QAAAA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OAAAA/wAAAP8AAAD/AAAA/wAA&#10;AP8AAAD+AAAAVgAAAAAAAAAAAAAAAAAAAAAAAAAAAAAAAAAAAAAAAAAnAAAA/wAAAP8AAAD/AAAA&#10;/wAAAP8AAAD/AAAAkQAAAAAAAAAAAAAAAAAAAAAAAAAAAAAAAAAAAAAAAAAjAAAAwAAAAP8AAAD/&#10;AAAA/wAAAP8AAAD/AAAA/wAAAP8AAAB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EAAAD/AAAA&#10;/wAAAP8AAAD/AAAA/wAAAP8AAAD6AAAAkgAAAC0AAAAAAAAAAAAAAAAAAAAAAAAAAAAAAB8AAAD/&#10;AAAA/wAAAP8AAAD/AAAA/wAAAP8AAACUAAAAAAAAAAAAAAAAAAAAAAAAALMAAAD/AAAA/wAAAP8A&#10;AAD/AAAA7AAAAJMAAAB5AAAAogAAAPoAAAD/AAAA/wAAAP8AAAD/AAAAh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CgAAAP8AAAD/&#10;AAAA/wAAAP8AAAD/AAAA/wAAANIAAAAAAAAAAAAAAAAAAAAAAAAAAAAAAAAAAAAAAAAAAAAAAEAA&#10;AAD/AAAA/wAAAP8AAAD/AAAA/wAAAP8AAACQAAAAAAAAAAAAAAAAAAAAAAAAAAAAAAAbAAAApQAA&#10;APsAAAD/AAAA/wAAAP8AAAD/AAAA/wAAAP8AAAD/AAAA/wAAAG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zgAAAP8AAAD/AAAA/wAAAP8AAAD/AAAA/gAAAFYAAAAAAAAAAAAAAAAAAAAAAAAAAAAA&#10;AAAAAAAAAAAAJwAAAP8AAAD/AAAA/wAAAP8AAAD/AAAA/wAAAJEAAAAAAAAAAAAAAAAAAAAKAAAA&#10;+QAAAP8AAAD/AAAA/wAAAOMAAAAWAAAAAAAAAAAAAAAAAAAAOgAAAPwAAAD/AAAA/wAAAP8AAADX&#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pAAAA/wAAAP8AAAD/AAAA/wAAAP8AAAD/AAAAtQAAAAAAAAAAAAAAAAAAAAAAAAAAAAAA&#10;AAAAAAAAAAAAAAAAgAAAAP8AAAD/AAAA/wAAAP8AAAD/AAAA/wAAAJYAAAAAAAAAAAAAAAAAAAAA&#10;AAAAAAAAAE8AAAD/AAAA/wAAAP8AAAD/AAAA/wAAAMYAAAD/AAAA/wAAAP8AAAD/AAAAY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oAAAD/AAAA/wAAAP8AAAD/AAAA/wAAAP8AAADSAAAAAAAAAAAAAAAA&#10;AAAAAAAAAAAAAAAAAAAAAAAAAAAAAABAAAAA/wAAAP8AAAD/AAAA/wAAAP8AAAD/AAAAkAAAAAAA&#10;AAAAAAAAAAAAAEYAAAD/AAAA/wAAAP8AAAD/AAAAZgAAAAAAAAAAAAAAAAAAAAAAAAAAAAAArQAA&#10;AP8AAAD/AAAA/wAAAP0AAAAL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sAAAD/AAAA/wAAAP8AAAD/AAAA/wAAAP8AAADpAAAACQAAAAAA&#10;AAAAAAAAAAAAAAAAAAAAAAAAAAAAAB0AAADtAAAA/wAAAP8AAAD/AAAA/wAAAP8AAAD/AAAAnQAA&#10;AAAAAAAAAAAAAAAAAAAAAAAAAAAATwAAAP8AAAD/AAAA/wAAAPAAAABTAAAASAAAAP8AAAD/AAAA&#10;/wAAAP8AAAB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KQAAAP8AAAD/AAAA/wAAAP8AAAD/AAAA/wAA&#10;ALUAAAAAAAAAAAAAAAAAAAAAAAAAAAAAAAAAAAAAAAAAAAAAAIAAAAD/AAAA/wAAAP8AAAD/AAAA&#10;/wAAAP8AAACWAAAAAAAAAAAAAAAAAAAAZwAAAOAAAAD5AAAA/wAAAP8AAAAsAAAAAAAAAAAAAAAA&#10;AAAAAAAAAAAAAACGAAAA/wAAAP8AAAD/AAAA/wAAAC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OoAAAD/AAAA/wAAAP8AAAD/AAAA&#10;/wAAAP8AAACaAAAAAgAAAAAAAAAAAAAAAAAAAAAAAAA2AAAA3QAAAP8AAAD/AAAA/wAAAP8AAAD/&#10;AAAA/wAAAP8AAACoAAAAAAAAAAAAAAAAAAAAAAAAAAAAAABPAAAA/wAAAP0AAACwAAAAIgAAAAAA&#10;AABIAAAA/wAAAP8AAAD/AAAA/wAAAG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AAAA/wAAAP8AAAD/&#10;AAAA/wAAAP8AAAD/AAAA6QAAAAkAAAAAAAAAAAAAAAAAAAAAAAAAAAAAAAAAAAAdAAAA7QAAAP8A&#10;AAD/AAAA/wAAAP8AAAD/AAAA/wAAAJ0AAAAAAAAAAAAAAAAAAAAAAAAAAAAAAAEAAAATAAAALQAA&#10;AAMAAAAAAAAAAAAAAAAAAAAAAAAAAAAAAJ8AAAD/AAAA/wAAAP8AAAD3AAAA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ugAAAP8A&#10;AAD/AAAA/wAAAP8AAAD/AAAA/wAAAP8AAADIAAAAaQAAAEoAAABsAAAAsAAAAP8AAAD/AAAA/wAA&#10;AP8AAAD/AAAA/wAAAP8AAAD/AAAA/wAAAMQAAAAAAAAAAAAAAAAAAAAAAAAAAAAAAEYAAACXAAAA&#10;JgAAAAAAAAAAAAAAAAAAAEgAAAD/AAAA/wAAAP8AAAD/AAAAY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qAAAA/wAAAP8AAAD/AAAA/wAAAP8AAAD/AAAAmgAAAAIAAAAAAAAAAAAAAAAAAAAAAAAA&#10;NgAAAN0AAAD/AAAA/wAAAP8AAAD/AAAA/wAAAP8AAAD/AAAAqAAAAAAAAAAAAAAAAAAAAAAAAAAA&#10;AAAAAAAAAAAAAAAAAAAAAAAAAAAAAAAAAAAAAAAAAAAAAAAIAAAA5gAAAP8AAAD/AAAA/wAAAM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DAAAA/gAAAP8AAAD/AAAA/wAAAP8AAAD/AAAA/wAAAP8AAAD/AAAA/wAAAP8AAAD/&#10;AAAA/wAAAP8AAAD/AAAA/wAAAP8AAAD/AAAA/wAAAP8AAAD/AAAA6AAAAAEAAAAAAAAAAAAAAAAA&#10;AAAAAAAAAAAAAAAAAAAAAAAAAAAAAAAAAAAAAAAASAAAAP8AAAD/AAAA/wAAAP8AAAB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oAAAD/AAAA/wAAAP8AAAD/AAAA/wAAAP8AAAD/AAAAyAAAAGkA&#10;AABKAAAAbAAAALAAAAD/AAAA/wAAAP8AAAD/AAAA/wAAAP8AAAD/AAAA/wAAAP8AAADEAAAAAAAA&#10;AAAAAAAAAAAAAAAAAAAAAAAAAAAAAAAAAAAAAAAAAAAAAAAAAAAAAAAAAAAAAAAAAHkAAAD/AAAA&#10;/wAAAP8AAAD/AAAAi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NAAAA/wAAAP8AAAD/AAAA/wAAAP8AAAD/AAAA/wAA&#10;AP8AAAD/AAAA/wAAAP8AAAD/AAAA/wAAANwAAACcAAAA/wAAAP8AAAD/AAAA/wAAAP8AAAD/AAAA&#10;PAAAAAAAAAAAAAAAAAAAAAAAAAAAAAAAAAAAAAAAAAAAAAAAAAAAAAAAAABIAAAA/wAAAP8AAAD/&#10;AAAA/wAAAG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QwAAAP4AAAD/AAAA/wAAAP8AAAD/AAAA&#10;/wAAAP8AAAD/AAAA/wAAAP8AAAD/AAAA/wAAAP8AAAD/AAAA/wAAAP8AAAD/AAAA/wAAAP8AAAD/&#10;AAAA/wAAAOgAAAABAAAAAAAAAAAAAAAAAAAAAAAAAAAAAAAAAAAAAAAAAAAAAAAAAAAAAAAAAAAA&#10;AABOAAAA/QAAAP8AAAD/AAAA/wAAAOsAAAAR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AACnAAAA/wAAAP8AAAD/&#10;AAAA/wAAAP8AAAD/AAAA/wAAAP8AAAD/AAAA/wAAAP8AAAC0AAAAEgAAACYAAAD/AAAA/wAAAP8A&#10;AAD/AAAA/wAAAP8AAACXAAAAAAAAAAAAAAAAAAAAAAAAAAAAAAAAAAAAAAAAAAAAAAAAAAAAAAAA&#10;AEgAAAD/AAAA/wAAAP8AAAD/AAAAY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QAAAP8A&#10;AAD/AAAA/wAAAP8AAAD/AAAA/wAAAP8AAAD/AAAA/wAAAP8AAAD/AAAA/wAAAP8AAADcAAAAnAAA&#10;AP8AAAD/AAAA/wAAAP8AAAD/AAAA/wAAADwAAAAAAAAAAAAAAAAAAAAAAAAAAAAAAAAAAAAAAAAA&#10;AAAAAAAAAAAAAAAARwAAAPYAAAD/AAAA/wAAAP8AAAD/AAAAY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BAAAA1QAAAP8AAAD/AAAA/wAAAP8AAAD/AAAA/wAAAP4AAADFAAAARgAAAAAAAAAAAAAA&#10;AAAAANMAAAD/AAAA/wAAAP8AAAD/AAAA/wAAAOwAAAAFAAAAAAAAAAAAAAAAAAAAAAAAAAAAAAAA&#10;AAAAAAAAAAAAAAAAAAAASAAAAP8AAAD/AAAA/wAAAP8AAAB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HAAAApwAAAP8AAAD/AAAA/wAAAP8AAAD/AAAA/wAAAP8AAAD/AAAA/wAAAP8AAAD/&#10;AAAAtAAAABIAAAAmAAAA/wAAAP8AAAD/AAAA/wAAAP8AAAD/AAAAlwAAAAAAAAAAAAAAAAAAAAAA&#10;AAAAAAAAAAAAAAAAAAAAAAAAAAAAAE0AAAD4AAAA/wAAAP8AAAD/AAAA/wAAAME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AAAJQAAAEwAAAByAAAAjgAAAHoAAABdAAAAGQAAAAAA&#10;AAAAAAAAAAAAAAAAAAAAAAAAAAAAAAAAAAAAAAAAAAAAAAAAAAAAAAAAAAAAAAAAAAAAAAAAAAAA&#10;AAAAAAAAAAAAAAAAAAAAAAAAAAAAAAAAAAAAAABIAAAA/wAAAP8AAAD/AAAA/wAAAG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QAAANUAAAD/AAAA/wAAAP8AAAD/AAAA/wAA&#10;AP8AAAD+AAAAxQAAAEYAAAAAAAAAAAAAAAAAAADTAAAA/wAAAP8AAAD/AAAA/wAAAP8AAADsAAAA&#10;BQAAAAAAAAAAAAAAAAAAAAAAAAAAAAAAAAAAAAAAAABSAAAA+gAAAP8AAAD/AAAA/wAAAP8AAADW&#10;AAAAE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AAAAC4AAABIAAAAYgAAAG0A&#10;AABcAAAASwAAADoAAAAR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gAAAD/AAAA/wAAAP8A&#10;AAD/AAAAY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CUAAABM&#10;AAAAcgAAAI4AAAB6AAAAXQAAABkAAAAAAAAAAAAAAAAAAAAAAAAAAAAAAAAAAAAAAAAAAAAAAAAA&#10;AAAAAAAAAAAAAAAAAAAAAAAAAAAAAAAAAAAAAAAAAAAAAAAAAAAAAAAAUgAAAPsAAAD/AAAA/wAA&#10;AP8AAAD/AAAA0wAAABg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MAAAAagAAANYAAAD/AAAA&#10;/wAAAP8AAAD/AAAA/wAAAP8AAAD/AAAA/wAAAPwAAADDAAAAdwAAAAs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SAAAAP8AAAD/AAAA/wAAAP8AAAB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IAAAD7&#10;AAAA/wAAAP8AAAD/AAAA/wAAAMwAAAAT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QAAAPEA&#10;AAD/AAAA/wAAAP8AAAD/AAAA/wAAAP8AAAD/AAAA/wAAAP8AAAD/AAAA/wAAAP8AAAD/AAAA3wAA&#10;AE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IAAAA/wAAAP8AAAD/AAAA/wAAAG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QAAAA+gAAAP8AAAD/AAAA/wAAAP8AAADBAAAAD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EAAAD7AAAA/wAAAP8AAAD/AAAA/wAAAP8AAAD/AAAA/wAAAP8AAAD/AAAA/wAAAP8AAAD/&#10;AAAA/wAAAP8AAAD/AAAA9gAAAD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gAAAD/AAAA/wAAAP8AAAD/AAAAY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LQAAAPUAAAD/AAAA/wAAAP8AAAD/AAAAuAAAAA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&#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SAAAAP8AAAD/AAAA/wAA&#10;AP8AAAB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4AAADaAAAA/wAAAP8AAAD/AAAA/wAAAMcAAAAI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I&#10;AAAA/wAAAP8AAAD/AAAA/wAAAG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QAAAP8AAAD/AAAA/wAAAP8A&#10;AAD/AAAAdAAAAFUAAABVAAAAVQAAAFUAAABVAAAAVQAAAFUAAABVAAAAE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EgAAAD/AAAA/wAAAP8AAAD/AAAAY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8AAAD7AAAA&#10;/wAAAP8AAAD/AAAA/wAAAP8AAAD/AAAA/wAAAP8AAAD/AAAA/wAAAP8AAAD/AAAA/wAAAP8AAAA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SAAAAP8AAAD/AAAA/wAAAP8AAABh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QAAAP8AAAD/AAAA/wAAAP8AAAD/AAAA/wAAAP8AAAD/AAAA/wAAAP8AAAD/AAAA/wAA&#10;AP8AAAD/AAAA/wAAAD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IAAAA/wAAAP8AAAD/AAAA&#10;/wAAAG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SAAAA/wAAAP8AAAD/AAAA/wAAAP8AAAD/AAAA/wAAAP8AAAD/&#10;AAAA/wAAAP8AAAD/AAAA/wAAAP8AAAD/AAAAM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QAAAP0AAAD/AAAA/wAAAP8AAAD/AAAA/wAA&#10;AP8AAAD/AAAA/wAAAP8AAAD/AAAA/wAAAP8AAAD/AAAA/wAAAP8AAAA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&#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&#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&#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&#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&#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&#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&#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&#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IAAAAvAAAASQAAAGMAAAB7AAAAdQAAAGQAAABTAAAAPwAAAAs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EgAAAC8AAABJAAAAYwAAAHsAAAB1AAAA&#10;ZAAAAFMAAAA/AAAAC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EwAAAC5AAAA/gAAAP8AAAD/AAAA/wAAAP8AAAD/AAAA/wAAAP8A&#10;AAD/AAAA+QAAALsAAABoAAAAB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CAAAATAAAALkAAAD+AAAA/wAAAP8A&#10;AAD/AAAA/wAAAP8AAAD/AAAA/wAAAP8AAAD5AAAAuwAAAGgAAAA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sAAADcAAAA/wAAAP8AAAD/AAAA/wAAAP8AAAD/AAAA&#10;/wAAAP8AAAD/AAAA/wAAAP8AAAD/AAAA/wAAAP8AAADNAAAAL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KwAAANwAAAD/AAAA&#10;/wAAAP8AAAD/AAAA/wAAAP8AAAD/AAAA/wAAAP8AAAD/AAAA/wAAAP8AAAD/AAAA/wAAAM0AAAA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&#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kAAAA5wAAAP8AAAD/AAAA/wAAAP8A&#10;AAD/AAAA/wAAAP8AAAD/AAAA/wAAAP8AAAD/AAAA/wAAAP8AAAD/AAAA/wAAAP8AAADqAAAAH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QA&#10;AADnAAAA/wAAAP8AAAD/AAAA/wAAAP8AAAD/AAAA/wAAAP8AAAD/AAAA/wAAAP8AAAD/AAAA/wAA&#10;AP8AAAD/AAAA/wAAAOoAAAA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EgAAAOEAAAD/AAAA&#10;/wAAAP8AAAD/AAAA/wAAAP8AAAD/AAAA/wAAAP8AAAD/AAAA/wAAAP8AAAD/AAAA/wAAAP8AAAD/&#10;AAAA/wAAAP8AAAC8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SAAAA4QAAAP8AAAD/AAAA/wAAAP8AAAD/AAAA/wAAAP8AAAD/AAAA/wAAAP8AAAD/&#10;AAAA/wAAAP8AAAD/AAAA/wAAAP8AAAD/AAAA/wAAALw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6AAAA/wAAAP8AAAD/AAAA/wAAAP8AAAD/AAAA/wAAAPMAAADQAAAAxAAAANoAAAD0AAAA/wAA&#10;AP8AAAD/AAAA/wAAAP8AAAD/AAAA/wAAAPwAAAAR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oAAAD/AAAA/wAAAP8AAAD/AAAA/wAAAP8AAAD/AAAA8wAA&#10;ANAAAADEAAAA2gAAAPQAAAD/AAAA/wAAAP8AAAD/AAAA/wAAAP8AAAD/AAAA/AAAAB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QAAAOUAAAD/AAAA/wAAAP8AAAD/AAAA/wAAAP0AAAByAAAACQAAAAAAAAAA&#10;AAAAAAAAAAcAAABkAAAA+AAAAP8AAAD/AAAA/wAAAP8AAAD/AAAA/wAAAFY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FAAAA5QAAAP8AAAD/AAAA/wAAAP8AAAD/&#10;AAAA/QAAAHIAAAAJAAAAAAAAAAAAAAAAAAAABwAAAGQAAAD4AAAA/wAAAP8AAAD/AAAA/wAAAP8A&#10;AAD/AAAAV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MAAAA/gAAAP8AAAD/AAAA/wAAAP8AAAD/AAAAeAAA&#10;AAAAAAAAAAAAAAAAAAAAAAAAAAAAAAAAAAAAAACAAAAA/wAAAP8AAAD/AAAA/wAAAP8AAAD/AAAA&#10;d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wAAAD+AAAA/wAA&#10;AP8AAAD/AAAA/wAAAP8AAAB4AAAAAAAAAAAAAAAAAAAAAAAAAAAAAAAAAAAAAAAAAIAAAAD/AAAA&#10;/wAAAP8AAAD/AAAA/wAAAP8AAAB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MAAAAOAAAAGYAAACU&#10;AAAAwwAAANkAAAAJAAAAAAAAAAAAAAAAAAAAAAAAAAAAAAAAAAAAAAAAADsAAAD/AAAA/wAAAP8A&#10;AAD/AAAA/wAAAP8AAAC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wAAAA4AAAAZgAAAJQAAADDAAAA2QAAAAkAAAAAAAAAAAAAAAAAAAAAAAAAAAAAAAAA&#10;AAAAAAAAOwAAAP8AAAD/AAAA/wAAAP8AAAD/AAAA/wAAAI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HQAAAP8AAAD/AAAA/wAAAP8AAAD/AAAA/wAAAJ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dAAAA/wAAAP8AAAD/AAAA/wAAAP8AAAD/AAAAk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ALAAAAHsAAADNAAAA/wAAAP8AAAD/AAAA/wAAAP8AAAD/AAAAo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AsAAAAewAAAM0AAAD/AAAA/wAAAP8AAAD/AAAA/wAA&#10;AP8AAAC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EQAAAEoAAACBAAAAuAAAAO4AAAD/AAAA/wAAAP8AAAD/AAAA/wAAAP8AAAD/AAAA/wAAAP8AAAC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RAAAASgAAAIEAAAC4AAAA7gAAAP8AAAD/AAAA/wAAAP8AAAD/&#10;AAAA/wAAAP8AAAD/AAAA/wAAAJ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BGAAAAlwAAANMAAAD+AAAA/wAAAP8AAAD/AAAA/wAAAP8AAAD/AAAA/wAAAP8AAAD/AAAA/wAA&#10;AP8AAAD/AAAA/wAAAJ0AAAAAAAAAAAAAAAAAAAAAAAAAAAAAAAAAAAAAAAAAAAAAAAAAAAAZAAAA&#10;TgAAAF4AAAAyAAAAC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EYAAACXAAAA0wAAAP4AAAD/AAAA/wAAAP8AAAD/AAAA/wAA&#10;AP8AAAD/AAAA/wAAAP8AAAD/AAAA/wAAAP8AAAD/AAAAnQAAAAAAAAAAAAAAAAAAAAAAAAAAAAAA&#10;AAAAAAAAAAAAAAAAAAAAAAAAAAAAAAAAAAAAAAIAAABpAAAAcAAAAHAAAABwAAAAD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ByAAAA5AAAAP8AAAD/AAAA/wAAAP8AAAD/AAAA/wAAAP8AAAD/AAAA/wAAAP8AAAD/&#10;AAAA/wAAAP8AAAD/AAAA/wAAAP8AAAD/AAAAmwAAAAAAAAAAAAAAAAAAAAAAAAAAAAAAAAAAAAsA&#10;AACaAAAA4wAAAP8AAAD/AAAA/wAAAP8AAAD8AAAAsAAAAB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HIAAADkAAAA/wAAAP8AAAD/AAAA/wAAAP8AAAD/&#10;AAAA/wAAAP8AAAD/AAAA/wAAAP8AAAD/AAAA/wAAAP8AAAD/AAAA/wAAAP8AAACbAAAAAAAAAAAA&#10;AAAAAAAAAAAAAAAAAAAAAAAAAAAAAAAAAAAAAAAAAAAAAAAAAAAAAAAAcwAAAP8AAAD/AAAA/wAA&#10;AP8A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RAAAAxgAAAP8AAAD/AAAA/wAAAP8AAAD/AAAA/wAAAP8AAAD/AAAA/wAA&#10;AP8AAAD/AAAA7gAAALUAAAD/AAAA/wAAAP8AAAD/AAAA/wAAAP8AAACYAAAAAAAAAAAAAAAAAAAA&#10;AAAAAAAAAAAeAAAA0AAAAP8AAAD/AAAA/wAAAP8AAAD/AAAA/wAAAP8AAAD/AAAA7QAAAF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EAAADGAAAA/wAAAP8AAAD/AAAA/wAA&#10;AP8AAAD/AAAA/wAAAP8AAAD/AAAA/wAAAP8AAADuAAAAtQAAAP8AAAD/AAAA/wAAAP8AAAD/AAAA&#10;/wAAAJgAAAAAAAAAAAAAAAAAAAAAAAAAAAAAAAAAAAAAAAAAAAAAAAAAAAAAAAAAAAAAACoAAAD4&#10;AAAA/wAAAP8AAAD/AAAA/wAAABs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AAAALwAAAD/AAAA/wAAAP8AAAD/AAAA/wAAAP8AAAD/&#10;AAAA/wAAAOgAAACoAAAAawAAADAAAAADAAAAGgAAAP8AAAD/AAAA/wAAAP8AAAD/AAAA/wAAAJYA&#10;AAAAAAAAAAAAAAAAAAAAAAAAGwAAAOkAAAD/AAAA/wAAAP8AAAD/AAAA/wAAAP8AAAD/AAAA/wAA&#10;AP8AAAD/AAAA+AAAACs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EAAAAvAAAAP8AAAD/&#10;AAAA/wAAAP8AAAD/AAAA/wAAAP8AAAD/AAAA6AAAAKgAAABrAAAAMAAAAAMAAAAaAAAA/wAAAP8A&#10;AAD/AAAA/wAAAP8AAAD/AAAAlgAAAAAAAAAAAAAAAAAAAAAAAAAAAAAAAAAAAAAAAAAAAAAAAAAA&#10;AAAAAAAEAAAAzAAAAP8AAAD/AAAA/wAAAP8AAAD/AAAAG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hAAAA/wAAAP8AAAD/AAAA/wAA&#10;AP8AAAD/AAAA+gAAAJIAAAAtAAAAAAAAAAAAAAAAAAAAAAAAAAAAAAAfAAAA/wAAAP8AAAD/AAAA&#10;/wAAAP8AAAD/AAAAlAAAAAAAAAAAAAAAAAAAAAAAAACWAAAA/wAAAP8AAAD/AAAA/wAAANYAAAB9&#10;AAAAlgAAAO4AAAD/AAAA/wAAAP8AAAD/AAAAy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EAAAD/AAAA/wAAAP8AAAD/AAAA/wAAAP8AAAD6AAAAkgAAAC0AAAAAAAAAAAAAAAAAAAAAAAAA&#10;AAAAAB8AAAD/AAAA/wAAAP8AAAD/AAAA/wAAAP8AAACUAAAAAAAAAAAAAAAAAAAAAAAAAAAAAAAA&#10;AAAAAAAAAAAAAAAAAAAAAAAAAIAAAAD/AAAA/wAAAP8AAAD/AAAA/wAAAP8A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4AAAD/&#10;AAAA/wAAAP8AAAD/AAAA/wAAAP4AAABWAAAAAAAAAAAAAAAAAAAAAAAAAAAAAAAAAAAAAAAAACcA&#10;AAD/AAAA/wAAAP8AAAD/AAAA/wAAAP8AAACRAAAAAAAAAAAAAAAAAAAABQAAAPIAAAD/AAAA/wAA&#10;AP8AAADWAAAABwAAAAAAAAAAAAAACAAAAOcAAAD/AAAA/wAAAP8AAAD/AAAAF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zgAAAP8AAAD/AAAA/wAAAP8AAAD/AAAA/gAAAFYAAAAAAAAAAAAAAAAA&#10;AAAAAAAAAAAAAAAAAAAAAAAAJwAAAP8AAAD/AAAA/wAAAP8AAAD/AAAA/wAAAJEAAAAAAAAAAAAA&#10;AAAAAAAAAAAAAAAAAAAAAAAAAAAAAAAAAAAAAAAzAAAA+wAAAP8AAAD/AAAA/wAAAP8AAAD/AAAA&#10;/wAAABs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KAAAA/wAAAP8AAAD/AAAA/wAAAP8AAAD/AAAA0gAAAAAAAAAAAAAAAAAAAAAAAAAAAAAA&#10;AAAAAAAAAAAAAAAAQAAAAP8AAAD/AAAA/wAAAP8AAAD/AAAA/wAAAJAAAAAAAAAAAAAAAAAAAAA8&#10;AAAA/wAAAP8AAAD/AAAA/wAAAGoAAAAAAAAAAAAAAAAAAAAAAAAAjAAAAP8AAAD/AAAA/wAAAP8A&#10;AABI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oAAAD/AAAA/wAAAP8AAAD/AAAA/wAAAP8AAADSAAAA&#10;AAAAAAAAAAAAAAAAAAAAAAAAAAAAAAAAAAAAAAAAAABAAAAA/wAAAP8AAAD/AAAA/wAAAP8AAAD/&#10;AAAAkAAAAAAAAAAAAAAAAAAAAAAAAAAAAAAAAAAAAAAAAAAAAAAACAAAANUAAAD/AAAA/wAAAP8A&#10;AAD/AAAA/wAAAP8AAAD/AAAAG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kAAAD/AAAA/wAAAP8AAAD/AAAA/wAAAP8AAAC1AAAAAAAAAAAA&#10;AAAAAAAAAAAAAAAAAAAAAAAAAAAAAAAAAACAAAAA/wAAAP8AAAD/AAAA/wAAAP8AAAD/AAAAlgAA&#10;AAAAAAAAAAAAAAAAAAAAAAARAAAAPQAAAGgAAACSAAAADAAAAAAAAAAAAAAAAAAAAAAAAABpAAAA&#10;/wAAAP8AAAD/AAAA/wAAAE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KQAAAP8AAAD/AAAA/wAAAP8A&#10;AAD/AAAA/wAAALUAAAAAAAAAAAAAAAAAAAAAAAAAAAAAAAAAAAAAAAAAAAAAAIAAAAD/AAAA/wAA&#10;AP8AAAD/AAAA/wAAAP8AAACWAAAAAAAAAAAAAAAAAAAAAAAAAAAAAAAAAAAAAAAAAAAAAACMAAAA&#10;/wAAAP8AAAD/AAAA9wAAAP8AAAD/AAAA/wAAAP8A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wAAAP8AAAD/AAAA/wAAAP8AAAD/AAAA&#10;/wAAAOkAAAAJAAAAAAAAAAAAAAAAAAAAAAAAAAAAAAAAAAAAHQAAAO0AAAD/AAAA/wAAAP8AAAD/&#10;AAAA/wAAAP8AAACdAAAAAAAAAAAAAAAAAAAAAAAAAAAAAAAAAAAAAAAAAAAAAAAAAAAAAAAAAAAA&#10;AAAAAAAAAAAAALMAAAD/AAAA/wAAAP8AAAD2AAAAE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AAA&#10;/wAAAP8AAAD/AAAA/wAAAP8AAAD/AAAA6QAAAAkAAAAAAAAAAAAAAAAAAAAAAAAAAAAAAAAAAAAd&#10;AAAA7QAAAP8AAAD/AAAA/wAAAP8AAAD/AAAA/wAAAJ0AAAAAAAAAAAAAAAAAAAAAAAAAAAAAAAAA&#10;AAAAAAAAPQAAAP0AAAD/AAAA/wAAAO8AAACDAAAA/wAAAP8AAAD/AAAA/wAAABs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6gAAAP8A&#10;AAD/AAAA/wAAAP8AAAD/AAAA/wAAAJoAAAACAAAAAAAAAAAAAAAAAAAAAAAAADYAAADdAAAA/wAA&#10;AP8AAAD/AAAA/wAAAP8AAAD/AAAA/wAAAKgAAAAAAAAAAAAAAAAAAAAAAAAAAAAAAAAAAAAAAAAA&#10;AAAAAAAAAAAAAAAAAAAAAA4AAACMAAAA/wAAAP8AAAD/AAAA/wAAAIs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qAAAA/wAAAP8AAAD/AAAA/wAAAP8AAAD/AAAAmgAAAAIAAAAAAAAAAAAA&#10;AAAAAAAAAAAANgAAAN0AAAD/AAAA/wAAAP8AAAD/AAAA/wAAAP8AAAD/AAAAqAAAAAAAAAAAAAAA&#10;AAAAAAAAAAAAAAAAAAAAAAwAAADeAAAA/wAAAP8AAAD/AAAAXgAAAGgAAAD/AAAA/wAAAP8AAAD/&#10;AAAAG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6AAAA/wAAAP8AAAD/AAAA/wAAAP8AAAD/AAAA/wAAAMgAAABpAAAASgAAAGwAAACw&#10;AAAA/wAAAP8AAAD/AAAA/wAAAP8AAAD/AAAA/wAAAP8AAAD/AAAAxAAAAAAAAAAAAAAAAAAAAAAA&#10;AAAAAAAAAAAAAAAAAAAAAAAAAAAAADUAAADaAAAA9wAAAP8AAAD/AAAA/wAAAP8AAAC1AAAAB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oAAAD/AAAA/wAAAP8AAAD/AAAA/wAAAP8AAAD/&#10;AAAAyAAAAGkAAABKAAAAbAAAALAAAAD/AAAA/wAAAP8AAAD/AAAA/wAAAP8AAAD/AAAA/wAAAP8A&#10;AADEAAAAAAAAAAAAAAAAAAAAAAAAAAAAAAAAAAAAmQAAAP8AAAD/AAAA/wAAALIAAAAAAAAAaAAA&#10;AP8AAAD/AAAA/wAAAP8AA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MAAAD+AAAA/wAAAP8AAAD/AAAA/wAAAP8AAAD/AAAA/wAA&#10;AP8AAAD/AAAA/wAAAP8AAAD/AAAA/wAAAP8AAAD/AAAA/wAAAP8AAAD/AAAA/wAAAP8AAADoAAAA&#10;AQAAAAAAAAAAAAAAAAAAAAAAAAAAAAAAAAAAAAAAAAAAAAAAYwAAAP8AAAD/AAAA/wAAAP8AAAD8&#10;AAAAegAAAA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wAAAP4AAAD/AAAA/wAA&#10;AP8AAAD/AAAA/wAAAP8AAAD/AAAA/wAAAP8AAAD/AAAA/wAAAP8AAAD/AAAA/wAAAP8AAAD/AAAA&#10;/wAAAP8AAAD/AAAA/wAAAOgAAAABAAAAAAAAAAAAAAAAAAAAAAAAAEkAAAD/AAAA/wAAAP8AAADt&#10;AAAAGAAAAAAAAABoAAAA/wAAAP8AAAD/AAAA/wAAABs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0AAAD/AAAA/wAAAP8AAAD/&#10;AAAA/wAAAP8AAAD/AAAA/wAAAP8AAAD/AAAA/wAAAP8AAAD/AAAA3AAAAJwAAAD/AAAA/wAAAP8A&#10;AAD/AAAA/wAAAP8AAAA8AAAAAAAAAAAAAAAAAAAAAAAAAAAAAAAAAAAAAAAAAAAAAACFAAAA/wAA&#10;AP8AAAD/AAAA/wAAAP8AAADUAAAAbQA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QAAAP8AAAD/AAAA/wAAAP8AAAD/AAAA/wAAAP8AAAD/AAAA/wAAAP8AAAD/AAAA/wAAAP8A&#10;AADcAAAAnAAAAP8AAAD/AAAA/wAAAP8AAAD/AAAA/wAAADwAAAAAAAAAAAAAAAAAAAARAAAA5QAA&#10;AP8AAAD/AAAA/wAAAFoAAAAAAAAAAAAAAGgAAAD/AAAA/wAAAP8AAAD/AAAAG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wAA&#10;AKcAAAD/AAAA/wAAAP8AAAD/AAAA/wAAAP8AAAD/AAAA/wAAAP8AAAD/AAAA/wAAALQAAAASAAAA&#10;JgAAAP8AAAD/AAAA/wAAAP8AAAD/AAAA/wAAAJcAAAAAAAAAAAAAAAAAAAAAAAAAAAAAAAAAAAAA&#10;AAAAAAAAAKEAAADTAAAAugAAAOgAAAD/AAAA/wAAAP8AAAD/AAAArAAAA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HAAAApwAAAP8AAAD/AAAA/wAAAP8AAAD/AAAA/wAAAP8AAAD/AAAA&#10;/wAAAP8AAAD/AAAAtAAAABIAAAAmAAAA/wAAAP8AAAD/AAAA/wAAAP8AAAD/AAAAlwAAAAAAAAAA&#10;AAAAAAAAAKYAAAD/AAAA/wAAAP8AAACtAAAAAAAAAAAAAAAAAAAAaAAAAP8AAAD/AAAA/wAAAP8A&#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EAAADVAAAA/wAAAP8AAAD/AAAA/wAAAP8AAAD/AAAA/gAAAMUA&#10;AABGAAAAAAAAAAAAAAAAAAAA0wAAAP8AAAD/AAAA/wAAAP8AAAD/AAAA7AAAAAUAAAAAAAAAAAAA&#10;AAAAAAAAAAAAAAAAAAAAAAAAAAAAAAAAAAAAAAAAAAAABQAAAJIAAAD/AAAA/wAAAP8AAAD/AAAA&#10;g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QAAANUAAAD/AAAA/wAAAP8A&#10;AAD/AAAA/wAAAP8AAAD+AAAAxQAAAEYAAAAAAAAAAAAAAAAAAADTAAAA/wAAAP8AAAD/AAAA/wAA&#10;AP8AAADsAAAABQAAAAAAAABUAAAA/wAAAP8AAAD/AAAA6wAAABYAAAAAAAAAAAAAAAAAAABoAAAA&#10;/wAAAP8AAAD/AAAA/wAAABs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IAAAAlAAAATAAAAHIAAACOAAAA&#10;egAAAF0AAAAZAAAAAAAAAAAAAAAAAAAAAAAAAAAAAAAAAAAAAAAAAAAAAAAAAAAAAAAAAAAAAAAA&#10;AAAAAAAAAAAAAAAAAAAAAAAAAAAAAAAAAAAAAAAAAAAAAAAAAAAAAAAAAAAAAAAAAAAAAgAAAM4A&#10;AAD/AAAA/wAAAP8AAAD0AAAAE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CUAAABMAAAAcgAAAI4AAAB6AAAAXQAAABkAAAAAAAAAAAAAAAAAAAAAAAAAAAAAAAAAAAAA&#10;AAAAAAAAAAAAAAAAAAAAAAAAAAAAAAAAAAAAFwAAAOwAAAD/AAAA/wAAAP8AAABVAAAAAAAAAAAA&#10;AAAAAAAAAAAAAGgAAAD/AAAA/wAAAP8AAAD/AAAAG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wAAAP8AAAD/AAAA/wAAAP8AAAB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eAAAA/wAAAP8AAAD/AAAA&#10;/wAAAP8AAAD/AAAA/wAAAP8AAAD/AAAA/wAAAP8AAAD/AAAA/wAAAP8AAAD/AAAA/wAAAP8AAAA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eAAAA/wAAAP8AAAD/AAAA/wAAAG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4A&#10;AAD/AAAA/wAAAP8AAAD/AAAA/wAAAP8AAAD/AAAA/wAAAP8AAAD/AAAA/wAAAP8AAAD/AAAA/wAA&#10;AP8AAAD/AAAA/wAAAC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UAAAA&#10;mwAAALoAAADZAAAA4gAAAAEAAAAAAAAAAAAAAAAAAAAAAAAAAAAAAHsAAAD/AAAA/wAAAP8AAAD/&#10;AAAAS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XgAAAP8AAAD/AAAA/wAAAP8AAAD/AAAA/wAAAP8AAAD/AAAA/wAAAP8AAAD/&#10;AAAA/wAAAP8AAAD/AAAA/wAAAP8AAAD/AAAAI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EAAAD/AAAA/wAAAP8AAAD/AAAAPAAAAAAAAAAAAAAAAAAAAAAAAAAAAAAAxgAA&#10;AP8AAAD/AAAA/wAAAP8AAAAX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eAAAA/wAAAP8AAAD/AAAA/wAAAP8AAAD/AAAA/wAA&#10;AP8AAAD/AAAA/wAAAP8AAAD/AAAA/wAAAP8AAAD/AAAA/wAAAP8AAAA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wAAAP8AAAD/AAAA/wAAAP8AAADVAAAAFgAAAAAAAAAA&#10;AAAAAAAAAHYAAAD/AAAA/wAAAP8AAAD/AAAA3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kAAAAaAAAAGgAAABoAAAAa&#10;AAAAGgAAABoAAAAaAAAAGgAAABoAAAB3AAAA/wAAAP8AAAD/AAAA/wAAADIAAAAaAAAAGgAAAA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AAAAP8AAAD/AAAA/wAA&#10;AP8AAADsAAAAlwAAAIQAAADCAAAA/wAAAP8AAAD/AAAA/wAAAP4AAAB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gAAAD/AAAA/wAAAP8AAAD/AAAA&#10;G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Y&#10;AAAA5gAAAP8AAAD/AAAA/wAAAP8AAAD/AAAA/wAAAP8AAAD/AAAA/wAAAP8AAAD/AAAAk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8A&#10;AAD/AAAA/wAAAP8AA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3AAAA4QAAAP8AAAD/AAAA/wAAAP8AAAD/AAAA/wAAAP8AAAD/AAAA&#10;/AAAAIwAAAA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oAAAA/wAAAP8AAAD/AAAA/wAAABs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JAAAAfwAAAPQAAAD/AAAA/wAAAP8A&#10;AAD/AAAA/AAAAMgAAAA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gAAAD/AAAA/wAAAP8AAAD/AAAAG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CIAAABKAAAAXAAAADMAAAAJ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&#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&#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&#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&#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&#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&#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&#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&#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&#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10;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&#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&#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&#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&#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&#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&#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LQAAAFYAAABrAAAAfQAAAGkAAABKAAAALAAAAA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jAAAAmgAAAOYAAAD/AAAA/wAAAP8AAAD/AAAA&#10;/wAAAP8AAAD/AAAA/wAAALkAAAB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tAAAAVgAA&#10;AGsAAAB9AAAAaQAAAEoAAAAsAAAAD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IAAAAlAAAAPsAAAD/AAAA&#10;/wAAAP8AAAD/AAAA/wAAAP8AAAD/AAAA/wAAAP8AAAD/AAAA/wAAAP8AAADKAAAAM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MAAACaAAAA5gAAAP8AAAD/AAAA/wAAAP8AAAD/AAAA/wAAAP8AAAD/AAAAuQAAAE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FgAAAMcAAAD/AAAA/wAAAP8AAAD/AAAA/wAAAP8AAAD/AAAA/wAAAP8AAAD/AAAA/wAAAP8AAAD/&#10;AAAA/wAAAP8AAADsAAAAK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gAAACUAAAA+wAAAP8AAAD/AAAA/wAAAP8AAAD/AAAA/wAAAP8AAAD/AAAA&#10;/wAAAP8AAAD/AAAA/wAAAMoAAAAy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kAAADSAAAA/wAAAP8AAAD/AAAA/wAAAP8AAAD/AAAA/wAAAP8AAAD/&#10;AAAA/wAAAP8AAAD/AAAA/wAAAP8AAAD/AAAA/wAAAP8AAADlAAAAI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WAAAAxwAAAP8AAAD/AAAA/wAAAP8AAAD/AAAA&#10;/wAAAP8AAAD/AAAA/wAAAP8AAAD/AAAA/wAAAP8AAAD/AAAA/wAAAOwAAAA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QAAAP8AAAD/AAAA/wAAAP8AAAD/&#10;AAAA/wAAAP8AAAD/AAAA/wAAAPAAAAD6AAAA/wAAAP8AAAD/AAAA/wAAAP8AAAD/AAAA/wAAAP8A&#10;AAD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CQAAANIAAAD/AAAA&#10;/wAAAP8AAAD/AAAA/wAAAP8AAAD/AAAA/wAAAP8AAAD/AAAA/wAAAP8AAAD/AAAA/wAAAP8AAAD/&#10;AAAA/wAAAOUAAAAh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sAAAD/&#10;AAAA/wAAAP8AAAD/AAAA/wAAAP8AAAD/AAAA6wAAAF0AAAAfAAAAAAAAAAMAAAAwAAAAsgAAAP8A&#10;AAD/AAAA/wAAAP8AAAD/AAAA/wAAAP8AAAA0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dAAAA/wAAAP8AAAD/AAAA/wAAAP8AAAD/AAAA/wAAAP8AAAD/AAAA8AAAAPoAAAD/&#10;AAAA/wAAAP8AAAD/AAAA/wAAAP8AAAD/AAAA/wAAAM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sAAAAP8AAAD/AAAA/wAAAP8AAAD/AAAA/wAAAM4AAAAbAAAAAAAAAAAA&#10;AAAAAAAAAAAAAAAAAAAAAAAApwAAAP8AAAD/AAAA/wAAAP8AAAD/AAAA/wAAAK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OwAAAP8AAAD/AAAA/wAAAP8AAAD/AAAA/wAAAP8AAADr&#10;AAAAXQAAAB8AAAAAAAAAAwAAADAAAACyAAAA/wAAAP8AAAD/AAAA/wAAAP8AAAD/AAAA/wAAAD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sAAAD+AAAA/wAAAP8AAAD/AAAA/wAAAP8A&#10;AAD/AAAAPwAAAAAAAAAAAAAAAAAAAAAAAAAAAAAAAAAAAAAAAAAPAAAA+AAAAP8AAAD/AAAA/wAA&#10;AP8AAAD+AAAA2AAAAAw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wAAAA/wAAAP8AAAD/&#10;AAAA/wAAAP8AAAD/AAAAzgAAABsAAAAAAAAAAAAAAAAAAAAAAAAAAAAAAAAAAACnAAAA/wAAAP8A&#10;AAD/AAAA/wAAAP8AAAD/AAAAp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QAAAP8A&#10;AAD/AAAA/wAAAP8AAAD/AAAA/wAAAMMAAAAAAAAAAAAAAAAAAAAAAAAAAAAAAAAAAAAAAAAAAAAA&#10;AAAAAACoAAAAxAAAAJYAAABnAAAAOQAAAA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wAAAP4AAAD/AAAA/wAAAP8AAAD/AAAA/wAAAP8AAAA/AAAAAAAAAAAAAAAAAAAAAAAAAAAA&#10;AAAAAAAAAAAAAA8AAAD4AAAA/wAAAP8AAAD/AAAA/wAAAP4AAADYAAAAD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WAAAA/wAAAP8AAAD/AAAA/wAAAP8AAAD/AAAAd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ZAAAA/wAAAP8AAAD/AAAA/wAAAP8AAAD/AAAAwwAAAAAA&#10;AAAAAAAAAAAAAAAAAAAAAAAAAAAAAAAAAAAAAAAAAAAAAKgAAADEAAAAlgAAAGcAAAA5AAAAD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4AAAD/AAAA/wAAAP8AAAD/AAAA/wAA&#10;AP8AAAB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YAAAD/AAAA/wAAAP8A&#10;AAD/AAAA/wAAAP8AAAB1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0AAA&#10;AP8AAAD/AAAA/wAAAP8AAAD/AAAA/wAAAD4AAAAAAAAAAAAAAAAAAAAAAAAAAAAAAAAAAAAAAAAA&#10;AAAAAAAAAAAAAAAAAAAAAAAAAAAAAAAAAAAAAAAAAAAAAAAAAAAAAAAAAAAAAAAAAAAAAAAAAAAA&#10;AAAAAAAAAAcAAAApAAAATAAAAGYAAABIAAAAIQAA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gAAAP8AAAD/AAAA/wAAAP8AAAD/AAAA/wAAAF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iAAAA/wAAAP8AAAD/AAAA/wAAAP8AAAD/AAAAKAAAAAAAAAAAAAAA&#10;AAAAAAAAAAAAAAAAAAAAAAAAAAAAAAAAAAAAAAAAAAAAAAAAAAAAAAAAAAAAAAAAAAAAAAAAAAAA&#10;AAAAAAAAAAAAAAAAAAAAAAAAABIAAACGAAAA8wAAAP8AAAD/AAAA/wAAAP8AAAD/AAAA8wAAAHkA&#10;AAA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QAAAA/wAAAP8AAAD/AAAA/wAAAP8AAAD/AAAAPgAA&#10;AAAAAAAAAAAAAAAAAAAAAAAAAAAAAAAAAAAAAAAAAAAAAAAAAAAAAAAAAAAAAAAAAAAAAAAAAAAA&#10;AAAAAAAAAAAAAAAAAAAAAAAAAAAAAAAAAAAAAAAAAAAAAAAAAAAAAAAAAAAAAAAAAAAAADoAAABw&#10;AAAAcAAAAHAAAAA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OQAAAD/AAAA/wAAAP8AAAD/AAAA&#10;/wAAAP8AAAA4AAAAAAAAAAAAAAAAAAAAAAAAAAAAAAAAAAAAAAAAAAAAAAAAAAAAAAAAAAAAAAAA&#10;AAAAAAAAAAAAAAAAAAAAAAAAAAAAAAAAAAAAAAAAAAAAAAA6AAAA8QAAAP8AAAD/AAAA/wAAAP8A&#10;AAD/AAAA/wAAAP8AAAD/AAAA/wAAANkAAAAp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OIAAAD/AAAA/wAA&#10;AP8AAAD/AAAA/wAAAP8AAAAoAAAAAAAAAAAAAAAAAAAAAAAAAAAAAAAAAAAAAAAAAAAAAAAAAAAA&#10;AAAAAAAAAAAAAAAAAAAAAAAAAAAAAAAAAAAAAAAAAAAAAAAAAAAAAAAAAAAAAAAAAAAAAAAAAAAA&#10;AAAAAAAAAAAAAAAIAAAA4QAAAP8AAAD/AAAA/wAAAG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0gAAAP8AAAD/AAAA/wAAAP8AAAD/AAAA/wAAAFIAAAAAAAAAAAAAAAAAAAAAAAAAAAAAAAAAAAAA&#10;AAAAAAAAAAAAAAAAAAAAAAAAAAAAAAAAAAAAAAAAAAAAAAAAAAAAAAAAAAAAAAAAAAAAGAAAAOUA&#10;AAD/AAAA/wAAAP8AAAD/AAAA/wAAAP8AAAD/AAAA/wAAAP8AAAD/AAAA/wAAANEAAAA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5AAAAP8AAAD/AAAA/wAAAP8AAAD/AAAA/wAAADgAAAAAAAAAAAAAAAAAAAAAAAAA&#10;AAAAAAAAAAAAAAAAAAAAAAAAAAAAAAAAAAAAAAAAAAAAAAAAAAAAAAAAAAAAAAAAAAAAAAAAAAAA&#10;AAAAAAAAAAAAAAAAAAAAAAAAAAAAAAAAAAAAAAAAAHwAAAD/AAAA/wAAAP8AAAD/AAAAY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A/wAAAP8AAAD/AAAA/wAAAP8AAAD/AAAAawAAAAAAAAAA&#10;AAAAAAAAAAAAAAAAAAAAAAAAAAAAAAAAAAAAAAAAAAAAAAAAAAAAAAAAAAAAAAAAAAAAAAAAAAAA&#10;AAAAAAAAAAAAAAAAAACzAAAA/wAAAP8AAAD/AAAA/wAAAOwAAACTAAAAeQAAAKIAAAD6AAAA/wAA&#10;AP8AAAD/AAAA/wAAAI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SAAAA/wAAAP8AAAD/AAAA/wAAAP8AAAD/AAAA&#10;UgAAAAAAAAAAAAAAAAAAAAAAAAAAAAAAAAAAAAAAAAAAAAAAAAAAAAAAAAAAAAAAAAAAAAAAAAAA&#10;AAAAAAAAAAAAAAAAAAAAAAAAAAAAAAAAAAAAAAAAAAAAAAAAAAAAAAAAAAAAAABlAAAA/gAAAP8A&#10;AAD/AAAA/wAAAP8AAAB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sAAAD/AAAA/wAAAP8AAAD/&#10;AAAA/wAAAP8AAACPAAAAAAAAAAAAAAAAAAAAAAAAAAAAAAAAAAAAAAAAAAAAAAAAAAAAUAAAANEA&#10;AAClAAAAegAAAE4AAAAiAAAAAgAAAAAAAAAAAAAACgAAAPkAAAD/AAAA/wAAAP8AAADjAAAAFgAA&#10;AAAAAAAAAAAAAAAAADoAAAD8AAAA/wAAAP8AAAD/AAAA1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AAAAD/AAAA&#10;/wAAAP8AAAD/AAAA/wAAAP8AAABrAAAAAAAAAAAAAAAAAAAAAAAAAAAAAAAAAAAAAAAAAAAAAAAA&#10;AAAAAAAAAAAAAAAAAAAAAAAAAAAAAAAAAAAAAAAAAAAAAAAAAAAAAAAAAAAAAAAAAAAAAAAAAAAA&#10;AAABAAAAdAAAAP4AAAD/AAAA/wAAAP8AAAD/AAAA/wAAAG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XgAAAP8AAAD/AAAA/wAAAP8AAAD/AAAA/wAAAOwAAAAKAAAAAAAAAAAAAAAAAAAAAAAAAAAA&#10;AAAAAAAAAAAAAAAAAACiAAAA/wAAAP8AAAD/AAAA/wAAAP8AAAD1AAAAVAAAAAAAAABGAAAA/wAA&#10;AP8AAAD/AAAA/wAAAGYAAAAAAAAAAAAAAAAAAAAAAAAAAAAAAK0AAAD/AAAA/wAAAP8AAAD9AAAA&#10;C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wAAAP8AAAD/AAAA/wAAAP8AAAD/AAAA/wAAAI8AAAAAAAAAAAAAAAAAAAAA&#10;AAAAAAAAAAAAAAAAAAAAAAAAAAAAAABQAAAA0QAAAKUAAAB6AAAATgAAACIAAAACAAAAAAAAAAAA&#10;AAAAAAAAAAAAAAAAAAAAAAAAIwAAAMAAAAD/AAAA/wAAAP8AAAD/AAAA/wAAAP8AAAD/AAAAY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gAAAA/wAAAP8AAAD/AAAA/wAAAP8AAAD/AAAA/wAAAGoA&#10;AAAAAAAAAAAAAAAAAAAAAAAAAAAAAAAAAAAAAAAAFAAAAO4AAAD/AAAA/wAAAP8AAAD/AAAA/wAA&#10;APkAAAATAAAAAAAAAGcAAADgAAAA+QAAAP8AAAD/AAAALAAAAAAAAAAAAAAAAAAAAAAAAAAAAAAA&#10;hgAAAP8AAAD/AAAA/wAAAP8AAAAl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eAAAA/wAAAP8AAAD/AAAA/wAAAP8AAAD/&#10;AAAA7AAAAAoAAAAAAAAAAAAAAAAAAAAAAAAAAAAAAAAAAAAAAAAAAAAAAKIAAAD/AAAA/wAAAP8A&#10;AAD/AAAA/wAAAPUAAABUAAAAAAAAAAAAAAAAAAAAGwAAAKUAAAD7AAAA/wAAAP8AAAD/AAAA/wAA&#10;AP8AAAD/AAAA/wAAAP8AAAB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4AAAA/wAAAP8A&#10;AAD/AAAA/wAAAP8AAAD/AAAA7QAAAEYAAAAAAAAAAAAAAAAAAAAAAAAAAAAAAAEAAACwAAAA/wAA&#10;AP8AAAD/AAAA/wAAAP8AAAD/AAAArQAAAAAAAAAAAAAAAAAAAAAAAAABAAAAEwAAAC0AAAADAAAA&#10;AAAAAAAAAAAAAAAAAAAAAAAAAACfAAAA/wAAAP8AAAD/AAAA9wAAAA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AAAAD/&#10;AAAA/wAAAP8AAAD/AAAA/wAAAP8AAAD/AAAAagAAAAAAAAAAAAAAAAAAAAAAAAAAAAAAAAAAAAAA&#10;AAAUAAAA7gAAAP8AAAD/AAAA/wAAAP8AAAD/AAAA+QAAABMAAAAAAAAAAAAAAAAAAABPAAAA/wAA&#10;AP8AAAD/AAAA/wAAAP8AAADGAAAA/wAAAP8AAAD/AAAA/wAAAG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MAAAD/AAAA/wAAAP8AAAD/AAAA/wAAAP8AAAD/AAAA/QAAAI0AAABHAAAAFAAA&#10;ABsAAABLAAAAygAAAP8AAAD/AAAA/wAAAP8AAAD/AAAA/wAAAP8AAABMAAAAAAAAAAAAAAAAAAAA&#10;AAAAAAAAAAAAAAAAAAAAAAAAAAAAAAAAAAAAAAAAAAAAAAAACAAAAOYAAAD/AAAA/wAAAP8AAADK&#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gAAAD/AAAA/wAAAP8AAAD/AAAA/wAAAP8AAADtAAAARgAAAAAA&#10;AAAAAAAAAAAAAAAAAAAAAAAAAQAAALAAAAD/AAAA/wAAAP8AAAD/AAAA/wAAAP8AAACtAAAAAAAA&#10;AAAAAAAAAAAAAAAAAE8AAAD/AAAA/wAAAP8AAADwAAAAUwAAAEgAAAD/AAAA/wAAAP8AAAD/AAAA&#10;Y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sAAAD/AAAA/wAAAP8AAAD/AAAA/wAA&#10;AP8AAAD/AAAA/wAAAP8AAAD/AAAA/wAAAP8AAAD/AAAA/wAAAP8AAAD/AAAA/wAAAP8AAAD/AAAA&#10;yAAAAAQAAAAAAAAAAAAAAAAAAAAAAAAAAAAAAAAAAAAAAAAAAAAAAAAAAAAAAAAAAAAAAAAAAAB5&#10;AAAA/wAAAP8AAAD/AAAA/wAAAIs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wAAAP8AAAD/AAAA/wAAAP8A&#10;AAD/AAAA/wAAAP8AAAD9AAAAjQAAAEcAAAAUAAAAGwAAAEsAAADKAAAA/wAAAP8AAAD/AAAA/wAA&#10;AP8AAAD/AAAA/wAAAEwAAAAAAAAAAAAAAAAAAAAAAAAATwAAAP8AAAD9AAAAsAAAACIAAAAAAAAA&#10;SAAAAP8AAAD/AAAA/wAAAP8AAAB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gAA&#10;ANwAAAD/AAAA/wAAAP8AAAD/AAAA/wAAAP8AAAD/AAAA/wAAAP8AAAD/AAAA/wAAAP8AAAD/AAAA&#10;/wAAAP8AAAD/AAAA/wAAAOAAAAAXAAAAAAAAAAAAAAAAAAAAAAAAAAAAAAAAAAAAAAAAAAAAAAAA&#10;AAAAAAAAAAAAAAAAAAAATgAAAP0AAAD/AAAA/wAAAP8AAADrAAAAE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qwAAAP8AAAD/AAAA/wAAAP8AAAD/AAAA/wAAAP8AAAD/AAAA/wAAAP8AAAD/AAAA/wAA&#10;AP8AAAD/AAAA/wAAAP8AAAD/AAAA/wAAAP8AAADIAAAABAAAAAAAAAAAAAAAAAAAAAAAAABGAAAA&#10;lwAAACYAAAAAAAAAAAAAAAAAAABIAAAA/wAAAP8AAAD/AAAA/wAAAG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HwAAANQAAAD/AAAA/wAAAP8AAAD/AAAA/wAAAP8AAAD/AAAA&#10;/wAAAP8AAAD/AAAA/wAAAP8AAAD/AAAA/wAAAP8AAADxAAAALAAAAAAAAAAAAAAAAAAAAAAAAAAA&#10;AAAAAAAAAAAAAAAAAAAAAAAAAAAAAAAAAAAAAAAAAEcAAAD2AAAA/wAAAP8AAAD/AAAA/wAAAG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OAAAA3AAAAP8AAAD/AAAA/wAAAP8AAAD/AAAA/wAA&#10;AP8AAAD/AAAA/wAAAP8AAAD/AAAA/wAAAP8AAAD/AAAA/wAAAP8AAAD/AAAA4AAAABcAAAAAAAAA&#10;AAAAAAAAAAAAAAAAAAAAAAAAAAAAAAAAAAAAAAAAAAAAAAAAAAAAAEgAAAD/AAAA/wAAAP8AAAD/&#10;AAAAY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wAAAKkAAAD/AAAA&#10;/wAAAP8AAAD/AAAA/wAAAP8AAAD/AAAA/wAAAP8AAAD/AAAA/wAAAP8AAAD/AAAAuwAAADIAAAAA&#10;AAAAAAAAAAAAAAAAAAAAAAAAAAAAAAAAAAAAAAAAAAAAAAAAAAAAAAAAAAAAAABNAAAA+AAAAP8A&#10;AAD/AAAA/wAAAP8AAADB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fAAAA1AAA&#10;AP8AAAD/AAAA/wAAAP8AAAD/AAAA/wAAAP8AAAD/AAAA/wAAAP8AAAD/AAAA/wAAAP8AAAD/AAAA&#10;/wAAAPEAAAAsAAAAAAAAAAAAAAAAAAAAAAAAAAAAAAAAAAAAAAAAAAAAAAAAAAAAAAAAAAAAAAAA&#10;AAAASAAAAP8AAAD/AAAA/wAAAP8AAAB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UAAACwAAAA9QAAAP8AAAD/AAAA/wAAAP8AAAD/AAAA/wAAAP8AAAD/&#10;AAAAwAAAAD4AAAAAAAAAAAAAAAAAAAAAAAAAAAAAAAAAAAAAAAAAAAAAAAAAAAAAAAAAAAAAAAAA&#10;AAAAAAAAUgAAAPoAAAD/AAAA/wAAAP8AAAD/AAAA1gAAAB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PAAAAqQAAAP8AAAD/AAAA/wAAAP8AAAD/AAAA/wAAAP8AAAD/AAAA&#10;/wAAAP8AAAD/AAAA/wAAAP8AAAC7AAAAMgAAAAAAAAAAAAAAAAAAAAAAAAAAAAAAAAAAAAAAAAAA&#10;AAAAAAAAAAAAAAAAAAAAAAAAAAAAAABIAAAA/wAAAP8AAAD/AAAA/wAAAG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HAAAARAAAAGoAAACA&#10;AAAAjwAAAHUAAABTAAAAMQAAABAAAAAAAAAAAAAAAAAAAAAAAAAAAAAAAAAAAAAAAAAAAAAAAAAA&#10;AAAAAAAAAAAAAAAAAAAAAAAAAAAAAFIAAAD7AAAA/wAAAP8AAAD/AAAA/wAAANMAAAAY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QAAALAAAAD1AAAA&#10;/wAAAP8AAAD/AAAA/wAAAP8AAAD/AAAA/wAAAP8AAADAAAAAPgAAAAAAAAAAAAAAAAAAAAAAAAAA&#10;AAAAAAAAAAAAAAAAAAAAAAAAAAAAAAAAAAAAAAAAAAAAAAAAAAAAAAAAAEgAAAD/AAAA/wAAAP8A&#10;AAD/AAAAY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SAAAA+wAAAP8AAAD/AAAA/wAA&#10;AP8AAADMAAAAE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AABEAAAAagAAAIAAAACPAAAAdQAAAFMAAAAxAAAAEAAAAAAAAAAA&#10;AAAAAAAAAAAAAAAAAAAAAAAAAAAAAAAAAAAAAAAAAAAAAAAAAAAAAAAAAAAAAAAAAAAAAAAAAAAA&#10;AAAAAAAASAAAAP8AAAD/AAAA/wAAAP8AAAB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UAAA&#10;APoAAAD/AAAA/wAAAP8AAAD/AAAAwQAAAA4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IAAAA/wAAAP8AAAD/AAAA/wAAAG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0AAAD1AAAA/wAAAP8AAAD/AAAA/wAAALgAAAAJ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gAAAD/AAAA/wAA&#10;AP8AAAD/AAAAY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OAAAA2gAAAP8AAAD/AAAA/wAAAP8AAADHAAAA&#10;C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SAAAAP8AAAD/AAAA/wAAAP8AAABh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0AAAD/AAAA&#10;/wAAAP8AAAD/AAAA/wAAAHQAAABVAAAAVQAAAFUAAABVAAAAVQAAAFUAAABVAAAAVQAAAB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IAAAA/wAAAP8AAAD/AAAA/wAAAG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fAAAA+wAAAP8AAAD/AAAA/wAAAP8AAAD/AAAA/wAAAP8AAAD/AAAA/wAAAP8AAAD/&#10;AAAA/wAAAP8AAAD/AAAAM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EgAAAD/AAAA&#10;/wAAAP8AAAD/AAAAY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0AAAD/AAAA/wAAAP8AAAD/AAAA/wAAAP8AAAD/&#10;AAAA/wAAAP8AAAD/AAAA/wAAAP8AAAD/AAAA/wAAAP8AAAA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SAAAAP8AAAD/AAAA/wAAAP8AAAB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0gAAAP8AAAD/&#10;AAAA/wAAAP8AAAD/AAAA/wAAAP8AAAD/AAAA/wAAAP8AAAD/AAAA/wAAAP8AAAD/AAAA/wAAAD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IAAAA/wAAAP8AAAD/AAAA/wAAAG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0AAAD9AAAA/wAAAP8AAAD/AAAA/wAAAP8AAAD/AAAA/wAAAP8AAAD/AAAA/wAAAP8A&#10;AAD/AAAA/wAAAP8AAAD/AAAAM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gAAAD/&#10;AAAA/wAAAP8AAAD/AAAAY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SAAAAP8AAAD/AAAA/wAAAP8AAAB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&#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&#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&#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&#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&#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&#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&#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&#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10;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&#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&#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&#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&#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t&#10;AAAAVgAAAGsAAAB9AAAAaQAAAEoAAAAsAAAAD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tAAAAVgAAAGsAAAB9AAAAaQAAAEoA&#10;AAAsAAAAD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MAAACaAAAA5gAAAP8AAAD/AAAA/wAAAP8AAAD/AAAA/wAAAP8AAAD/AAAAuQAAAE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MAAACaAAAA5gAAAP8A&#10;AAD/AAAA/wAAAP8AAAD/AAAA/wAAAP8AAAD/AAAAuQAAAE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gAAACUAAAA+wAAAP8AAAD/AAAA/wAAAP8AAAD/AAAA/wAAAP8A&#10;AAD/AAAA/wAAAP8AAAD/AAAA/wAAAMoAAAAy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gA&#10;AACUAAAA+wAAAP8AAAD/AAAA/wAAAP8AAAD/AAAA/wAAAP8AAAD/AAAA/wAAAP8AAAD/AAAA/wAA&#10;AMoAAAAy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WAAAAxwAAAP8AAAD/AAAA/wAAAP8A&#10;AAD/AAAA/wAAAP8AAAD/AAAA/wAAAP8AAAD/AAAA/wAAAP8AAAD/AAAA/wAAAOwAAAAq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WAAAAxwAAAP8AAAD/AAAA/wAAAP8AAAD/AAAA/wAAAP8AAAD/AAAA/wAA&#10;AP8AAAD/AAAA/wAAAP8AAAD/AAAA/wAAAOwAAAAq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CQAAANIA&#10;AAD/AAAA/wAAAP8AAAD/AAAA/wAAAP8AAAD/AAAA/wAAAP8AAAD/AAAA/wAAAP8AAAD/AAAA/wAA&#10;AP8AAAD/AAAA/wAAAOUAAAA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QAAANIAAAD/AAAA/wAAAP8AAAD/AAAA/wAA&#10;AP8AAAD/AAAA/wAAAP8AAAD/AAAA/wAAAP8AAAD/AAAA/wAAAP8AAAD/AAAA/wAAAOUAAAAh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dAAAA/wAAAP8AAAD/AAAA/wAAAP8AAAD/AAAA/wAAAP8AAAD/AAAA8AAA&#10;APoAAAD/AAAA/wAAAP8AAAD/AAAA/wAAAP8AAAD/AAAA/wAAAM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dAAAA/wAA&#10;AP8AAAD/AAAA/wAAAP8AAAD/AAAA/wAAAP8AAAD/AAAA8AAAAPoAAAD/AAAA/wAAAP8AAAD/AAAA&#10;/wAAAP8AAAD/AAAA/wAAAM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&#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OwAAAP8AAAD/AAAA/wAAAP8AAAD/AAAA/wAA&#10;AP8AAADrAAAAXQAAAB8AAAAAAAAAAwAAADAAAACyAAAA/wAAAP8AAAD/AAAA/wAAAP8AAAD/AAAA&#10;/wAAAD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OwAAAP8AAAD/AAAA/wAAAP8AAAD/AAAA/wAAAP8AAADrAAAAXQAAAB8AAAAAAAAA&#10;AwAAADAAAACyAAAA/wAAAP8AAAD/AAAA/wAAAP8AAAD/AAAA/wAAAD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wAAAA/wAA&#10;AP8AAAD/AAAA/wAAAP8AAAD/AAAAzgAAABsAAAAAAAAAAAAAAAAAAAAAAAAAAAAAAAAAAACnAAAA&#10;/wAAAP8AAAD/AAAA/wAAAP8AAAD/AAAAp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wAAAA/wAAAP8AAAD/AAAA/wAAAP8AAAD/AAAA&#10;zgAAABsAAAAAAAAAAAAAAAAAAAAAAAAAAAAAAAAAAACnAAAA/wAAAP8AAAD/AAAA/wAAAP8AAAD/&#10;AAAAp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wAAAP4AAAD/AAAA/wAAAP8AAAD/AAAA/wAAAP8AAAA/AAAAAAAAAAAAAAAAAAAA&#10;AAAAAAAAAAAAAAAAAAAAAA8AAAD4AAAA/wAAAP8AAAD/AAAA/wAAAP4AAADYAAAAD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wAAAP4AAAD/AAAA&#10;/wAAAP8AAAD/AAAA/wAAAP8AAAA/AAAAAAAAAAAAAAAAAAAAAAAAAAAAAAAAAAAAAAAAAA8AAAD4&#10;AAAA/wAAAP8AAAD/AAAA/wAAAP4AAADYAAAAD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ZAAAA/wAAAP8AAAD/AAAA/wAAAP8AAAD/AAAA&#10;wwAAAAAAAAAAAAAAAAAAAAAAAAAAAAAAAAAAAAAAAAAAAAAAAAAAAKgAAADEAAAAlgAAAGcAAAA5&#10;AAAAD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ZAAAA/wAAAP8AAAD/AAAA/wAAAP8AAAD/AAAAwwAAAAAAAAAAAAAAAAAAAAAAAAAA&#10;AAAAAAAAAAAAAAAAAAAAAAAAAKgAAADEAAAAlgAAAGcAAAA5AAAAD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YAAAD/AAAA&#10;/wAAAP8AAAD/AAAA/wAAAP8AAAB1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YAAAD/AAAA/wAAAP8AAAD/AAAA/wAAAP8AAAB1&#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vgAAAP8AAAD/AAAA/wAAAP8AAAD/AAAA/wAAAF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gAAAP8AAAD/&#10;AAAA/wAAAP8AAAD/AAAA/wAAAF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QAAAA/wAAAP8AAAD/AAAA/wAAAP8AAAD/&#10;AAAAPgAAAAAAAAAAAAAAAAAAAAAAAAAAAAAAAAAAAAAAAAAAAAAAAAAAAAAAAAAAAAAAAAAAAAAA&#10;AAAAAAAAAAAAAAAAAAAAAAAAAAAAAAAAAAAAAAAAAAAAAAAAAAAAAAAAAAAAABkAAABOAAAAXgAA&#10;ADIAAAAI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QAAAA/wAAAP8AAAD/AAAA/wAAAP8AAAD/AAAAPgAAAAAAAAAAAAAAAAAAAAAA&#10;AAAAAAAAAAAAAAAAAAAAAAAAAAAAAAAAAAAAAAAAAAAAAAAAAAAAAAAAAAAAAAAAAAAAAAAAAAAA&#10;AAAAAAAAAAAAAAAAAAAAAAAAAAAAAAAAAAAAAAAAAAAAAAAAAAAAAAACAAAAaQAAAHAAAABwAAAA&#10;cAAAAAw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OIAAAD/&#10;AAAA/wAAAP8AAAD/AAAA/wAAAP8AAAAoAAAAAAAAAAAAAAAAAAAAAAAAAAAAAAAAAAAAAAAAAAAA&#10;AAAAAAAAAAAAAAAAAAAAAAAAAAAAAAAAAAAAAAAAAAAAAAAAAAAAAAAAAAAAAAAAAAAAAAAACwAA&#10;AJoAAADjAAAA/wAAAP8AAAD/AAAA/wAAAPwAAACwAAAAG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OIAAAD/AAAA/wAAAP8AAAD/AAAA/wAAAP8A&#10;AAAoAAAAAAAAAAAAAAAAAAAAAAAAAAAAAAAAAAAAAAAAAAAAAAAAAAAAAAAAAAAAAAAAAAAAAAAA&#10;AAAAAAAAAAAAAAAAAAAAAAAAAAAAAAAAAAAAAAAAAAAAAAAAAAAAAAAAAAAAAAAAAAAAAAAAAAAA&#10;AAAAAHMAAAD/AAAA/wAAAP8AAAD/AAAAG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5AAAAP8AAAD/AAAA/wAAAP8AAAD/AAAA/wAAADgAAAAAAAAAAAAAAAAA&#10;AAAAAAAAAAAAAAAAAAAAAAAAAAAAAAAAAAAAAAAAAAAAAAAAAAAAAAAAAAAAAAAAAAAAAAAAAAAA&#10;AAAAAAAAAAAAAAAAAB4AAADQAAAA/wAAAP8AAAD/AAAA/wAAAP8AAAD/AAAA/wAAAP8AAADtAAAA&#10;U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5AAAAP8A&#10;AAD/AAAA/wAAAP8AAAD/AAAA/wAAADgAAAAAAAAAAAAAAAAAAAAAAAAAAAAAAAAAAAAAAAAAAAAA&#10;AAAAAAAAAAAAAAAAAAAAAAAAAAAAAAAAAAAAAAAAAAAAAAAAAAAAAAAAAAAAAAAAAAAAAAAAAAAA&#10;AAAAAAAAAAAAAAAAAAAAAAAAAAAqAAAA+AAAAP8AAAD/AAAA/wAAAP8A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SAAAA/wAAAP8AAAD/AAAA/wAAAP8A&#10;AAD/AAAAUgAAAAAAAAAAAAAAAAAAAAAAAAAAAAAAAAAAAAAAAAAAAAAAAAAAAAAAAAAAAAAAAAAA&#10;AAAAAAAAAAAAAAAAAAAAAAAAAAAAAAAAAAAAAAAbAAAA6QAAAP8AAAD/AAAA/wAAAP8AAAD/AAAA&#10;/wAAAP8AAAD/AAAA/wAAAP8AAAD4AAAAK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SAAAA/wAAAP8AAAD/AAAA/wAAAP8AAAD/AAAAUgAAAAAAAAAAAAAAAAAA&#10;AAAAAAAAAAAAAAAAAAAAAAAAAAAAAAAAAAAAAAAAAAAAAAAAAAAAAAAAAAAAAAAAAAAAAAAAAAAA&#10;AAAAAAAAAAAAAAAAAAAAAAAAAAAAAAAAAAAAAAAAAAAAAAAABAAAAMwAAAD/AAAA/wAAAP8AAAD/&#10;AAAA/wAAABs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MAA&#10;AAD/AAAA/wAAAP8AAAD/AAAA/wAAAP8AAABrAAAAAAAAAAAAAAAAAAAAAAAAAAAAAAAAAAAAAAAA&#10;AAAAAAAAAAAAAAAAAAAAAAAAAAAAAAAAAAAAAAAAAAAAAAAAAAAAAAAAAAAAAAAAAJYAAAD/AAAA&#10;/wAAAP8AAAD/AAAA1gAAAH0AAACWAAAA7gAAAP8AAAD/AAAA/wAAAP8AAADJ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MAAAAD/AAAA/wAAAP8AAAD/AAAA/wAA&#10;AP8AAABrAAAAAAAAAAAAAAAAAAAAAAAAAAAAAAAAAAAAAAAAAAAAAAAAAAAAAAAAAAAAAAAAAAAA&#10;AAAAAAAAAAAAAAAAAAAAAAAAAAAAAAAAAAAAAAAAAAAAAAAAAAAAAAAAAAAAAAAAAAAAAAAAAACA&#10;AAAA/wAAAP8AAAD/AAAA/wAAAP8AAAD/AAAAG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wAAAP8AAAD/AAAA/wAAAP8AAAD/AAAA/wAAAI8AAAAAAAAAAAAA&#10;AAAAAAAAAAAAAAAAAAAAAAAAAAAAAAAAAAAAAABQAAAA0QAAAKUAAAB6AAAATgAAACIAAAACAAAA&#10;AAAAAAAAAAAFAAAA8gAAAP8AAAD/AAAA/wAAANYAAAAHAAAAAAAAAAAAAAAIAAAA5wAAAP8AAAD/&#10;AAAA/wAAAP8AAAAX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wAA&#10;AP8AAAD/AAAA/wAAAP8AAAD/AAAA/wAAAI8AAAAAAAAAAAAAAAAAAAAAAAAAAAAAAAAAAAAAAAAA&#10;AAAAAAAAAABQAAAA0QAAAKUAAAB6AAAATgAAACIAAAACAAAAAAAAAAAAAAAAAAAAAAAAAAAAAAAA&#10;AAAAAAAAAAAAAAAAAAAAMwAAAPsAAAD/AAAA/wAAAP8AAAD/AAAA/wAAAP8A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eAAAA/wAAAP8AAAD/AAAA/wAA&#10;AP8AAAD/AAAA7AAAAAoAAAAAAAAAAAAAAAAAAAAAAAAAAAAAAAAAAAAAAAAAAAAAAKIAAAD/AAAA&#10;/wAAAP8AAAD/AAAA/wAAAPUAAABUAAAAAAAAADwAAAD/AAAA/wAAAP8AAAD/AAAAagAAAAAAAAAA&#10;AAAAAAAAAAAAAACMAAAA/wAAAP8AAAD/AAAA/wAAAEg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eAAAA/wAAAP8AAAD/AAAA/wAAAP8AAAD/AAAA7AAAAAoAAAAAAAAA&#10;AAAAAAAAAAAAAAAAAAAAAAAAAAAAAAAAAAAAAKIAAAD/AAAA/wAAAP8AAAD/AAAA/wAAAPUAAABU&#10;AAAAAAAAAAAAAAAAAAAAAAAAAAAAAAAAAAAAAAAAAAgAAADVAAAA/wAAAP8AAAD/AAAA/wAAAP8A&#10;AAD/AAAA/wAAABs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AAAAD/AAAA/wAAAP8AAAD/AAAA/wAAAP8AAAD/AAAAagAAAAAAAAAAAAAAAAAAAAAAAAAAAAAA&#10;AAAAAAAAAAAUAAAA7gAAAP8AAAD/AAAA/wAAAP8AAAD/AAAA+QAAABMAAAAAAAAAAAAAABEAAAA9&#10;AAAAaAAAAJIAAAAMAAAAAAAAAAAAAAAAAAAAAAAAAGkAAAD/AAAA/wAAAP8AAAD/AAAAQ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AAAAD/AAAA/wAAAP8AAAD/AAAA&#10;/wAAAP8AAAD/AAAAagAAAAAAAAAAAAAAAAAAAAAAAAAAAAAAAAAAAAAAAAAUAAAA7gAAAP8AAAD/&#10;AAAA/wAAAP8AAAD/AAAA+QAAABMAAAAAAAAAAAAAAAAAAAAAAAAAAAAAAAAAAAAAAAAAjAAAAP8A&#10;AAD/AAAA/wAAAPcAAAD/AAAA/wAAAP8AAAD/AAAAG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gAAAD/AAAA/wAAAP8AAAD/AAAA/wAAAP8AAADtAAAA&#10;RgAAAAAAAAAAAAAAAAAAAAAAAAAAAAAAAQAAALAAAAD/AAAA/wAAAP8AAAD/AAAA/wAAAP8AAACt&#10;AAAAAAAAAAAAAAAAAAAAAAAAAAAAAAAAAAAAAAAAAAAAAAAAAAAAAAAAAAAAAAAAAAAAswAAAP8A&#10;AAD/AAAA/wAAAPYAAAAR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gAAAD/AAAA/wAAAP8AAAD/AAAA/wAAAP8AAADtAAAARgAAAAAAAAAAAAAAAAAAAAAAAAAA&#10;AAAAAQAAALAAAAD/AAAA/wAAAP8AAAD/AAAA/wAAAP8AAACtAAAAAAAAAAAAAAAAAAAAAAAAAAAA&#10;AAAAAAAAAAAAAD0AAAD9AAAA/wAAAP8AAADvAAAAgwAAAP8AAAD/AAAA/wAAAP8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wAAAP8AAAD/AAAA&#10;/wAAAP8AAAD/AAAA/wAAAP8AAAD9AAAAjQAAAEcAAAAUAAAAGwAAAEsAAADKAAAA/wAAAP8AAAD/&#10;AAAA/wAAAP8AAAD/AAAA/wAAAEwAAAAAAAAAAAAAAAAAAAAAAAAAAAAAAAAAAAAAAAAAAAAAAAAA&#10;AAAAAAAADgAAAIwAAAD/AAAA/wAAAP8AAAD/AAAAi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wAAAP8AAAD/AAAA/wAAAP8AAAD/AAAA/wAAAP8AAAD9&#10;AAAAjQAAAEcAAAAUAAAAGwAAAEsAAADKAAAA/wAAAP8AAAD/AAAA/wAAAP8AAAD/AAAA/wAAAEwA&#10;AAAAAAAAAAAAAAAAAAAAAAAAAAAAAAAAAAAMAAAA3gAAAP8AAAD/AAAA/wAAAF4AAABoAAAA/wAA&#10;AP8AAAD/AAAA/wAAABs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qwAAAP8AAAD/AAAA/wAAAP8AAAD/AAAA/wAAAP8AAAD/AAAA/wAAAP8AAAD/&#10;AAAA/wAAAP8AAAD/AAAA/wAAAP8AAAD/AAAA/wAAAP8AAADIAAAABAAAAAAAAAAAAAAAAAAAAAAA&#10;AAAAAAAAAAAAAAAAAAAAAAAANQAAANoAAAD3AAAA/wAAAP8AAAD/AAAA/wAAALUAAAA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wAAAP8AAAD/&#10;AAAA/wAAAP8AAAD/AAAA/wAAAP8AAAD/AAAA/wAAAP8AAAD/AAAA/wAAAP8AAAD/AAAA/wAAAP8A&#10;AAD/AAAA/wAAAP8AAADIAAAABAAAAAAAAAAAAAAAAAAAAAAAAAAAAAAAAAAAAJkAAAD/AAAA/wAA&#10;AP8AAACyAAAAAAAAAGgAAAD/AAAA/wAAAP8AAAD/AAAAG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OAAAA3AAAAP8AAAD/AAAA/wAAAP8AAAD/&#10;AAAA/wAAAP8AAAD/AAAA/wAAAP8AAAD/AAAA/wAAAP8AAAD/AAAA/wAAAP8AAAD/AAAA4AAAABcA&#10;AAAAAAAAAAAAAAAAAAAAAAAAAAAAAAAAAAAAAAAAAAAAAAAAAABjAAAA/wAAAP8AAAD/AAAA/wAA&#10;APwAAAB6A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OAAAA3AAAAP8AAAD/AAAA/wAAAP8AAAD/AAAA/wAAAP8AAAD/AAAA/wAAAP8A&#10;AAD/AAAA/wAAAP8AAAD/AAAA/wAAAP8AAAD/AAAA4AAAABcAAAAAAAAAAAAAAAAAAAAAAAAAAAAA&#10;AAAAAABJAAAA/wAAAP8AAAD/AAAA7QAAABgAAAAAAAAAaAAAAP8AAAD/AAAA/wAAAP8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f&#10;AAAA1AAAAP8AAAD/AAAA/wAAAP8AAAD/AAAA/wAAAP8AAAD/AAAA/wAAAP8AAAD/AAAA/wAAAP8A&#10;AAD/AAAA/wAAAPEAAAAsAAAAAAAAAAAAAAAAAAAAAAAAAAAAAAAAAAAAAAAAAAAAAAAAAAAAAAAA&#10;AIUAAAD/AAAA/wAAAP8AAAD/AAAA/wAAANQAAABtAAAA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fAAAA1AAAAP8AAAD/AAAA/wAAAP8A&#10;AAD/AAAA/wAAAP8AAAD/AAAA/wAAAP8AAAD/AAAA/wAAAP8AAAD/AAAA/wAAAPEAAAAsAAAAAAAA&#10;AAAAAAAAAAAAAAAAAAAAAAAAAAAAEQAAAOUAAAD/AAAA/wAAAP8AAABaAAAAAAAAAAAAAABoAAAA&#10;/wAAAP8AAAD/AAAA/wAAABs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PAAAAqQAAAP8AAAD/AAAA/wAAAP8AAAD/AAAA/wAAAP8A&#10;AAD/AAAA/wAAAP8AAAD/AAAA/wAAAP8AAAC7AAAAMgAAAAAAAAAAAAAAAAAAAAAAAAAAAAAAAAAA&#10;AAAAAAAAAAAAAAAAAAAAAAAAAAAAoQAAANMAAAC6AAAA6AAAAP8AAAD/AAAA/wAAAP8AAACsAAAA&#10;C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PAAAAqQAAAP8AAAD/AAAA/wAAAP8AAAD/AAAA/wAAAP8AAAD/AAAA/wAAAP8AAAD/AAAA/wAA&#10;AP8AAAC7AAAAMgAAAAAAAAAAAAAAAAAAAAAAAAAAAAAAAAAAAAAAAACmAAAA/wAAAP8AAAD/AAAA&#10;rQAAAAAAAAAAAAAAAAAAAGgAAAD/AAAA/wAAAP8AAAD/AAAAG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&#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NQAAALAA&#10;AAD1AAAA/wAAAP8AAAD/AAAA/wAAAP8AAAD/AAAA/wAAAP8AAADAAAAAPgAAAAAAAAAAAAAAAAAA&#10;AAAAAAAAAAAAAAAAAAAAAAAAAAAAAAAAAAAAAAAAAAAAAAAAAAAAAAAAAAAAAAAAAAAAAAAFAAAA&#10;kgAAAP8AAAD/AAAA/wAAAP8AAAC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QAAALAAAAD1AAAA/wAAAP8AAAD/AAAA/wAA&#10;AP8AAAD/AAAA/wAAAP8AAADAAAAAPgAAAAAAAAAAAAAAAAAAAAAAAAAAAAAAAAAAAAAAAAAAAAAA&#10;VAAAAP8AAAD/AAAA/wAAAOsAAAAWAAAAAAAAAAAAAAAAAAAAaAAAAP8AAAD/AAAA/wAAAP8AA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AABEAAAAagAAAIAAAACPAAAAdQAAAFMAAAAxAAAAEAAA&#10;AAAAAAAAAAAAAAAAAAAAAAAAAAAAAAAAAAAAAAAAAAAAAAAAAAAAAAAAAAAAAAAAAAAAAAAAAAAA&#10;AAAAAAAAAAAAAAAAAAAAAAAAAAACAAAAzgAAAP8AAAD/AAAA/wAAAPQAAAAS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AABEAAAAagAAAIAAAACPAAAAdQAAAFMAAAAxAAAAEAAAAAAAAAAAAAAAAAAAAAAAAAAAAAAA&#10;AAAAAAAAAAAAAAAAAAAAABcAAADsAAAA/wAAAP8AAAD/AAAAVQAAAAAAAAAAAAAAAAAAAAAAAABo&#10;AAAA/wAAAP8AAAD/AAAA/wAAABs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7AAAA/wAAAP8AAAD/&#10;AAAA/wAAAE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XgAAAP8AAAD/AAAA/wAAAP8AAAD/&#10;AAAA/wAAAP8AAAD/AAAA/wAAAP8AAAD/AAAA/wAAAP8AAAD/AAAA/wAAAP8AAAD/AAAAI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4AAAD/AAAA/wAAAP8AAAD/AAAAZ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e&#10;AAAA/wAAAP8AAAD/AAAA/wAAAP8AAAD/AAAA/wAAAP8AAAD/AAAA/wAAAP8AAAD/AAAA/wAAAP8A&#10;AAD/AAAA/wAAAP8AAAA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QAAACbAAAAugAAANkAAADi&#10;AAAAAQAAAAAAAAAAAAAAAAAAAAAAAAAAAAAAewAAAP8AAAD/AAAA/wAAAP8AAABK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4AAAD/AAAA/wAAAP8AAAD/AAAA/wAAAP8AAAD/AAAA/wAAAP8A&#10;AAD/AAAA/wAAAP8AAAD/AAAA/wAAAP8AAAD/AAAA/wAAAC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QAAAP8AAAD/AAAA/wAAAP8AAAA8AAAAAAAAAAAAAAAAAAAAAAAAAAAAAADGAAAA/wAAAP8A&#10;AAD/AAAA/wAAAB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XgAAAP8AAAD/AAAA/wAAAP8A&#10;AAD/AAAA/wAAAP8AAAD/AAAA/wAAAP8AAAD/AAAA/wAAAP8AAAD/AAAA/wAAAP8AAAD/AAAAI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nAAAA/wAAAP8AAAD/AAAA/wAAANUAAAAWAAAAAAAAAAAA&#10;AAAAAAAAdgAAAP8AAAD/AAAA/wAAAP8AAAD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JAAAAGgAAABoAAAAaAAAAGgAAABoAAAAaAAAAGgAAABoAAAAaAAAAdwAAAP8AAAD/AAAA/wAA&#10;AP8AAAAyAAAAGgAAABoA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AAAAA/wAAAP8A&#10;AAD/AAAA/wAAAOwAAACXAAAAhAAAAMIAAAD/AAAA/wAAAP8AAAD/AAAA/gAAAE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oAAAA/wAAAP8AAAD/AAAA/wAAABs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gAAADmAAAA/wAAAP8AAAD/AAAA/wAAAP8AAAD/AAAA/wAAAP8AAAD/AAAA/wAA&#10;AP8AAACR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gAAAD/AAAA/wAAAP8AAAD/AAAAG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cAAADhAAAA/wAAAP8AAAD/AAAA/wAA&#10;AP8AAAD/AAAA/wAAAP8AAAD8AAAAjAAAAA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8AAAD/AAAA&#10;/wAAAP8A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kAAAB/AAAA9AAAAP8AAAD/AAAA/wAAAP8AAAD8AAAAyAAAAD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oAAAA/wAAAP8AAAD/AAAA/wAAABs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IgAAAEoAAABcAAAAMwAAAAk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&#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&#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&#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&#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&#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&#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&#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&#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&#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&#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&#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&#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&#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&#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">
                <v:shape id="Picture 13" o:spid="_x0000_s1027" type="#_x0000_t75" style="position:absolute;left:415;width:27927;height:156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Aeu/CAAAA2wAAAA8AAABkcnMvZG93bnJldi54bWxET0trwkAQvhf8D8sIvdWNSotEVxGx0oKX&#10;Gg8eh+y4CWZnk+w2j3/fLRR6m4/vOZvdYCvRUetLxwrmswQEce50yUbBNXt/WYHwAVlj5ZgUjORh&#10;t508bTDVrucv6i7BiBjCPkUFRQh1KqXPC7LoZ64mjtzdtRZDhK2RusU+httKLpLkTVosOTYUWNOh&#10;oPxx+bYK+LU5N8Z3+/Mxaz6v2Xhf3E5SqefpsF+DCDSEf/Gf+0PH+Uv4/SUeILc/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XQHrvwgAAANsAAAAPAAAAAAAAAAAAAAAAAJ8C&#10;AABkcnMvZG93bnJldi54bWxQSwUGAAAAAAQABAD3AAAAjgMAAAAA&#10;">
                  <v:imagedata r:id="rId21" o:title="" croptop="2296f" cropbottom="1736f" cropleft="1231f" cropright="1178f"/>
                  <v:path arrowok="t"/>
                </v:shape>
                <v:shape id="Picture 14" o:spid="_x0000_s1028" type="#_x0000_t75" style="position:absolute;left:29759;top:-83;width:27515;height:156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YGivBAAAA2wAAAA8AAABkcnMvZG93bnJldi54bWxET81qwkAQvhd8h2WEXopulNJKdBUpCLaX&#10;tuoDjNkxCcnOptnRTd++Wyj0Nh/f76w2g2vVjfpQezYwm2agiAtvay4NnI67yQJUEGSLrWcy8E0B&#10;NuvR3Qpz6yN/0u0gpUohHHI0UIl0udahqMhhmPqOOHEX3zuUBPtS2x5jCnetnmfZk3ZYc2qosKOX&#10;iormcHUGPpr4ph/a5zDrvLxLE+PX6zkacz8etktQQoP8i//ce5vmP8LvL+kAvf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dYGivBAAAA2wAAAA8AAAAAAAAAAAAAAAAAnwIA&#10;AGRycy9kb3ducmV2LnhtbFBLBQYAAAAABAAEAPcAAACNAwAAAAA=&#10;">
                  <v:imagedata r:id="rId22" o:title="" croptop="1140f" cropbottom="1992f" cropleft="1041f" cropright="791f"/>
                  <v:path arrowok="t"/>
                </v:shape>
                <v:shape id="Picture 15" o:spid="_x0000_s1029" type="#_x0000_t75" style="position:absolute;top:16874;width:28676;height:156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0bkPzCAAAA2wAAAA8AAABkcnMvZG93bnJldi54bWxET0trwkAQvhf8D8sIvTUbA4qkWaUECwWh&#10;xejB4zQ7JrHZ2ZDdPPrvu4VCb/PxPSfbz6YVI/WusaxgFcUgiEurG64UXM6vT1sQziNrbC2Tgm9y&#10;sN8tHjJMtZ34RGPhKxFC2KWooPa+S6V0ZU0GXWQ74sDdbG/QB9hXUvc4hXDTyiSON9Jgw6Ghxo7y&#10;msqvYjAKNvf8Uw/X7Zgn9lRgcuCP9yMr9bicX55BeJr9v/jP/abD/DX8/hIOkLs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G5D8wgAAANsAAAAPAAAAAAAAAAAAAAAAAJ8C&#10;AABkcnMvZG93bnJldi54bWxQSwUGAAAAAAQABAD3AAAAjgMAAAAA&#10;">
                  <v:imagedata r:id="rId23" o:title="" croptop="2855f" cropbottom="1734f" cropleft="1041f" cropright="1565f"/>
                  <v:path arrowok="t"/>
                </v:shape>
                <v:shape id="Picture 16" o:spid="_x0000_s1030" type="#_x0000_t75" style="position:absolute;left:29510;top:16459;width:27597;height:157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VTFHBAAAA2wAAAA8AAABkcnMvZG93bnJldi54bWxET02LwjAQvQv7H8Is7E3TlaVI1ygiK4jo&#10;QS3icWhm22ozKUnU+u+NIHibx/uc8bQzjbiS87VlBd+DBARxYXXNpYJ8v+iPQPiArLGxTAru5GE6&#10;+eiNMdP2xlu67kIpYgj7DBVUIbSZlL6oyKAf2JY4cv/WGQwRulJqh7cYbho5TJJUGqw5NlTY0ryi&#10;4ry7GAWHU2tOx/VhXVzcz8av8r9UnnOlvj672S+IQF14i1/upY7zU3j+Eg+Qkw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DVTFHBAAAA2wAAAA8AAAAAAAAAAAAAAAAAnwIA&#10;AGRycy9kb3ducmV2LnhtbFBLBQYAAAAABAAEAPcAAACNAwAAAAA=&#10;">
                  <v:imagedata r:id="rId24" o:title="" croptop="1466f" cropbottom="2026f" cropleft="1041f" cropright="1172f"/>
                  <v:path arrowok="t"/>
                </v:shape>
                <w10:wrap type="square" anchorx="margin"/>
              </v:group>
            </w:pict>
          </mc:Fallback>
        </mc:AlternateContent>
      </w:r>
    </w:p>
    <w:p w14:paraId="338300FF" w14:textId="126E2A40" w:rsidR="00700B64" w:rsidRPr="00E80A76" w:rsidRDefault="00700B64" w:rsidP="00907833">
      <w:pPr>
        <w:spacing w:line="360" w:lineRule="auto"/>
        <w:jc w:val="both"/>
        <w:rPr>
          <w:rFonts w:ascii="Times New Roman" w:hAnsi="Times New Roman" w:cs="Times New Roman"/>
          <w:lang w:val="en-US"/>
        </w:rPr>
      </w:pPr>
    </w:p>
    <w:p w14:paraId="24BA6BD5" w14:textId="0BFB2D02" w:rsidR="006E6C5E" w:rsidRPr="006B4E65" w:rsidRDefault="006E6C5E" w:rsidP="006E6C5E">
      <w:pPr>
        <w:rPr>
          <w:lang w:val="en-US"/>
        </w:rPr>
      </w:pPr>
    </w:p>
    <w:p w14:paraId="072D62C7" w14:textId="77777777" w:rsidR="00EB1718" w:rsidRDefault="00EB1718" w:rsidP="00907833">
      <w:pPr>
        <w:spacing w:line="360" w:lineRule="auto"/>
        <w:jc w:val="both"/>
        <w:rPr>
          <w:rFonts w:ascii="Times New Roman" w:hAnsi="Times New Roman" w:cs="Times New Roman"/>
          <w:b/>
          <w:bCs/>
          <w:lang w:val="en-US"/>
        </w:rPr>
      </w:pPr>
    </w:p>
    <w:p w14:paraId="1A1FCBB3" w14:textId="09B65E43" w:rsidR="00907833" w:rsidRDefault="00907833" w:rsidP="00CC71CE">
      <w:pPr>
        <w:spacing w:line="360" w:lineRule="auto"/>
        <w:jc w:val="both"/>
        <w:rPr>
          <w:lang w:val="en-US"/>
        </w:rPr>
      </w:pPr>
      <w:r>
        <w:rPr>
          <w:rFonts w:ascii="Times New Roman" w:hAnsi="Times New Roman" w:cs="Times New Roman"/>
          <w:b/>
          <w:bCs/>
          <w:lang w:val="en-US"/>
        </w:rPr>
        <w:t>Fig. S</w:t>
      </w:r>
      <w:r w:rsidR="006738EF">
        <w:rPr>
          <w:rFonts w:ascii="Times New Roman" w:hAnsi="Times New Roman" w:cs="Times New Roman"/>
          <w:b/>
          <w:bCs/>
          <w:lang w:val="en-US"/>
        </w:rPr>
        <w:t>5</w:t>
      </w:r>
      <w:r>
        <w:rPr>
          <w:rFonts w:ascii="Times New Roman" w:hAnsi="Times New Roman" w:cs="Times New Roman"/>
          <w:b/>
          <w:bCs/>
          <w:lang w:val="en-US"/>
        </w:rPr>
        <w:t xml:space="preserve">. </w:t>
      </w:r>
      <w:r w:rsidRPr="00A93DE9">
        <w:rPr>
          <w:rFonts w:ascii="Times New Roman" w:hAnsi="Times New Roman" w:cs="Times New Roman"/>
          <w:b/>
          <w:bCs/>
          <w:lang w:val="en-US"/>
        </w:rPr>
        <w:t>Density dependen</w:t>
      </w:r>
      <w:r w:rsidR="00607906">
        <w:rPr>
          <w:rFonts w:ascii="Times New Roman" w:hAnsi="Times New Roman" w:cs="Times New Roman"/>
          <w:b/>
          <w:bCs/>
          <w:lang w:val="en-US"/>
        </w:rPr>
        <w:t>t</w:t>
      </w:r>
      <w:r w:rsidRPr="00A93DE9">
        <w:rPr>
          <w:rFonts w:ascii="Times New Roman" w:hAnsi="Times New Roman" w:cs="Times New Roman"/>
          <w:b/>
          <w:bCs/>
          <w:lang w:val="en-US"/>
        </w:rPr>
        <w:t xml:space="preserve"> formation of </w:t>
      </w:r>
      <w:r w:rsidR="00607906">
        <w:rPr>
          <w:rFonts w:ascii="Times New Roman" w:hAnsi="Times New Roman" w:cs="Times New Roman"/>
          <w:b/>
          <w:bCs/>
          <w:lang w:val="en-US"/>
        </w:rPr>
        <w:t>f</w:t>
      </w:r>
      <w:r w:rsidRPr="00A93DE9">
        <w:rPr>
          <w:rFonts w:ascii="Times New Roman" w:hAnsi="Times New Roman" w:cs="Times New Roman"/>
          <w:b/>
          <w:bCs/>
          <w:lang w:val="en-US"/>
        </w:rPr>
        <w:t>ractional nano-objects:</w:t>
      </w:r>
      <w:r>
        <w:rPr>
          <w:rFonts w:ascii="Times New Roman" w:hAnsi="Times New Roman" w:cs="Times New Roman"/>
          <w:lang w:val="en-US"/>
        </w:rPr>
        <w:t xml:space="preserve"> </w:t>
      </w:r>
      <w:r w:rsidRPr="001A14D9">
        <w:rPr>
          <w:rFonts w:ascii="Times New Roman" w:hAnsi="Times New Roman" w:cs="Times New Roman"/>
          <w:lang w:val="en-US"/>
        </w:rPr>
        <w:t>(</w:t>
      </w:r>
      <w:r w:rsidR="006E6C5E">
        <w:rPr>
          <w:rFonts w:ascii="Times New Roman" w:hAnsi="Times New Roman" w:cs="Times New Roman"/>
          <w:b/>
          <w:lang w:val="en-US"/>
        </w:rPr>
        <w:t>a</w:t>
      </w:r>
      <w:r w:rsidR="006E6C5E" w:rsidRPr="00524F13">
        <w:rPr>
          <w:rFonts w:ascii="Times New Roman" w:hAnsi="Times New Roman" w:cs="Times New Roman"/>
          <w:b/>
          <w:vertAlign w:val="subscript"/>
          <w:lang w:val="en-US"/>
        </w:rPr>
        <w:t>1</w:t>
      </w:r>
      <w:r w:rsidRPr="00524F13">
        <w:rPr>
          <w:rFonts w:ascii="Times New Roman" w:hAnsi="Times New Roman" w:cs="Times New Roman"/>
          <w:b/>
          <w:lang w:val="en-US"/>
        </w:rPr>
        <w:t xml:space="preserve">, </w:t>
      </w:r>
      <w:r w:rsidR="006E6C5E">
        <w:rPr>
          <w:rFonts w:ascii="Times New Roman" w:hAnsi="Times New Roman" w:cs="Times New Roman"/>
          <w:b/>
          <w:lang w:val="en-US"/>
        </w:rPr>
        <w:t>b</w:t>
      </w:r>
      <w:r w:rsidR="006E6C5E" w:rsidRPr="00524F13">
        <w:rPr>
          <w:rFonts w:ascii="Times New Roman" w:hAnsi="Times New Roman" w:cs="Times New Roman"/>
          <w:b/>
          <w:vertAlign w:val="subscript"/>
          <w:lang w:val="en-US"/>
        </w:rPr>
        <w:t>1</w:t>
      </w:r>
      <w:r w:rsidRPr="00524F13">
        <w:rPr>
          <w:rFonts w:ascii="Times New Roman" w:hAnsi="Times New Roman" w:cs="Times New Roman"/>
          <w:b/>
          <w:lang w:val="en-US"/>
        </w:rPr>
        <w:t xml:space="preserve">, </w:t>
      </w:r>
      <w:r w:rsidR="006E6C5E">
        <w:rPr>
          <w:rFonts w:ascii="Times New Roman" w:hAnsi="Times New Roman" w:cs="Times New Roman"/>
          <w:b/>
          <w:lang w:val="en-US"/>
        </w:rPr>
        <w:t>c</w:t>
      </w:r>
      <w:r w:rsidR="006E6C5E" w:rsidRPr="00524F13">
        <w:rPr>
          <w:rFonts w:ascii="Times New Roman" w:hAnsi="Times New Roman" w:cs="Times New Roman"/>
          <w:b/>
          <w:vertAlign w:val="subscript"/>
          <w:lang w:val="en-US"/>
        </w:rPr>
        <w:t>1</w:t>
      </w:r>
      <w:r w:rsidRPr="00524F13">
        <w:rPr>
          <w:rFonts w:ascii="Times New Roman" w:hAnsi="Times New Roman" w:cs="Times New Roman"/>
          <w:b/>
          <w:lang w:val="en-US"/>
        </w:rPr>
        <w:t xml:space="preserve">, </w:t>
      </w:r>
      <w:r w:rsidR="006E6C5E">
        <w:rPr>
          <w:rFonts w:ascii="Times New Roman" w:hAnsi="Times New Roman" w:cs="Times New Roman"/>
          <w:b/>
          <w:lang w:val="en-US"/>
        </w:rPr>
        <w:t>d</w:t>
      </w:r>
      <w:r w:rsidR="006E6C5E" w:rsidRPr="00524F13">
        <w:rPr>
          <w:rFonts w:ascii="Times New Roman" w:hAnsi="Times New Roman" w:cs="Times New Roman"/>
          <w:b/>
          <w:vertAlign w:val="subscript"/>
          <w:lang w:val="en-US"/>
        </w:rPr>
        <w:t>1</w:t>
      </w:r>
      <w:r w:rsidRPr="001A14D9">
        <w:rPr>
          <w:rFonts w:ascii="Times New Roman" w:hAnsi="Times New Roman" w:cs="Times New Roman"/>
          <w:lang w:val="en-US"/>
        </w:rPr>
        <w:t xml:space="preserve">) Nano-objects </w:t>
      </w:r>
      <w:r w:rsidR="00607906">
        <w:rPr>
          <w:rFonts w:ascii="Times New Roman" w:hAnsi="Times New Roman" w:cs="Times New Roman"/>
          <w:lang w:val="en-US"/>
        </w:rPr>
        <w:t>with</w:t>
      </w:r>
      <w:r w:rsidRPr="001A14D9">
        <w:rPr>
          <w:rFonts w:ascii="Times New Roman" w:hAnsi="Times New Roman" w:cs="Times New Roman"/>
          <w:lang w:val="en-US"/>
        </w:rPr>
        <w:t xml:space="preserve"> various densit</w:t>
      </w:r>
      <w:r w:rsidR="00607906">
        <w:rPr>
          <w:rFonts w:ascii="Times New Roman" w:hAnsi="Times New Roman" w:cs="Times New Roman"/>
          <w:lang w:val="en-US"/>
        </w:rPr>
        <w:t>ies</w:t>
      </w:r>
      <w:r w:rsidRPr="001A14D9">
        <w:rPr>
          <w:rFonts w:ascii="Times New Roman" w:hAnsi="Times New Roman" w:cs="Times New Roman"/>
          <w:lang w:val="en-US"/>
        </w:rPr>
        <w:t xml:space="preserve"> are formed at different strength</w:t>
      </w:r>
      <w:r w:rsidR="00607906">
        <w:rPr>
          <w:rFonts w:ascii="Times New Roman" w:hAnsi="Times New Roman" w:cs="Times New Roman"/>
          <w:lang w:val="en-US"/>
        </w:rPr>
        <w:t>s</w:t>
      </w:r>
      <w:r w:rsidRPr="001A14D9">
        <w:rPr>
          <w:rFonts w:ascii="Times New Roman" w:hAnsi="Times New Roman" w:cs="Times New Roman"/>
          <w:lang w:val="en-US"/>
        </w:rPr>
        <w:t xml:space="preserve"> of </w:t>
      </w:r>
      <w:r w:rsidR="00607906">
        <w:rPr>
          <w:rFonts w:ascii="Times New Roman" w:hAnsi="Times New Roman" w:cs="Times New Roman"/>
          <w:lang w:val="en-US"/>
        </w:rPr>
        <w:t xml:space="preserve">the </w:t>
      </w:r>
      <w:r w:rsidRPr="001A14D9">
        <w:rPr>
          <w:rFonts w:ascii="Times New Roman" w:hAnsi="Times New Roman" w:cs="Times New Roman"/>
          <w:lang w:val="en-US"/>
        </w:rPr>
        <w:t xml:space="preserve">magnetic field after the temporary application of </w:t>
      </w:r>
      <w:r w:rsidR="00607906">
        <w:rPr>
          <w:rFonts w:ascii="Times New Roman" w:hAnsi="Times New Roman" w:cs="Times New Roman"/>
          <w:lang w:val="en-US"/>
        </w:rPr>
        <w:t>an</w:t>
      </w:r>
      <w:r w:rsidR="00D0708B">
        <w:rPr>
          <w:rFonts w:ascii="Times New Roman" w:hAnsi="Times New Roman" w:cs="Times New Roman"/>
          <w:lang w:val="en-US"/>
        </w:rPr>
        <w:t xml:space="preserve"> in-plane field component</w:t>
      </w:r>
      <w:r w:rsidRPr="001A14D9">
        <w:rPr>
          <w:rFonts w:ascii="Times New Roman" w:hAnsi="Times New Roman" w:cs="Times New Roman"/>
          <w:lang w:val="en-US"/>
        </w:rPr>
        <w:t xml:space="preserve"> via tilting</w:t>
      </w:r>
      <w:r w:rsidR="00607906">
        <w:rPr>
          <w:rFonts w:ascii="Times New Roman" w:hAnsi="Times New Roman" w:cs="Times New Roman"/>
          <w:lang w:val="en-US"/>
        </w:rPr>
        <w:t xml:space="preserve"> of the sample</w:t>
      </w:r>
      <w:r w:rsidRPr="001A14D9">
        <w:rPr>
          <w:rFonts w:ascii="Times New Roman" w:hAnsi="Times New Roman" w:cs="Times New Roman"/>
          <w:lang w:val="en-US"/>
        </w:rPr>
        <w:t xml:space="preserve">. The temporary tilting angle is </w:t>
      </w:r>
      <m:oMath>
        <m:r>
          <w:rPr>
            <w:rFonts w:ascii="Cambria Math" w:hAnsi="Cambria Math" w:cs="Times New Roman"/>
            <w:lang w:val="en-US"/>
          </w:rPr>
          <m:t>~</m:t>
        </m:r>
      </m:oMath>
      <w:r w:rsidRPr="001A14D9">
        <w:rPr>
          <w:rFonts w:ascii="Times New Roman" w:hAnsi="Times New Roman" w:cs="Times New Roman"/>
          <w:lang w:val="en-US"/>
        </w:rPr>
        <w:t>40</w:t>
      </w:r>
      <m:oMath>
        <m:r>
          <w:rPr>
            <w:rFonts w:ascii="Cambria Math" w:hAnsi="Cambria Math" w:cs="Times New Roman"/>
            <w:lang w:val="en-US"/>
          </w:rPr>
          <m:t>°</m:t>
        </m:r>
      </m:oMath>
      <w:r w:rsidRPr="001A14D9">
        <w:rPr>
          <w:rFonts w:ascii="Times New Roman" w:hAnsi="Times New Roman" w:cs="Times New Roman"/>
          <w:lang w:val="en-US"/>
        </w:rPr>
        <w:t>. The various state</w:t>
      </w:r>
      <w:r>
        <w:rPr>
          <w:rFonts w:ascii="Times New Roman" w:hAnsi="Times New Roman" w:cs="Times New Roman"/>
          <w:lang w:val="en-US"/>
        </w:rPr>
        <w:t>s</w:t>
      </w:r>
      <w:r w:rsidRPr="001A14D9">
        <w:rPr>
          <w:rFonts w:ascii="Times New Roman" w:hAnsi="Times New Roman" w:cs="Times New Roman"/>
          <w:lang w:val="en-US"/>
        </w:rPr>
        <w:t xml:space="preserve"> are shown at 488 mT, 464 mT, 432 mT and 400 mT, respectively.</w:t>
      </w:r>
      <w:r>
        <w:rPr>
          <w:rFonts w:ascii="Times New Roman" w:hAnsi="Times New Roman" w:cs="Times New Roman"/>
          <w:lang w:val="en-US"/>
        </w:rPr>
        <w:t xml:space="preserve"> The blue and red arrows indicate the</w:t>
      </w:r>
      <w:r w:rsidR="00607906">
        <w:rPr>
          <w:rFonts w:ascii="Times New Roman" w:hAnsi="Times New Roman" w:cs="Times New Roman"/>
          <w:lang w:val="en-US"/>
        </w:rPr>
        <w:t xml:space="preserve"> direction of the</w:t>
      </w:r>
      <w:r>
        <w:rPr>
          <w:rFonts w:ascii="Times New Roman" w:hAnsi="Times New Roman" w:cs="Times New Roman"/>
          <w:lang w:val="en-US"/>
        </w:rPr>
        <w:t xml:space="preserve"> temporary tilting of the specimen.</w:t>
      </w:r>
      <w:r w:rsidRPr="001A14D9">
        <w:rPr>
          <w:rFonts w:ascii="Times New Roman" w:hAnsi="Times New Roman" w:cs="Times New Roman"/>
          <w:lang w:val="en-US"/>
        </w:rPr>
        <w:t xml:space="preserve"> (</w:t>
      </w:r>
      <w:r w:rsidR="006E6C5E">
        <w:rPr>
          <w:rFonts w:ascii="Times New Roman" w:hAnsi="Times New Roman" w:cs="Times New Roman"/>
          <w:b/>
          <w:lang w:val="en-US"/>
        </w:rPr>
        <w:t>a</w:t>
      </w:r>
      <w:r w:rsidR="006E6C5E" w:rsidRPr="00524F13">
        <w:rPr>
          <w:rFonts w:ascii="Times New Roman" w:hAnsi="Times New Roman" w:cs="Times New Roman"/>
          <w:b/>
          <w:vertAlign w:val="subscript"/>
          <w:lang w:val="en-US"/>
        </w:rPr>
        <w:t>2</w:t>
      </w:r>
      <w:r w:rsidRPr="00524F13">
        <w:rPr>
          <w:rFonts w:ascii="Times New Roman" w:hAnsi="Times New Roman" w:cs="Times New Roman"/>
          <w:b/>
          <w:lang w:val="en-US"/>
        </w:rPr>
        <w:t>-</w:t>
      </w:r>
      <w:r w:rsidR="006E6C5E">
        <w:rPr>
          <w:rFonts w:ascii="Times New Roman" w:hAnsi="Times New Roman" w:cs="Times New Roman"/>
          <w:b/>
          <w:lang w:val="en-US"/>
        </w:rPr>
        <w:t>a</w:t>
      </w:r>
      <w:r w:rsidR="006E6C5E" w:rsidRPr="00524F13">
        <w:rPr>
          <w:rFonts w:ascii="Times New Roman" w:hAnsi="Times New Roman" w:cs="Times New Roman"/>
          <w:b/>
          <w:vertAlign w:val="subscript"/>
          <w:lang w:val="en-US"/>
        </w:rPr>
        <w:t>4</w:t>
      </w:r>
      <w:r w:rsidRPr="00524F13">
        <w:rPr>
          <w:rFonts w:ascii="Times New Roman" w:hAnsi="Times New Roman" w:cs="Times New Roman"/>
          <w:b/>
          <w:lang w:val="en-US"/>
        </w:rPr>
        <w:t xml:space="preserve">, </w:t>
      </w:r>
      <w:r w:rsidR="006E6C5E">
        <w:rPr>
          <w:rFonts w:ascii="Times New Roman" w:hAnsi="Times New Roman" w:cs="Times New Roman"/>
          <w:b/>
          <w:lang w:val="en-US"/>
        </w:rPr>
        <w:t>b</w:t>
      </w:r>
      <w:r w:rsidR="006E6C5E" w:rsidRPr="00524F13">
        <w:rPr>
          <w:rFonts w:ascii="Times New Roman" w:hAnsi="Times New Roman" w:cs="Times New Roman"/>
          <w:b/>
          <w:vertAlign w:val="subscript"/>
          <w:lang w:val="en-US"/>
        </w:rPr>
        <w:t>2</w:t>
      </w:r>
      <w:r w:rsidRPr="00524F13">
        <w:rPr>
          <w:rFonts w:ascii="Times New Roman" w:hAnsi="Times New Roman" w:cs="Times New Roman"/>
          <w:b/>
          <w:lang w:val="en-US"/>
        </w:rPr>
        <w:t>-</w:t>
      </w:r>
      <w:r w:rsidR="006E6C5E">
        <w:rPr>
          <w:rFonts w:ascii="Times New Roman" w:hAnsi="Times New Roman" w:cs="Times New Roman"/>
          <w:b/>
          <w:lang w:val="en-US"/>
        </w:rPr>
        <w:t>b</w:t>
      </w:r>
      <w:r w:rsidR="006E6C5E" w:rsidRPr="00524F13">
        <w:rPr>
          <w:rFonts w:ascii="Times New Roman" w:hAnsi="Times New Roman" w:cs="Times New Roman"/>
          <w:b/>
          <w:vertAlign w:val="subscript"/>
          <w:lang w:val="en-US"/>
        </w:rPr>
        <w:t>4</w:t>
      </w:r>
      <w:r w:rsidRPr="00524F13">
        <w:rPr>
          <w:rFonts w:ascii="Times New Roman" w:hAnsi="Times New Roman" w:cs="Times New Roman"/>
          <w:b/>
          <w:lang w:val="en-US"/>
        </w:rPr>
        <w:t xml:space="preserve">, </w:t>
      </w:r>
      <w:r w:rsidR="006E6C5E">
        <w:rPr>
          <w:rFonts w:ascii="Times New Roman" w:hAnsi="Times New Roman" w:cs="Times New Roman"/>
          <w:b/>
          <w:lang w:val="en-US"/>
        </w:rPr>
        <w:t>c</w:t>
      </w:r>
      <w:r w:rsidR="006E6C5E" w:rsidRPr="00524F13">
        <w:rPr>
          <w:rFonts w:ascii="Times New Roman" w:hAnsi="Times New Roman" w:cs="Times New Roman"/>
          <w:b/>
          <w:vertAlign w:val="subscript"/>
          <w:lang w:val="en-US"/>
        </w:rPr>
        <w:t>2</w:t>
      </w:r>
      <w:r w:rsidRPr="00524F13">
        <w:rPr>
          <w:rFonts w:ascii="Times New Roman" w:hAnsi="Times New Roman" w:cs="Times New Roman"/>
          <w:b/>
          <w:lang w:val="en-US"/>
        </w:rPr>
        <w:t>-</w:t>
      </w:r>
      <w:r w:rsidR="006E6C5E">
        <w:rPr>
          <w:rFonts w:ascii="Times New Roman" w:hAnsi="Times New Roman" w:cs="Times New Roman"/>
          <w:b/>
          <w:lang w:val="en-US"/>
        </w:rPr>
        <w:t>c</w:t>
      </w:r>
      <w:r w:rsidR="006E6C5E" w:rsidRPr="00524F13">
        <w:rPr>
          <w:rFonts w:ascii="Times New Roman" w:hAnsi="Times New Roman" w:cs="Times New Roman"/>
          <w:b/>
          <w:vertAlign w:val="subscript"/>
          <w:lang w:val="en-US"/>
        </w:rPr>
        <w:t>4</w:t>
      </w:r>
      <w:r w:rsidRPr="00524F13">
        <w:rPr>
          <w:rFonts w:ascii="Times New Roman" w:hAnsi="Times New Roman" w:cs="Times New Roman"/>
          <w:b/>
          <w:lang w:val="en-US"/>
        </w:rPr>
        <w:t xml:space="preserve">, </w:t>
      </w:r>
      <w:r w:rsidR="006E6C5E">
        <w:rPr>
          <w:rFonts w:ascii="Times New Roman" w:hAnsi="Times New Roman" w:cs="Times New Roman"/>
          <w:b/>
          <w:lang w:val="en-US"/>
        </w:rPr>
        <w:t>d</w:t>
      </w:r>
      <w:r w:rsidR="006E6C5E" w:rsidRPr="00524F13">
        <w:rPr>
          <w:rFonts w:ascii="Times New Roman" w:hAnsi="Times New Roman" w:cs="Times New Roman"/>
          <w:b/>
          <w:vertAlign w:val="subscript"/>
          <w:lang w:val="en-US"/>
        </w:rPr>
        <w:t>2</w:t>
      </w:r>
      <w:r w:rsidRPr="00524F13">
        <w:rPr>
          <w:rFonts w:ascii="Times New Roman" w:hAnsi="Times New Roman" w:cs="Times New Roman"/>
          <w:b/>
          <w:lang w:val="en-US"/>
        </w:rPr>
        <w:t>-</w:t>
      </w:r>
      <w:r w:rsidR="006E6C5E">
        <w:rPr>
          <w:rFonts w:ascii="Times New Roman" w:hAnsi="Times New Roman" w:cs="Times New Roman"/>
          <w:b/>
          <w:lang w:val="en-US"/>
        </w:rPr>
        <w:t>d</w:t>
      </w:r>
      <w:r w:rsidR="006E6C5E" w:rsidRPr="00524F13">
        <w:rPr>
          <w:rFonts w:ascii="Times New Roman" w:hAnsi="Times New Roman" w:cs="Times New Roman"/>
          <w:b/>
          <w:vertAlign w:val="subscript"/>
          <w:lang w:val="en-US"/>
        </w:rPr>
        <w:t>4</w:t>
      </w:r>
      <w:r w:rsidRPr="001A14D9">
        <w:rPr>
          <w:rFonts w:ascii="Times New Roman" w:hAnsi="Times New Roman" w:cs="Times New Roman"/>
          <w:lang w:val="en-US"/>
        </w:rPr>
        <w:t>) After that</w:t>
      </w:r>
      <w:r>
        <w:rPr>
          <w:rFonts w:ascii="Times New Roman" w:hAnsi="Times New Roman" w:cs="Times New Roman"/>
          <w:lang w:val="en-US"/>
        </w:rPr>
        <w:t>,</w:t>
      </w:r>
      <w:r w:rsidRPr="001A14D9">
        <w:rPr>
          <w:rFonts w:ascii="Times New Roman" w:hAnsi="Times New Roman" w:cs="Times New Roman"/>
          <w:lang w:val="en-US"/>
        </w:rPr>
        <w:t xml:space="preserve"> </w:t>
      </w:r>
      <w:r w:rsidR="00CC71CE">
        <w:rPr>
          <w:rFonts w:ascii="Times New Roman" w:hAnsi="Times New Roman" w:cs="Times New Roman"/>
          <w:lang w:val="en-US"/>
        </w:rPr>
        <w:t>the</w:t>
      </w:r>
      <w:r w:rsidRPr="001A14D9">
        <w:rPr>
          <w:rFonts w:ascii="Times New Roman" w:hAnsi="Times New Roman" w:cs="Times New Roman"/>
          <w:lang w:val="en-US"/>
        </w:rPr>
        <w:t xml:space="preserve"> field is reduced </w:t>
      </w:r>
      <w:r w:rsidR="00CC71CE">
        <w:rPr>
          <w:rFonts w:ascii="Times New Roman" w:hAnsi="Times New Roman" w:cs="Times New Roman"/>
          <w:lang w:val="en-US"/>
        </w:rPr>
        <w:t>till</w:t>
      </w:r>
      <w:r w:rsidRPr="001A14D9">
        <w:rPr>
          <w:rFonts w:ascii="Times New Roman" w:hAnsi="Times New Roman" w:cs="Times New Roman"/>
          <w:lang w:val="en-US"/>
        </w:rPr>
        <w:t xml:space="preserve"> the formation of </w:t>
      </w:r>
      <w:r w:rsidR="00CC71CE">
        <w:rPr>
          <w:rFonts w:ascii="Times New Roman" w:hAnsi="Times New Roman" w:cs="Times New Roman"/>
          <w:lang w:val="en-US"/>
        </w:rPr>
        <w:t xml:space="preserve">a </w:t>
      </w:r>
      <w:r w:rsidRPr="001A14D9">
        <w:rPr>
          <w:rFonts w:ascii="Times New Roman" w:hAnsi="Times New Roman" w:cs="Times New Roman"/>
          <w:lang w:val="en-US"/>
        </w:rPr>
        <w:t xml:space="preserve">helical state. </w:t>
      </w:r>
      <w:r w:rsidR="00CC71CE">
        <w:rPr>
          <w:rFonts w:ascii="Times New Roman" w:hAnsi="Times New Roman" w:cs="Times New Roman"/>
          <w:lang w:val="en-US"/>
        </w:rPr>
        <w:t xml:space="preserve">LTEM images are shown from, firstly, a typical region of the lamella away from the edge. This region is square shaped.  Secondly, the same yellow rectangular region identified in Fig. S4, that is representative of the interface between </w:t>
      </w:r>
      <w:r w:rsidR="00CC71CE" w:rsidRPr="001A14D9">
        <w:rPr>
          <w:rFonts w:ascii="Times New Roman" w:hAnsi="Times New Roman" w:cs="Times New Roman"/>
          <w:lang w:val="en-US"/>
        </w:rPr>
        <w:t>Mn</w:t>
      </w:r>
      <w:r w:rsidR="00CC71CE" w:rsidRPr="001A14D9">
        <w:rPr>
          <w:rFonts w:ascii="Times New Roman" w:hAnsi="Times New Roman" w:cs="Times New Roman"/>
          <w:vertAlign w:val="subscript"/>
          <w:lang w:val="en-US"/>
        </w:rPr>
        <w:t>1.4</w:t>
      </w:r>
      <w:r w:rsidR="00CC71CE" w:rsidRPr="001A14D9">
        <w:rPr>
          <w:rFonts w:ascii="Times New Roman" w:hAnsi="Times New Roman" w:cs="Times New Roman"/>
          <w:lang w:val="en-US"/>
        </w:rPr>
        <w:t>Pt</w:t>
      </w:r>
      <w:r w:rsidR="00CC71CE" w:rsidRPr="001A14D9">
        <w:rPr>
          <w:rFonts w:ascii="Times New Roman" w:hAnsi="Times New Roman" w:cs="Times New Roman"/>
          <w:vertAlign w:val="subscript"/>
          <w:lang w:val="en-US"/>
        </w:rPr>
        <w:t>0.9</w:t>
      </w:r>
      <w:r w:rsidR="00CC71CE" w:rsidRPr="001A14D9">
        <w:rPr>
          <w:rFonts w:ascii="Times New Roman" w:hAnsi="Times New Roman" w:cs="Times New Roman"/>
          <w:lang w:val="en-US"/>
        </w:rPr>
        <w:t>Pd</w:t>
      </w:r>
      <w:r w:rsidR="00CC71CE" w:rsidRPr="001A14D9">
        <w:rPr>
          <w:rFonts w:ascii="Times New Roman" w:hAnsi="Times New Roman" w:cs="Times New Roman"/>
          <w:vertAlign w:val="subscript"/>
          <w:lang w:val="en-US"/>
        </w:rPr>
        <w:t>0.1</w:t>
      </w:r>
      <w:r w:rsidR="00CC71CE" w:rsidRPr="001A14D9">
        <w:rPr>
          <w:rFonts w:ascii="Times New Roman" w:hAnsi="Times New Roman" w:cs="Times New Roman"/>
          <w:lang w:val="en-US"/>
        </w:rPr>
        <w:t xml:space="preserve">Sn and </w:t>
      </w:r>
      <w:r w:rsidR="00364276" w:rsidRPr="001A14D9">
        <w:rPr>
          <w:rFonts w:ascii="Times New Roman" w:hAnsi="Times New Roman" w:cs="Times New Roman"/>
          <w:lang w:val="en-US"/>
        </w:rPr>
        <w:t>PtC</w:t>
      </w:r>
      <w:r w:rsidR="00364276" w:rsidRPr="001A14D9">
        <w:rPr>
          <w:rFonts w:ascii="Times New Roman" w:hAnsi="Times New Roman" w:cs="Times New Roman"/>
          <w:vertAlign w:val="subscript"/>
          <w:lang w:val="en-US"/>
        </w:rPr>
        <w:t>x</w:t>
      </w:r>
      <w:r w:rsidR="00D408F1" w:rsidRPr="00D408F1">
        <w:rPr>
          <w:rFonts w:ascii="Times New Roman" w:hAnsi="Times New Roman" w:cs="Times New Roman"/>
          <w:lang w:val="en-US"/>
        </w:rPr>
        <w:t>.</w:t>
      </w:r>
      <w:r w:rsidR="00364276">
        <w:rPr>
          <w:rFonts w:ascii="Times New Roman" w:hAnsi="Times New Roman" w:cs="Times New Roman"/>
          <w:lang w:val="en-US"/>
        </w:rPr>
        <w:t xml:space="preserve"> </w:t>
      </w:r>
      <w:r w:rsidRPr="001A14D9">
        <w:rPr>
          <w:rFonts w:ascii="Times New Roman" w:hAnsi="Times New Roman" w:cs="Times New Roman"/>
          <w:lang w:val="en-US"/>
        </w:rPr>
        <w:t>(</w:t>
      </w:r>
      <w:r w:rsidR="006E6C5E">
        <w:rPr>
          <w:rFonts w:ascii="Times New Roman" w:hAnsi="Times New Roman" w:cs="Times New Roman"/>
          <w:b/>
          <w:lang w:val="en-US"/>
        </w:rPr>
        <w:t>a</w:t>
      </w:r>
      <w:r w:rsidR="006E6C5E" w:rsidRPr="00524F13">
        <w:rPr>
          <w:rFonts w:ascii="Times New Roman" w:hAnsi="Times New Roman" w:cs="Times New Roman"/>
          <w:b/>
          <w:vertAlign w:val="subscript"/>
          <w:lang w:val="en-US"/>
        </w:rPr>
        <w:t>5</w:t>
      </w:r>
      <w:r w:rsidRPr="00524F13">
        <w:rPr>
          <w:rFonts w:ascii="Times New Roman" w:hAnsi="Times New Roman" w:cs="Times New Roman"/>
          <w:b/>
          <w:lang w:val="en-US"/>
        </w:rPr>
        <w:t>-</w:t>
      </w:r>
      <w:r w:rsidR="006E6C5E">
        <w:rPr>
          <w:rFonts w:ascii="Times New Roman" w:hAnsi="Times New Roman" w:cs="Times New Roman"/>
          <w:b/>
          <w:lang w:val="en-US"/>
        </w:rPr>
        <w:t>a</w:t>
      </w:r>
      <w:r w:rsidR="006E6C5E" w:rsidRPr="00524F13">
        <w:rPr>
          <w:rFonts w:ascii="Times New Roman" w:hAnsi="Times New Roman" w:cs="Times New Roman"/>
          <w:b/>
          <w:vertAlign w:val="subscript"/>
          <w:lang w:val="en-US"/>
        </w:rPr>
        <w:t>9</w:t>
      </w:r>
      <w:r w:rsidRPr="00524F13">
        <w:rPr>
          <w:rFonts w:ascii="Times New Roman" w:hAnsi="Times New Roman" w:cs="Times New Roman"/>
          <w:b/>
          <w:lang w:val="en-US"/>
        </w:rPr>
        <w:t xml:space="preserve">, </w:t>
      </w:r>
      <w:r w:rsidR="006E6C5E">
        <w:rPr>
          <w:rFonts w:ascii="Times New Roman" w:hAnsi="Times New Roman" w:cs="Times New Roman"/>
          <w:b/>
          <w:lang w:val="en-US"/>
        </w:rPr>
        <w:t>b</w:t>
      </w:r>
      <w:r w:rsidR="006E6C5E" w:rsidRPr="00524F13">
        <w:rPr>
          <w:rFonts w:ascii="Times New Roman" w:hAnsi="Times New Roman" w:cs="Times New Roman"/>
          <w:b/>
          <w:vertAlign w:val="subscript"/>
          <w:lang w:val="en-US"/>
        </w:rPr>
        <w:t>5</w:t>
      </w:r>
      <w:r w:rsidRPr="00524F13">
        <w:rPr>
          <w:rFonts w:ascii="Times New Roman" w:hAnsi="Times New Roman" w:cs="Times New Roman"/>
          <w:b/>
          <w:lang w:val="en-US"/>
        </w:rPr>
        <w:t>-</w:t>
      </w:r>
      <w:r w:rsidR="006E6C5E">
        <w:rPr>
          <w:rFonts w:ascii="Times New Roman" w:hAnsi="Times New Roman" w:cs="Times New Roman"/>
          <w:b/>
          <w:lang w:val="en-US"/>
        </w:rPr>
        <w:t>b</w:t>
      </w:r>
      <w:r w:rsidR="006E6C5E" w:rsidRPr="00524F13">
        <w:rPr>
          <w:rFonts w:ascii="Times New Roman" w:hAnsi="Times New Roman" w:cs="Times New Roman"/>
          <w:b/>
          <w:vertAlign w:val="subscript"/>
          <w:lang w:val="en-US"/>
        </w:rPr>
        <w:t>9</w:t>
      </w:r>
      <w:r w:rsidRPr="00524F13">
        <w:rPr>
          <w:rFonts w:ascii="Times New Roman" w:hAnsi="Times New Roman" w:cs="Times New Roman"/>
          <w:b/>
          <w:lang w:val="en-US"/>
        </w:rPr>
        <w:t xml:space="preserve">, </w:t>
      </w:r>
      <w:r w:rsidR="006E6C5E">
        <w:rPr>
          <w:rFonts w:ascii="Times New Roman" w:hAnsi="Times New Roman" w:cs="Times New Roman"/>
          <w:b/>
          <w:lang w:val="en-US"/>
        </w:rPr>
        <w:t>c</w:t>
      </w:r>
      <w:r w:rsidR="006E6C5E" w:rsidRPr="00524F13">
        <w:rPr>
          <w:rFonts w:ascii="Times New Roman" w:hAnsi="Times New Roman" w:cs="Times New Roman"/>
          <w:b/>
          <w:vertAlign w:val="subscript"/>
          <w:lang w:val="en-US"/>
        </w:rPr>
        <w:t>5</w:t>
      </w:r>
      <w:r w:rsidRPr="00524F13">
        <w:rPr>
          <w:rFonts w:ascii="Times New Roman" w:hAnsi="Times New Roman" w:cs="Times New Roman"/>
          <w:b/>
          <w:lang w:val="en-US"/>
        </w:rPr>
        <w:t>-</w:t>
      </w:r>
      <w:r w:rsidR="006E6C5E">
        <w:rPr>
          <w:rFonts w:ascii="Times New Roman" w:hAnsi="Times New Roman" w:cs="Times New Roman"/>
          <w:b/>
          <w:lang w:val="en-US"/>
        </w:rPr>
        <w:t>c</w:t>
      </w:r>
      <w:r w:rsidR="006E6C5E" w:rsidRPr="00524F13">
        <w:rPr>
          <w:rFonts w:ascii="Times New Roman" w:hAnsi="Times New Roman" w:cs="Times New Roman"/>
          <w:b/>
          <w:vertAlign w:val="subscript"/>
          <w:lang w:val="en-US"/>
        </w:rPr>
        <w:t>9</w:t>
      </w:r>
      <w:r w:rsidRPr="00524F13">
        <w:rPr>
          <w:rFonts w:ascii="Times New Roman" w:hAnsi="Times New Roman" w:cs="Times New Roman"/>
          <w:b/>
          <w:lang w:val="en-US"/>
        </w:rPr>
        <w:t xml:space="preserve">, </w:t>
      </w:r>
      <w:r w:rsidR="006E6C5E">
        <w:rPr>
          <w:rFonts w:ascii="Times New Roman" w:hAnsi="Times New Roman" w:cs="Times New Roman"/>
          <w:b/>
          <w:lang w:val="en-US"/>
        </w:rPr>
        <w:t>d</w:t>
      </w:r>
      <w:r w:rsidR="006E6C5E" w:rsidRPr="00524F13">
        <w:rPr>
          <w:rFonts w:ascii="Times New Roman" w:hAnsi="Times New Roman" w:cs="Times New Roman"/>
          <w:b/>
          <w:vertAlign w:val="subscript"/>
          <w:lang w:val="en-US"/>
        </w:rPr>
        <w:t>5</w:t>
      </w:r>
      <w:r w:rsidRPr="00524F13">
        <w:rPr>
          <w:rFonts w:ascii="Times New Roman" w:hAnsi="Times New Roman" w:cs="Times New Roman"/>
          <w:b/>
          <w:lang w:val="en-US"/>
        </w:rPr>
        <w:t>-</w:t>
      </w:r>
      <w:r w:rsidR="006E6C5E">
        <w:rPr>
          <w:rFonts w:ascii="Times New Roman" w:hAnsi="Times New Roman" w:cs="Times New Roman"/>
          <w:b/>
          <w:lang w:val="en-US"/>
        </w:rPr>
        <w:t>d</w:t>
      </w:r>
      <w:r w:rsidR="006E6C5E" w:rsidRPr="00524F13">
        <w:rPr>
          <w:rFonts w:ascii="Times New Roman" w:hAnsi="Times New Roman" w:cs="Times New Roman"/>
          <w:b/>
          <w:vertAlign w:val="subscript"/>
          <w:lang w:val="en-US"/>
        </w:rPr>
        <w:t>10</w:t>
      </w:r>
      <w:r w:rsidRPr="001A14D9">
        <w:rPr>
          <w:rFonts w:ascii="Times New Roman" w:hAnsi="Times New Roman" w:cs="Times New Roman"/>
          <w:lang w:val="en-US"/>
        </w:rPr>
        <w:t>)</w:t>
      </w:r>
      <w:r w:rsidR="00CC71CE">
        <w:rPr>
          <w:rFonts w:ascii="Times New Roman" w:hAnsi="Times New Roman" w:cs="Times New Roman"/>
          <w:lang w:val="en-US"/>
        </w:rPr>
        <w:t xml:space="preserve"> The interior and</w:t>
      </w:r>
      <w:r w:rsidRPr="001A14D9">
        <w:rPr>
          <w:rFonts w:ascii="Times New Roman" w:hAnsi="Times New Roman" w:cs="Times New Roman"/>
          <w:lang w:val="en-US"/>
        </w:rPr>
        <w:t xml:space="preserve"> interface regions are shown at </w:t>
      </w:r>
      <w:r w:rsidR="00CC71CE">
        <w:rPr>
          <w:rFonts w:ascii="Times New Roman" w:hAnsi="Times New Roman" w:cs="Times New Roman"/>
          <w:lang w:val="en-US"/>
        </w:rPr>
        <w:t>various</w:t>
      </w:r>
      <w:r w:rsidRPr="001A14D9">
        <w:rPr>
          <w:rFonts w:ascii="Times New Roman" w:hAnsi="Times New Roman" w:cs="Times New Roman"/>
          <w:lang w:val="en-US"/>
        </w:rPr>
        <w:t xml:space="preserve"> magnetic fields. The number of fractional nano-objects form</w:t>
      </w:r>
      <w:r w:rsidR="00CC71CE">
        <w:rPr>
          <w:rFonts w:ascii="Times New Roman" w:hAnsi="Times New Roman" w:cs="Times New Roman"/>
          <w:lang w:val="en-US"/>
        </w:rPr>
        <w:t>ed</w:t>
      </w:r>
      <w:r w:rsidRPr="001A14D9">
        <w:rPr>
          <w:rFonts w:ascii="Times New Roman" w:hAnsi="Times New Roman" w:cs="Times New Roman"/>
          <w:lang w:val="en-US"/>
        </w:rPr>
        <w:t xml:space="preserve"> at the interface depend</w:t>
      </w:r>
      <w:r w:rsidR="00CC71CE">
        <w:rPr>
          <w:rFonts w:ascii="Times New Roman" w:hAnsi="Times New Roman" w:cs="Times New Roman"/>
          <w:lang w:val="en-US"/>
        </w:rPr>
        <w:t>s</w:t>
      </w:r>
      <w:r w:rsidRPr="001A14D9">
        <w:rPr>
          <w:rFonts w:ascii="Times New Roman" w:hAnsi="Times New Roman" w:cs="Times New Roman"/>
          <w:lang w:val="en-US"/>
        </w:rPr>
        <w:t xml:space="preserve"> on the density of the nano-objects in the lamella. </w:t>
      </w:r>
      <w:r w:rsidR="00CC71CE">
        <w:rPr>
          <w:rFonts w:ascii="Times New Roman" w:hAnsi="Times New Roman" w:cs="Times New Roman"/>
          <w:lang w:val="en-US"/>
        </w:rPr>
        <w:t>The h</w:t>
      </w:r>
      <w:r w:rsidRPr="001A14D9">
        <w:rPr>
          <w:rFonts w:ascii="Times New Roman" w:hAnsi="Times New Roman" w:cs="Times New Roman"/>
          <w:lang w:val="en-US"/>
        </w:rPr>
        <w:t>igher the density of the</w:t>
      </w:r>
      <w:r w:rsidR="00CC71CE">
        <w:rPr>
          <w:rFonts w:ascii="Times New Roman" w:hAnsi="Times New Roman" w:cs="Times New Roman"/>
          <w:lang w:val="en-US"/>
        </w:rPr>
        <w:t>se</w:t>
      </w:r>
      <w:r w:rsidRPr="001A14D9">
        <w:rPr>
          <w:rFonts w:ascii="Times New Roman" w:hAnsi="Times New Roman" w:cs="Times New Roman"/>
          <w:lang w:val="en-US"/>
        </w:rPr>
        <w:t xml:space="preserve"> objects, </w:t>
      </w:r>
      <w:r w:rsidR="00CC71CE">
        <w:rPr>
          <w:rFonts w:ascii="Times New Roman" w:hAnsi="Times New Roman" w:cs="Times New Roman"/>
          <w:lang w:val="en-US"/>
        </w:rPr>
        <w:t xml:space="preserve">the </w:t>
      </w:r>
      <w:r w:rsidRPr="001A14D9">
        <w:rPr>
          <w:rFonts w:ascii="Times New Roman" w:hAnsi="Times New Roman" w:cs="Times New Roman"/>
          <w:lang w:val="en-US"/>
        </w:rPr>
        <w:t>larger</w:t>
      </w:r>
      <w:r w:rsidR="00CC71CE">
        <w:rPr>
          <w:rFonts w:ascii="Times New Roman" w:hAnsi="Times New Roman" w:cs="Times New Roman"/>
          <w:lang w:val="en-US"/>
        </w:rPr>
        <w:t xml:space="preserve"> is</w:t>
      </w:r>
      <w:r w:rsidRPr="001A14D9">
        <w:rPr>
          <w:rFonts w:ascii="Times New Roman" w:hAnsi="Times New Roman" w:cs="Times New Roman"/>
          <w:lang w:val="en-US"/>
        </w:rPr>
        <w:t xml:space="preserve"> the number of fractional objects at the interface. The dimension of </w:t>
      </w:r>
      <w:r w:rsidR="00CC71CE">
        <w:rPr>
          <w:rFonts w:ascii="Times New Roman" w:hAnsi="Times New Roman" w:cs="Times New Roman"/>
          <w:lang w:val="en-US"/>
        </w:rPr>
        <w:t xml:space="preserve">the </w:t>
      </w:r>
      <w:r w:rsidRPr="001A14D9">
        <w:rPr>
          <w:rFonts w:ascii="Times New Roman" w:hAnsi="Times New Roman" w:cs="Times New Roman"/>
          <w:lang w:val="en-US"/>
        </w:rPr>
        <w:t>square shape</w:t>
      </w:r>
      <w:r w:rsidR="00CC71CE">
        <w:rPr>
          <w:rFonts w:ascii="Times New Roman" w:hAnsi="Times New Roman" w:cs="Times New Roman"/>
          <w:lang w:val="en-US"/>
        </w:rPr>
        <w:t>d</w:t>
      </w:r>
      <w:r w:rsidRPr="001A14D9">
        <w:rPr>
          <w:rFonts w:ascii="Times New Roman" w:hAnsi="Times New Roman" w:cs="Times New Roman"/>
          <w:lang w:val="en-US"/>
        </w:rPr>
        <w:t xml:space="preserve"> </w:t>
      </w:r>
      <w:r>
        <w:rPr>
          <w:rFonts w:ascii="Times New Roman" w:hAnsi="Times New Roman" w:cs="Times New Roman"/>
          <w:lang w:val="en-US"/>
        </w:rPr>
        <w:t xml:space="preserve">interior </w:t>
      </w:r>
      <w:r w:rsidRPr="001A14D9">
        <w:rPr>
          <w:rFonts w:ascii="Times New Roman" w:hAnsi="Times New Roman" w:cs="Times New Roman"/>
          <w:lang w:val="en-US"/>
        </w:rPr>
        <w:t xml:space="preserve">region is 2500 nm </w:t>
      </w:r>
      <m:oMath>
        <m:r>
          <w:rPr>
            <w:rFonts w:ascii="Cambria Math" w:hAnsi="Cambria Math" w:cs="Times New Roman"/>
            <w:lang w:val="en-US"/>
          </w:rPr>
          <m:t>×</m:t>
        </m:r>
      </m:oMath>
      <w:r w:rsidRPr="001A14D9">
        <w:rPr>
          <w:rFonts w:ascii="Times New Roman" w:hAnsi="Times New Roman" w:cs="Times New Roman"/>
          <w:lang w:val="en-US"/>
        </w:rPr>
        <w:t xml:space="preserve"> 2500 nm and the interface region </w:t>
      </w:r>
      <w:proofErr w:type="gramStart"/>
      <w:r w:rsidRPr="001A14D9">
        <w:rPr>
          <w:rFonts w:ascii="Times New Roman" w:hAnsi="Times New Roman" w:cs="Times New Roman"/>
          <w:lang w:val="en-US"/>
        </w:rPr>
        <w:t>ha</w:t>
      </w:r>
      <w:r w:rsidR="00CC71CE">
        <w:rPr>
          <w:rFonts w:ascii="Times New Roman" w:hAnsi="Times New Roman" w:cs="Times New Roman"/>
          <w:lang w:val="en-US"/>
        </w:rPr>
        <w:t>s</w:t>
      </w:r>
      <w:proofErr w:type="gramEnd"/>
      <w:r w:rsidRPr="001A14D9">
        <w:rPr>
          <w:rFonts w:ascii="Times New Roman" w:hAnsi="Times New Roman" w:cs="Times New Roman"/>
          <w:lang w:val="en-US"/>
        </w:rPr>
        <w:t xml:space="preserve"> dimension</w:t>
      </w:r>
      <w:r w:rsidR="00CC71CE">
        <w:rPr>
          <w:rFonts w:ascii="Times New Roman" w:hAnsi="Times New Roman" w:cs="Times New Roman"/>
          <w:lang w:val="en-US"/>
        </w:rPr>
        <w:t>s</w:t>
      </w:r>
      <w:r w:rsidRPr="001A14D9">
        <w:rPr>
          <w:rFonts w:ascii="Times New Roman" w:hAnsi="Times New Roman" w:cs="Times New Roman"/>
          <w:lang w:val="en-US"/>
        </w:rPr>
        <w:t xml:space="preserve"> of 1300 nm </w:t>
      </w:r>
      <m:oMath>
        <m:r>
          <w:rPr>
            <w:rFonts w:ascii="Cambria Math" w:hAnsi="Cambria Math" w:cs="Times New Roman"/>
            <w:lang w:val="en-US"/>
          </w:rPr>
          <m:t>×</m:t>
        </m:r>
      </m:oMath>
      <w:r w:rsidRPr="001A14D9">
        <w:rPr>
          <w:rFonts w:ascii="Times New Roman" w:hAnsi="Times New Roman" w:cs="Times New Roman"/>
          <w:lang w:val="en-US"/>
        </w:rPr>
        <w:t xml:space="preserve"> 6000 nm.  </w:t>
      </w:r>
    </w:p>
    <w:p w14:paraId="41F5C46C" w14:textId="77777777" w:rsidR="006738EF" w:rsidRDefault="006738EF" w:rsidP="004445D6">
      <w:pPr>
        <w:spacing w:after="15" w:line="360" w:lineRule="auto"/>
        <w:ind w:right="-15"/>
        <w:jc w:val="both"/>
        <w:rPr>
          <w:rFonts w:ascii="Times New Roman" w:hAnsi="Times New Roman" w:cs="Times New Roman"/>
          <w:b/>
          <w:sz w:val="30"/>
          <w:szCs w:val="30"/>
        </w:rPr>
      </w:pPr>
    </w:p>
    <w:p w14:paraId="1C267EC9" w14:textId="77777777" w:rsidR="006B4E65" w:rsidRDefault="006B4E65" w:rsidP="00B53065">
      <w:pPr>
        <w:spacing w:line="360" w:lineRule="auto"/>
        <w:ind w:right="-15"/>
        <w:jc w:val="both"/>
        <w:rPr>
          <w:rFonts w:ascii="Times New Roman" w:hAnsi="Times New Roman" w:cs="Times New Roman"/>
          <w:b/>
        </w:rPr>
      </w:pPr>
    </w:p>
    <w:p w14:paraId="5C3010C6" w14:textId="65CCD37D" w:rsidR="006B4E65" w:rsidRDefault="006B4E65" w:rsidP="004445D6">
      <w:pPr>
        <w:spacing w:line="360" w:lineRule="auto"/>
        <w:ind w:left="-15" w:right="-15"/>
        <w:jc w:val="both"/>
        <w:rPr>
          <w:rFonts w:ascii="Times New Roman" w:hAnsi="Times New Roman" w:cs="Times New Roman"/>
          <w:b/>
        </w:rPr>
      </w:pPr>
    </w:p>
    <w:p w14:paraId="17A4EFB5" w14:textId="2C6F25A0" w:rsidR="006B4E65" w:rsidRDefault="006B4E65" w:rsidP="004445D6">
      <w:pPr>
        <w:spacing w:line="360" w:lineRule="auto"/>
        <w:ind w:left="-15" w:right="-15"/>
        <w:jc w:val="both"/>
        <w:rPr>
          <w:rFonts w:ascii="Times New Roman" w:hAnsi="Times New Roman" w:cs="Times New Roman"/>
          <w:b/>
        </w:rPr>
      </w:pPr>
    </w:p>
    <w:p w14:paraId="073C7DD6" w14:textId="72D6A486" w:rsidR="006B4E65" w:rsidRDefault="006B4E65" w:rsidP="004445D6">
      <w:pPr>
        <w:spacing w:line="360" w:lineRule="auto"/>
        <w:ind w:left="-15" w:right="-15"/>
        <w:jc w:val="both"/>
        <w:rPr>
          <w:rFonts w:ascii="Times New Roman" w:hAnsi="Times New Roman" w:cs="Times New Roman"/>
          <w:b/>
        </w:rPr>
      </w:pPr>
    </w:p>
    <w:p w14:paraId="05B64463" w14:textId="2F72AE34" w:rsidR="006B4E65" w:rsidRDefault="006B4E65" w:rsidP="004445D6">
      <w:pPr>
        <w:spacing w:line="360" w:lineRule="auto"/>
        <w:ind w:left="-15" w:right="-15"/>
        <w:jc w:val="both"/>
        <w:rPr>
          <w:rFonts w:ascii="Times New Roman" w:hAnsi="Times New Roman" w:cs="Times New Roman"/>
          <w:b/>
        </w:rPr>
      </w:pPr>
      <w:r w:rsidRPr="006B4E65">
        <w:rPr>
          <w:rFonts w:ascii="Times New Roman" w:hAnsi="Times New Roman" w:cs="Times New Roman"/>
          <w:noProof/>
          <w:lang w:val="de-DE" w:eastAsia="de-DE"/>
        </w:rPr>
        <w:drawing>
          <wp:anchor distT="0" distB="0" distL="114300" distR="114300" simplePos="0" relativeHeight="251668480" behindDoc="0" locked="0" layoutInCell="1" allowOverlap="1" wp14:anchorId="090996DC" wp14:editId="4150C12E">
            <wp:simplePos x="0" y="0"/>
            <wp:positionH relativeFrom="column">
              <wp:posOffset>187325</wp:posOffset>
            </wp:positionH>
            <wp:positionV relativeFrom="paragraph">
              <wp:posOffset>421640</wp:posOffset>
            </wp:positionV>
            <wp:extent cx="5311140" cy="3731260"/>
            <wp:effectExtent l="0" t="0" r="3810" b="254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2667" b="1676"/>
                    <a:stretch/>
                  </pic:blipFill>
                  <pic:spPr bwMode="auto">
                    <a:xfrm>
                      <a:off x="0" y="0"/>
                      <a:ext cx="5311140" cy="37312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BB4A1C" w14:textId="77777777" w:rsidR="006B4E65" w:rsidRDefault="006B4E65" w:rsidP="004445D6">
      <w:pPr>
        <w:spacing w:line="360" w:lineRule="auto"/>
        <w:ind w:left="-15" w:right="-15"/>
        <w:jc w:val="both"/>
        <w:rPr>
          <w:rFonts w:ascii="Times New Roman" w:hAnsi="Times New Roman" w:cs="Times New Roman"/>
          <w:b/>
        </w:rPr>
      </w:pPr>
    </w:p>
    <w:p w14:paraId="6A7EC632" w14:textId="77777777" w:rsidR="006B4E65" w:rsidRDefault="006B4E65" w:rsidP="004445D6">
      <w:pPr>
        <w:spacing w:line="360" w:lineRule="auto"/>
        <w:ind w:left="-15" w:right="-15"/>
        <w:jc w:val="both"/>
        <w:rPr>
          <w:rFonts w:ascii="Times New Roman" w:hAnsi="Times New Roman" w:cs="Times New Roman"/>
          <w:b/>
        </w:rPr>
      </w:pPr>
    </w:p>
    <w:p w14:paraId="088ABF1E" w14:textId="5BD5C4D4" w:rsidR="004445D6" w:rsidRDefault="004445D6" w:rsidP="004445D6">
      <w:pPr>
        <w:spacing w:line="360" w:lineRule="auto"/>
        <w:ind w:left="-15" w:right="-15"/>
        <w:jc w:val="both"/>
        <w:rPr>
          <w:rFonts w:ascii="Times New Roman" w:hAnsi="Times New Roman" w:cs="Times New Roman"/>
        </w:rPr>
      </w:pPr>
      <w:r w:rsidRPr="004445D6">
        <w:rPr>
          <w:rFonts w:ascii="Times New Roman" w:hAnsi="Times New Roman" w:cs="Times New Roman"/>
          <w:b/>
        </w:rPr>
        <w:t>Fig. S6.</w:t>
      </w:r>
      <w:r w:rsidRPr="004445D6">
        <w:rPr>
          <w:rFonts w:ascii="Times New Roman" w:hAnsi="Times New Roman" w:cs="Times New Roman"/>
        </w:rPr>
        <w:t xml:space="preserve"> </w:t>
      </w:r>
      <w:r w:rsidRPr="004445D6">
        <w:rPr>
          <w:rFonts w:ascii="Times New Roman" w:hAnsi="Times New Roman" w:cs="Times New Roman"/>
          <w:b/>
        </w:rPr>
        <w:t xml:space="preserve">Magnetic textures stabilized from the competition among the dipolar interaction, Dzyaloshinskii–Moriya interaction, and easy-axis anisotropy. </w:t>
      </w:r>
      <w:r w:rsidRPr="004445D6">
        <w:rPr>
          <w:rFonts w:ascii="Times New Roman" w:hAnsi="Times New Roman" w:cs="Times New Roman"/>
        </w:rPr>
        <w:t>(</w:t>
      </w:r>
      <w:r w:rsidRPr="006B4E65">
        <w:rPr>
          <w:rFonts w:ascii="Times New Roman" w:hAnsi="Times New Roman" w:cs="Times New Roman"/>
          <w:b/>
        </w:rPr>
        <w:t>a</w:t>
      </w:r>
      <w:r w:rsidRPr="004445D6">
        <w:rPr>
          <w:rFonts w:ascii="Times New Roman" w:hAnsi="Times New Roman" w:cs="Times New Roman"/>
        </w:rPr>
        <w:t>)-(</w:t>
      </w:r>
      <w:r w:rsidRPr="006B4E65">
        <w:rPr>
          <w:rFonts w:ascii="Times New Roman" w:hAnsi="Times New Roman" w:cs="Times New Roman"/>
          <w:b/>
        </w:rPr>
        <w:t>d</w:t>
      </w:r>
      <w:r w:rsidRPr="004445D6">
        <w:rPr>
          <w:rFonts w:ascii="Times New Roman" w:hAnsi="Times New Roman" w:cs="Times New Roman"/>
        </w:rPr>
        <w:t>) The magnetic textures of (</w:t>
      </w:r>
      <w:r w:rsidRPr="00963323">
        <w:rPr>
          <w:rFonts w:ascii="Times New Roman" w:hAnsi="Times New Roman" w:cs="Times New Roman"/>
          <w:b/>
        </w:rPr>
        <w:t>a</w:t>
      </w:r>
      <w:r w:rsidRPr="004445D6">
        <w:rPr>
          <w:rFonts w:ascii="Times New Roman" w:hAnsi="Times New Roman" w:cs="Times New Roman"/>
        </w:rPr>
        <w:t>) a vortex, (</w:t>
      </w:r>
      <w:r w:rsidRPr="00963323">
        <w:rPr>
          <w:rFonts w:ascii="Times New Roman" w:hAnsi="Times New Roman" w:cs="Times New Roman"/>
          <w:b/>
        </w:rPr>
        <w:t>b</w:t>
      </w:r>
      <w:r w:rsidRPr="004445D6">
        <w:rPr>
          <w:rFonts w:ascii="Times New Roman" w:hAnsi="Times New Roman" w:cs="Times New Roman"/>
        </w:rPr>
        <w:t>) a Bloch skyrmion, (</w:t>
      </w:r>
      <w:r w:rsidRPr="00963323">
        <w:rPr>
          <w:rFonts w:ascii="Times New Roman" w:hAnsi="Times New Roman" w:cs="Times New Roman"/>
          <w:b/>
        </w:rPr>
        <w:t>c</w:t>
      </w:r>
      <w:r w:rsidRPr="004445D6">
        <w:rPr>
          <w:rFonts w:ascii="Times New Roman" w:hAnsi="Times New Roman" w:cs="Times New Roman"/>
        </w:rPr>
        <w:t>) a non-topological bubble, and (</w:t>
      </w:r>
      <w:r w:rsidRPr="00963323">
        <w:rPr>
          <w:rFonts w:ascii="Times New Roman" w:hAnsi="Times New Roman" w:cs="Times New Roman"/>
          <w:b/>
        </w:rPr>
        <w:t>d</w:t>
      </w:r>
      <w:r w:rsidRPr="004445D6">
        <w:rPr>
          <w:rFonts w:ascii="Times New Roman" w:hAnsi="Times New Roman" w:cs="Times New Roman"/>
        </w:rPr>
        <w:t xml:space="preserve">) an antiskyrmion, stabilized at </w:t>
      </w:r>
      <m:oMath>
        <m:r>
          <w:rPr>
            <w:rFonts w:ascii="Cambria Math" w:hAnsi="Cambria Math" w:cs="Times New Roman"/>
          </w:rPr>
          <m:t>D/J = 0.07</m:t>
        </m:r>
      </m:oMath>
      <w:r w:rsidRPr="004445D6">
        <w:rPr>
          <w:rFonts w:ascii="Times New Roman" w:hAnsi="Times New Roman" w:cs="Times New Roman"/>
        </w:rPr>
        <w:t xml:space="preserve"> with increasing easy-axis anisotropy </w:t>
      </w:r>
      <m:oMath>
        <m:r>
          <w:rPr>
            <w:rFonts w:ascii="Cambria Math" w:hAnsi="Cambria Math" w:cs="Times New Roman"/>
          </w:rPr>
          <m:t>(K/J=</m:t>
        </m:r>
        <m:r>
          <m:rPr>
            <m:sty m:val="p"/>
          </m:rPr>
          <w:rPr>
            <w:rFonts w:ascii="Cambria Math" w:eastAsiaTheme="minorEastAsia" w:hAnsi="Cambria Math" w:cs="Times New Roman"/>
          </w:rPr>
          <m:t>0.2, 0.35, 0.4, 0.45</m:t>
        </m:r>
        <m:r>
          <w:rPr>
            <w:rFonts w:ascii="Cambria Math" w:eastAsiaTheme="minorEastAsia" w:hAnsi="Cambria Math" w:cs="Times New Roman"/>
          </w:rPr>
          <m:t>).</m:t>
        </m:r>
      </m:oMath>
      <w:r w:rsidRPr="004445D6">
        <w:rPr>
          <w:rFonts w:ascii="Times New Roman" w:hAnsi="Times New Roman" w:cs="Times New Roman"/>
        </w:rPr>
        <w:t xml:space="preserve"> (</w:t>
      </w:r>
      <w:r w:rsidRPr="006B4E65">
        <w:rPr>
          <w:rFonts w:ascii="Times New Roman" w:hAnsi="Times New Roman" w:cs="Times New Roman"/>
          <w:b/>
        </w:rPr>
        <w:t>e</w:t>
      </w:r>
      <w:r w:rsidRPr="004445D6">
        <w:rPr>
          <w:rFonts w:ascii="Times New Roman" w:hAnsi="Times New Roman" w:cs="Times New Roman"/>
        </w:rPr>
        <w:t xml:space="preserve">) Phase diagram as a function of the Dzyaloshinskii–Moriya interaction </w:t>
      </w:r>
      <m:oMath>
        <m:r>
          <w:rPr>
            <w:rFonts w:ascii="Cambria Math" w:hAnsi="Cambria Math" w:cs="Times New Roman"/>
          </w:rPr>
          <m:t>D</m:t>
        </m:r>
      </m:oMath>
      <w:r w:rsidRPr="004445D6">
        <w:rPr>
          <w:rFonts w:ascii="Times New Roman" w:hAnsi="Times New Roman" w:cs="Times New Roman"/>
          <w:i/>
        </w:rPr>
        <w:t xml:space="preserve"> </w:t>
      </w:r>
      <w:r w:rsidRPr="004445D6">
        <w:rPr>
          <w:rFonts w:ascii="Times New Roman" w:hAnsi="Times New Roman" w:cs="Times New Roman"/>
        </w:rPr>
        <w:t xml:space="preserve">and easy-axis anisotropy </w:t>
      </w:r>
      <m:oMath>
        <m:r>
          <w:rPr>
            <w:rFonts w:ascii="Cambria Math" w:hAnsi="Cambria Math" w:cs="Times New Roman"/>
          </w:rPr>
          <m:t>K</m:t>
        </m:r>
      </m:oMath>
      <w:r w:rsidRPr="004445D6">
        <w:rPr>
          <w:rFonts w:ascii="Times New Roman" w:hAnsi="Times New Roman" w:cs="Times New Roman"/>
        </w:rPr>
        <w:t xml:space="preserve">. The color map indicates the net topological charge of the sample </w:t>
      </w:r>
      <m:oMath>
        <m:r>
          <w:rPr>
            <w:rFonts w:ascii="Cambria Math" w:hAnsi="Cambria Math" w:cs="Times New Roman"/>
          </w:rPr>
          <m:t>Q=</m:t>
        </m:r>
        <m:nary>
          <m:naryPr>
            <m:chr m:val="∑"/>
            <m:limLoc m:val="undOvr"/>
            <m:supHide m:val="1"/>
            <m:ctrlPr>
              <w:rPr>
                <w:rFonts w:ascii="Cambria Math" w:hAnsi="Cambria Math" w:cs="Times New Roman"/>
                <w:i/>
              </w:rPr>
            </m:ctrlPr>
          </m:naryPr>
          <m:sub>
            <m:r>
              <m:rPr>
                <m:sty m:val="bi"/>
              </m:rPr>
              <w:rPr>
                <w:rFonts w:ascii="Cambria Math" w:hAnsi="Cambria Math" w:cs="Times New Roman"/>
              </w:rPr>
              <m:t>r</m:t>
            </m:r>
          </m:sub>
          <m:sup/>
          <m:e>
            <m:r>
              <w:rPr>
                <w:rFonts w:ascii="Cambria Math" w:hAnsi="Cambria Math" w:cs="Times New Roman"/>
              </w:rPr>
              <m:t>ρ(</m:t>
            </m:r>
            <m:r>
              <m:rPr>
                <m:sty m:val="bi"/>
              </m:rPr>
              <w:rPr>
                <w:rFonts w:ascii="Cambria Math" w:hAnsi="Cambria Math" w:cs="Times New Roman"/>
              </w:rPr>
              <m:t>r</m:t>
            </m:r>
            <m:r>
              <w:rPr>
                <w:rFonts w:ascii="Cambria Math" w:hAnsi="Cambria Math" w:cs="Times New Roman"/>
              </w:rPr>
              <m:t>)</m:t>
            </m:r>
          </m:e>
        </m:nary>
      </m:oMath>
      <w:r w:rsidRPr="004445D6">
        <w:rPr>
          <w:rFonts w:ascii="Times New Roman" w:eastAsiaTheme="minorEastAsia" w:hAnsi="Times New Roman" w:cs="Times New Roman"/>
        </w:rPr>
        <w:t>,</w:t>
      </w:r>
      <w:r w:rsidRPr="004445D6">
        <w:rPr>
          <w:rFonts w:ascii="Times New Roman" w:hAnsi="Times New Roman" w:cs="Times New Roman"/>
        </w:rPr>
        <w:t xml:space="preserve"> where the topological charge density </w:t>
      </w:r>
      <m:oMath>
        <m:r>
          <w:rPr>
            <w:rFonts w:ascii="Cambria Math" w:hAnsi="Cambria Math" w:cs="Times New Roman"/>
          </w:rPr>
          <m:t>ρ(</m:t>
        </m:r>
        <m:r>
          <m:rPr>
            <m:sty m:val="bi"/>
          </m:rPr>
          <w:rPr>
            <w:rFonts w:ascii="Cambria Math" w:hAnsi="Cambria Math" w:cs="Times New Roman"/>
          </w:rPr>
          <m:t>r</m:t>
        </m:r>
        <m:r>
          <w:rPr>
            <w:rFonts w:ascii="Cambria Math" w:hAnsi="Cambria Math" w:cs="Times New Roman"/>
          </w:rPr>
          <m:t>)</m:t>
        </m:r>
      </m:oMath>
      <w:r w:rsidRPr="004445D6">
        <w:rPr>
          <w:rFonts w:ascii="Times New Roman" w:hAnsi="Times New Roman" w:cs="Times New Roman"/>
        </w:rPr>
        <w:t xml:space="preserve"> for a discrete lattice is defined in </w:t>
      </w:r>
      <w:r w:rsidR="009E3CDB">
        <w:rPr>
          <w:rFonts w:ascii="Times New Roman" w:hAnsi="Times New Roman" w:cs="Times New Roman"/>
        </w:rPr>
        <w:t>Ref.</w:t>
      </w:r>
      <w:r w:rsidR="00D408F1">
        <w:rPr>
          <w:rFonts w:ascii="Times New Roman" w:hAnsi="Times New Roman" w:cs="Times New Roman"/>
        </w:rPr>
        <w:t xml:space="preserve"> </w:t>
      </w:r>
      <w:r w:rsidR="00364276" w:rsidRPr="00D408F1">
        <w:rPr>
          <w:rFonts w:ascii="Times New Roman" w:hAnsi="Times New Roman" w:cs="Times New Roman"/>
        </w:rPr>
        <w:fldChar w:fldCharType="begin"/>
      </w:r>
      <w:r w:rsidR="00364276" w:rsidRPr="00D408F1">
        <w:rPr>
          <w:rFonts w:ascii="Times New Roman" w:hAnsi="Times New Roman" w:cs="Times New Roman"/>
        </w:rPr>
        <w:instrText xml:space="preserve"> ADDIN EN.CITE &lt;EndNote&gt;&lt;Cite&gt;&lt;Author&gt;Berg&lt;/Author&gt;&lt;Year&gt;1981&lt;/Year&gt;&lt;RecNum&gt;389&lt;/RecNum&gt;&lt;DisplayText&gt;&lt;style face="superscript"&gt;8&lt;/style&gt;&lt;/DisplayText&gt;&lt;record&gt;&lt;rec-number&gt;389&lt;/rec-number&gt;&lt;foreign-keys&gt;&lt;key app="EN" db-id="zs0det2e4de09qetwwsvttwzt0rfs9w0pv5t" timestamp="1608889291"&gt;389&lt;/key&gt;&lt;/foreign-keys&gt;&lt;ref-type name="Journal Article"&gt;17&lt;/ref-type&gt;&lt;contributors&gt;&lt;authors&gt;&lt;author&gt;Berg, B&lt;/author&gt;&lt;author&gt;Lüscher, Martin&lt;/author&gt;&lt;/authors&gt;&lt;/contributors&gt;&lt;titles&gt;&lt;title&gt;Definition and statistical distributions of a topological number in the lattice O (3) σ-model&lt;/title&gt;&lt;secondary-title&gt;Nuclear Physics B&lt;/secondary-title&gt;&lt;/titles&gt;&lt;periodical&gt;&lt;full-title&gt;Nuclear Physics B&lt;/full-title&gt;&lt;abbr-1&gt;Nucl. Phys. B&lt;/abbr-1&gt;&lt;abbr-2&gt;Nucl Phys B&lt;/abbr-2&gt;&lt;/periodical&gt;&lt;pages&gt;412-424&lt;/pages&gt;&lt;volume&gt;190&lt;/volume&gt;&lt;number&gt;2&lt;/number&gt;&lt;dates&gt;&lt;year&gt;1981&lt;/year&gt;&lt;/dates&gt;&lt;isbn&gt;0550-3213&lt;/isbn&gt;&lt;urls&gt;&lt;/urls&gt;&lt;/record&gt;&lt;/Cite&gt;&lt;/EndNote&gt;</w:instrText>
      </w:r>
      <w:r w:rsidR="00364276" w:rsidRPr="00D408F1">
        <w:rPr>
          <w:rFonts w:ascii="Times New Roman" w:hAnsi="Times New Roman" w:cs="Times New Roman"/>
        </w:rPr>
        <w:fldChar w:fldCharType="separate"/>
      </w:r>
      <w:r w:rsidR="00364276" w:rsidRPr="00D408F1">
        <w:rPr>
          <w:rFonts w:ascii="Times New Roman" w:hAnsi="Times New Roman" w:cs="Times New Roman"/>
          <w:noProof/>
        </w:rPr>
        <w:t>8</w:t>
      </w:r>
      <w:r w:rsidR="00364276" w:rsidRPr="00D408F1">
        <w:rPr>
          <w:rFonts w:ascii="Times New Roman" w:hAnsi="Times New Roman" w:cs="Times New Roman"/>
        </w:rPr>
        <w:fldChar w:fldCharType="end"/>
      </w:r>
      <w:r w:rsidRPr="004445D6">
        <w:rPr>
          <w:rFonts w:ascii="Times New Roman" w:hAnsi="Times New Roman" w:cs="Times New Roman"/>
        </w:rPr>
        <w:t xml:space="preserve">. In some cases, we obtain </w:t>
      </w:r>
      <m:oMath>
        <m:r>
          <w:rPr>
            <w:rFonts w:ascii="Cambria Math" w:hAnsi="Cambria Math" w:cs="Times New Roman"/>
          </w:rPr>
          <m:t>Q=2</m:t>
        </m:r>
      </m:oMath>
      <w:r w:rsidRPr="004445D6">
        <w:rPr>
          <w:rFonts w:ascii="Times New Roman" w:hAnsi="Times New Roman" w:cs="Times New Roman"/>
        </w:rPr>
        <w:t xml:space="preserve"> for two antiskyrmions and </w:t>
      </w:r>
      <m:oMath>
        <m:r>
          <w:rPr>
            <w:rFonts w:ascii="Cambria Math" w:hAnsi="Cambria Math" w:cs="Times New Roman"/>
          </w:rPr>
          <m:t>Q=1/2</m:t>
        </m:r>
      </m:oMath>
      <w:r w:rsidRPr="004445D6">
        <w:rPr>
          <w:rFonts w:ascii="Times New Roman" w:hAnsi="Times New Roman" w:cs="Times New Roman"/>
        </w:rPr>
        <w:t xml:space="preserve"> for edge fractional antiskyrmions. All the results are obtained in a 50</w:t>
      </w:r>
      <w:r w:rsidR="007715D0">
        <w:rPr>
          <w:rFonts w:ascii="Times New Roman" w:hAnsi="Times New Roman" w:cs="Times New Roman"/>
        </w:rPr>
        <w:t xml:space="preserve"> </w:t>
      </w:r>
      <w:r w:rsidRPr="004445D6">
        <w:rPr>
          <w:rFonts w:ascii="Times New Roman" w:hAnsi="Times New Roman" w:cs="Times New Roman"/>
        </w:rPr>
        <w:t>×</w:t>
      </w:r>
      <w:r w:rsidR="007715D0">
        <w:rPr>
          <w:rFonts w:ascii="Times New Roman" w:hAnsi="Times New Roman" w:cs="Times New Roman"/>
        </w:rPr>
        <w:t xml:space="preserve"> </w:t>
      </w:r>
      <w:r w:rsidRPr="004445D6">
        <w:rPr>
          <w:rFonts w:ascii="Times New Roman" w:hAnsi="Times New Roman" w:cs="Times New Roman"/>
        </w:rPr>
        <w:t>50</w:t>
      </w:r>
      <w:r w:rsidR="007715D0">
        <w:rPr>
          <w:rFonts w:ascii="Times New Roman" w:hAnsi="Times New Roman" w:cs="Times New Roman"/>
        </w:rPr>
        <w:t xml:space="preserve"> </w:t>
      </w:r>
      <w:r w:rsidRPr="004445D6">
        <w:rPr>
          <w:rFonts w:ascii="Times New Roman" w:hAnsi="Times New Roman" w:cs="Times New Roman"/>
        </w:rPr>
        <w:t>×</w:t>
      </w:r>
      <w:r w:rsidR="007715D0">
        <w:rPr>
          <w:rFonts w:ascii="Times New Roman" w:hAnsi="Times New Roman" w:cs="Times New Roman"/>
        </w:rPr>
        <w:t xml:space="preserve"> </w:t>
      </w:r>
      <w:r w:rsidRPr="004445D6">
        <w:rPr>
          <w:rFonts w:ascii="Times New Roman" w:hAnsi="Times New Roman" w:cs="Times New Roman"/>
        </w:rPr>
        <w:t xml:space="preserve">5 spin system using Monte Carlo simulated annealing with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vertAlign w:val="subscript"/>
              </w:rPr>
              <m:t>dp</m:t>
            </m:r>
          </m:sub>
        </m:sSub>
        <m:r>
          <w:rPr>
            <w:rFonts w:ascii="Cambria Math" w:hAnsi="Cambria Math" w:cs="Times New Roman"/>
          </w:rPr>
          <m:t>=0.05</m:t>
        </m:r>
      </m:oMath>
      <w:r w:rsidRPr="004445D6">
        <w:rPr>
          <w:rFonts w:ascii="Times New Roman" w:hAnsi="Times New Roman" w:cs="Times New Roman"/>
        </w:rPr>
        <w:t xml:space="preserve">, </w:t>
      </w:r>
      <m:oMath>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B</m:t>
            </m:r>
          </m:sub>
        </m:s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vertAlign w:val="subscript"/>
              </w:rPr>
              <m:t>z</m:t>
            </m:r>
          </m:sub>
        </m:sSub>
        <m:r>
          <w:rPr>
            <w:rFonts w:ascii="Cambria Math" w:hAnsi="Cambria Math" w:cs="Times New Roman"/>
          </w:rPr>
          <m:t>/JS=0.05</m:t>
        </m:r>
      </m:oMath>
      <w:r w:rsidRPr="004445D6">
        <w:rPr>
          <w:rFonts w:ascii="Times New Roman" w:hAnsi="Times New Roman" w:cs="Times New Roman"/>
        </w:rPr>
        <w:t xml:space="preserve">, and </w:t>
      </w:r>
      <m:oMath>
        <m:r>
          <w:rPr>
            <w:rFonts w:ascii="Cambria Math" w:hAnsi="Cambria Math" w:cs="Times New Roman"/>
          </w:rPr>
          <m:t>T/J=0.7</m:t>
        </m:r>
      </m:oMath>
      <w:r w:rsidRPr="004445D6">
        <w:rPr>
          <w:rFonts w:ascii="Times New Roman" w:hAnsi="Times New Roman" w:cs="Times New Roman"/>
        </w:rPr>
        <w:t>.</w:t>
      </w:r>
    </w:p>
    <w:p w14:paraId="558AF228" w14:textId="77777777" w:rsidR="00FF6963" w:rsidRDefault="00FF6963" w:rsidP="004445D6">
      <w:pPr>
        <w:spacing w:line="360" w:lineRule="auto"/>
        <w:ind w:left="-15" w:right="-15"/>
        <w:jc w:val="both"/>
        <w:rPr>
          <w:rFonts w:ascii="Times New Roman" w:hAnsi="Times New Roman" w:cs="Times New Roman"/>
        </w:rPr>
      </w:pPr>
    </w:p>
    <w:p w14:paraId="4E78D82D" w14:textId="0445B652" w:rsidR="00FF6963" w:rsidRDefault="00FF6963" w:rsidP="004445D6">
      <w:pPr>
        <w:spacing w:line="360" w:lineRule="auto"/>
        <w:ind w:left="-15" w:right="-15"/>
        <w:jc w:val="both"/>
        <w:rPr>
          <w:rFonts w:ascii="Times New Roman" w:hAnsi="Times New Roman" w:cs="Times New Roman"/>
        </w:rPr>
      </w:pPr>
    </w:p>
    <w:p w14:paraId="017019EC" w14:textId="449F13B4" w:rsidR="006B4E65" w:rsidRDefault="006B4E65" w:rsidP="004445D6">
      <w:pPr>
        <w:spacing w:line="360" w:lineRule="auto"/>
        <w:ind w:left="-15" w:right="-15"/>
        <w:jc w:val="both"/>
        <w:rPr>
          <w:rFonts w:ascii="Times New Roman" w:hAnsi="Times New Roman" w:cs="Times New Roman"/>
        </w:rPr>
      </w:pPr>
    </w:p>
    <w:p w14:paraId="25C3B73C" w14:textId="60594BBE" w:rsidR="006B4E65" w:rsidRDefault="006B4E65" w:rsidP="004445D6">
      <w:pPr>
        <w:spacing w:line="360" w:lineRule="auto"/>
        <w:ind w:left="-15" w:right="-15"/>
        <w:jc w:val="both"/>
        <w:rPr>
          <w:rFonts w:ascii="Times New Roman" w:hAnsi="Times New Roman" w:cs="Times New Roman"/>
        </w:rPr>
      </w:pPr>
    </w:p>
    <w:p w14:paraId="5CBB94C9" w14:textId="2347B7EA" w:rsidR="006B4E65" w:rsidRDefault="006B4E65" w:rsidP="004445D6">
      <w:pPr>
        <w:spacing w:line="360" w:lineRule="auto"/>
        <w:ind w:left="-15" w:right="-15"/>
        <w:jc w:val="both"/>
        <w:rPr>
          <w:rFonts w:ascii="Times New Roman" w:hAnsi="Times New Roman" w:cs="Times New Roman"/>
        </w:rPr>
      </w:pPr>
    </w:p>
    <w:p w14:paraId="11675E22" w14:textId="4592F4D3" w:rsidR="006B4E65" w:rsidRDefault="006B4E65" w:rsidP="004445D6">
      <w:pPr>
        <w:spacing w:line="360" w:lineRule="auto"/>
        <w:ind w:left="-15" w:right="-15"/>
        <w:jc w:val="both"/>
        <w:rPr>
          <w:rFonts w:ascii="Times New Roman" w:hAnsi="Times New Roman" w:cs="Times New Roman"/>
        </w:rPr>
      </w:pPr>
    </w:p>
    <w:p w14:paraId="19E5935C" w14:textId="1752EBC5" w:rsidR="006B4E65" w:rsidRDefault="006B4E65" w:rsidP="00211980">
      <w:pPr>
        <w:spacing w:line="360" w:lineRule="auto"/>
        <w:ind w:right="-15"/>
        <w:jc w:val="both"/>
        <w:rPr>
          <w:rFonts w:ascii="Times New Roman" w:hAnsi="Times New Roman" w:cs="Times New Roman"/>
        </w:rPr>
      </w:pPr>
    </w:p>
    <w:p w14:paraId="632B92A5" w14:textId="77777777" w:rsidR="006B4E65" w:rsidRDefault="006B4E65" w:rsidP="004445D6">
      <w:pPr>
        <w:spacing w:line="360" w:lineRule="auto"/>
        <w:ind w:left="-15" w:right="-15"/>
        <w:jc w:val="both"/>
        <w:rPr>
          <w:rFonts w:ascii="Times New Roman" w:hAnsi="Times New Roman" w:cs="Times New Roman"/>
        </w:rPr>
      </w:pPr>
    </w:p>
    <w:p w14:paraId="1BCE0193" w14:textId="4DD29B5E" w:rsidR="00F820B3" w:rsidRPr="004445D6" w:rsidRDefault="004445D6" w:rsidP="004445D6">
      <w:pPr>
        <w:spacing w:line="360" w:lineRule="auto"/>
        <w:ind w:left="-15" w:right="-15"/>
        <w:jc w:val="both"/>
        <w:rPr>
          <w:rFonts w:ascii="Times New Roman" w:hAnsi="Times New Roman" w:cs="Times New Roman"/>
          <w:b/>
        </w:rPr>
      </w:pPr>
      <w:r w:rsidRPr="004445D6">
        <w:rPr>
          <w:rFonts w:ascii="Times New Roman" w:hAnsi="Times New Roman" w:cs="Times New Roman"/>
          <w:b/>
        </w:rPr>
        <w:t>References</w:t>
      </w:r>
    </w:p>
    <w:p w14:paraId="2FD23A04" w14:textId="76590704" w:rsidR="00F820B3" w:rsidRPr="004445D6" w:rsidRDefault="00F820B3" w:rsidP="001C3AC3">
      <w:pPr>
        <w:rPr>
          <w:rFonts w:ascii="Times New Roman" w:hAnsi="Times New Roman" w:cs="Times New Roman"/>
        </w:rPr>
      </w:pPr>
    </w:p>
    <w:p w14:paraId="1783435D" w14:textId="77777777" w:rsidR="009E3CDB" w:rsidRPr="00831142" w:rsidRDefault="009E3CDB" w:rsidP="009E3CDB">
      <w:pPr>
        <w:rPr>
          <w:rFonts w:ascii="Times New Roman" w:hAnsi="Times New Roman" w:cs="Times New Roman"/>
        </w:rPr>
      </w:pPr>
    </w:p>
    <w:p w14:paraId="5E2763D8" w14:textId="77777777" w:rsidR="00364276" w:rsidRPr="00364276" w:rsidRDefault="009E3CDB" w:rsidP="00CA3564">
      <w:pPr>
        <w:pStyle w:val="EndNoteBibliography"/>
        <w:ind w:left="720" w:hanging="510"/>
      </w:pPr>
      <w:r w:rsidRPr="009E3CDB">
        <w:fldChar w:fldCharType="begin"/>
      </w:r>
      <w:r w:rsidRPr="009E3CDB">
        <w:instrText xml:space="preserve"> ADDIN EN.REFLIST </w:instrText>
      </w:r>
      <w:r w:rsidRPr="009E3CDB">
        <w:fldChar w:fldCharType="separate"/>
      </w:r>
      <w:r w:rsidR="00364276" w:rsidRPr="00364276">
        <w:t>1</w:t>
      </w:r>
      <w:r w:rsidR="00364276" w:rsidRPr="00364276">
        <w:tab/>
        <w:t>Jena, J.</w:t>
      </w:r>
      <w:r w:rsidR="00364276" w:rsidRPr="00364276">
        <w:rPr>
          <w:i/>
        </w:rPr>
        <w:t xml:space="preserve"> et al.</w:t>
      </w:r>
      <w:r w:rsidR="00364276" w:rsidRPr="00364276">
        <w:t xml:space="preserve"> Elliptical Bloch skyrmion chiral twins in an antiskyrmion system. </w:t>
      </w:r>
      <w:r w:rsidR="00364276" w:rsidRPr="00364276">
        <w:rPr>
          <w:i/>
        </w:rPr>
        <w:t>Nat. Commun.</w:t>
      </w:r>
      <w:r w:rsidR="00364276" w:rsidRPr="00364276">
        <w:t xml:space="preserve"> </w:t>
      </w:r>
      <w:r w:rsidR="00364276" w:rsidRPr="00364276">
        <w:rPr>
          <w:b/>
        </w:rPr>
        <w:t>11</w:t>
      </w:r>
      <w:r w:rsidR="00364276" w:rsidRPr="00364276">
        <w:t>, 1115 (2020).</w:t>
      </w:r>
    </w:p>
    <w:p w14:paraId="0335E200" w14:textId="77777777" w:rsidR="00364276" w:rsidRPr="00364276" w:rsidRDefault="00364276" w:rsidP="00CA3564">
      <w:pPr>
        <w:pStyle w:val="EndNoteBibliography"/>
        <w:ind w:left="720" w:hanging="510"/>
      </w:pPr>
      <w:r w:rsidRPr="00364276">
        <w:t>2</w:t>
      </w:r>
      <w:r w:rsidRPr="00364276">
        <w:tab/>
        <w:t>Peng, L.</w:t>
      </w:r>
      <w:r w:rsidRPr="00364276">
        <w:rPr>
          <w:i/>
        </w:rPr>
        <w:t xml:space="preserve"> et al.</w:t>
      </w:r>
      <w:r w:rsidRPr="00364276">
        <w:t xml:space="preserve"> Controlled transformation of skyrmions and antiskyrmions in a non-centrosymmetric magnet. </w:t>
      </w:r>
      <w:r w:rsidRPr="00364276">
        <w:rPr>
          <w:i/>
        </w:rPr>
        <w:t>Nat. Nanotechnol.</w:t>
      </w:r>
      <w:r w:rsidRPr="00364276">
        <w:t xml:space="preserve"> </w:t>
      </w:r>
      <w:r w:rsidRPr="00364276">
        <w:rPr>
          <w:b/>
        </w:rPr>
        <w:t>15</w:t>
      </w:r>
      <w:r w:rsidRPr="00364276">
        <w:t>, 181 (2020).</w:t>
      </w:r>
    </w:p>
    <w:p w14:paraId="3A294D82" w14:textId="77777777" w:rsidR="00364276" w:rsidRPr="00364276" w:rsidRDefault="00364276" w:rsidP="00CA3564">
      <w:pPr>
        <w:pStyle w:val="EndNoteBibliography"/>
        <w:ind w:left="720" w:hanging="510"/>
      </w:pPr>
      <w:r w:rsidRPr="00364276">
        <w:t>3</w:t>
      </w:r>
      <w:r w:rsidRPr="00364276">
        <w:tab/>
        <w:t xml:space="preserve">Mak, C. Stochastic potential switching algorithm for Monte Carlo simulations of complex systems. </w:t>
      </w:r>
      <w:r w:rsidRPr="00364276">
        <w:rPr>
          <w:i/>
        </w:rPr>
        <w:t>J. Chem. Phys.</w:t>
      </w:r>
      <w:r w:rsidRPr="00364276">
        <w:t xml:space="preserve"> </w:t>
      </w:r>
      <w:r w:rsidRPr="00364276">
        <w:rPr>
          <w:b/>
        </w:rPr>
        <w:t>122</w:t>
      </w:r>
      <w:r w:rsidRPr="00364276">
        <w:t>, 214110 (2005).</w:t>
      </w:r>
    </w:p>
    <w:p w14:paraId="04A7AB18" w14:textId="77777777" w:rsidR="00364276" w:rsidRPr="00364276" w:rsidRDefault="00364276" w:rsidP="00CA3564">
      <w:pPr>
        <w:pStyle w:val="EndNoteBibliography"/>
        <w:ind w:left="720" w:hanging="510"/>
      </w:pPr>
      <w:r w:rsidRPr="00364276">
        <w:t>4</w:t>
      </w:r>
      <w:r w:rsidRPr="00364276">
        <w:tab/>
        <w:t xml:space="preserve">Sasaki, M. &amp; Matsubara, F. Stochastic cutoff method for long-range interacting systems. </w:t>
      </w:r>
      <w:r w:rsidRPr="00364276">
        <w:rPr>
          <w:i/>
        </w:rPr>
        <w:t>J. Phys. Soc. Jpn.</w:t>
      </w:r>
      <w:r w:rsidRPr="00364276">
        <w:t xml:space="preserve"> </w:t>
      </w:r>
      <w:r w:rsidRPr="00364276">
        <w:rPr>
          <w:b/>
        </w:rPr>
        <w:t>77</w:t>
      </w:r>
      <w:r w:rsidRPr="00364276">
        <w:t>, 024004 (2008).</w:t>
      </w:r>
    </w:p>
    <w:p w14:paraId="5FB39FC7" w14:textId="77777777" w:rsidR="00364276" w:rsidRPr="00364276" w:rsidRDefault="00364276" w:rsidP="00CA3564">
      <w:pPr>
        <w:pStyle w:val="EndNoteBibliography"/>
        <w:ind w:left="720" w:hanging="510"/>
      </w:pPr>
      <w:r w:rsidRPr="00364276">
        <w:t>5</w:t>
      </w:r>
      <w:r w:rsidRPr="00364276">
        <w:tab/>
        <w:t>Hinokihara, T., Nishino, M., Toga, Y. &amp; Miyashita, S. Exploration of the effects of dipole-dipole interactions in Nd</w:t>
      </w:r>
      <w:r w:rsidRPr="00364276">
        <w:rPr>
          <w:vertAlign w:val="subscript"/>
        </w:rPr>
        <w:t>2</w:t>
      </w:r>
      <w:r w:rsidRPr="00364276">
        <w:t>Fe</w:t>
      </w:r>
      <w:r w:rsidRPr="00364276">
        <w:rPr>
          <w:vertAlign w:val="subscript"/>
        </w:rPr>
        <w:t>14</w:t>
      </w:r>
      <w:r w:rsidRPr="00364276">
        <w:t xml:space="preserve">B thin films based on a stochastic cutoff method with a novel efficient algorithm. </w:t>
      </w:r>
      <w:r w:rsidRPr="00364276">
        <w:rPr>
          <w:i/>
        </w:rPr>
        <w:t>Phys. Rev. B</w:t>
      </w:r>
      <w:r w:rsidRPr="00364276">
        <w:t xml:space="preserve"> </w:t>
      </w:r>
      <w:r w:rsidRPr="00364276">
        <w:rPr>
          <w:b/>
        </w:rPr>
        <w:t>97</w:t>
      </w:r>
      <w:r w:rsidRPr="00364276">
        <w:t>, 104427 (2018).</w:t>
      </w:r>
    </w:p>
    <w:p w14:paraId="5D09BB2E" w14:textId="77777777" w:rsidR="00364276" w:rsidRPr="00364276" w:rsidRDefault="00364276" w:rsidP="00CA3564">
      <w:pPr>
        <w:pStyle w:val="EndNoteBibliography"/>
        <w:ind w:left="720" w:hanging="510"/>
      </w:pPr>
      <w:r w:rsidRPr="00364276">
        <w:t>6</w:t>
      </w:r>
      <w:r w:rsidRPr="00364276">
        <w:tab/>
        <w:t xml:space="preserve">Skubic, B., Hellsvik, J., Nordström, L. &amp; Eriksson, O. A method for atomistic spin dynamics simulations: implementation and examples. </w:t>
      </w:r>
      <w:r w:rsidRPr="00364276">
        <w:rPr>
          <w:i/>
        </w:rPr>
        <w:t>J. Phys.: Condens. Matter</w:t>
      </w:r>
      <w:r w:rsidRPr="00364276">
        <w:t xml:space="preserve"> </w:t>
      </w:r>
      <w:r w:rsidRPr="00364276">
        <w:rPr>
          <w:b/>
        </w:rPr>
        <w:t>20</w:t>
      </w:r>
      <w:r w:rsidRPr="00364276">
        <w:t>, 315203 (2008).</w:t>
      </w:r>
    </w:p>
    <w:p w14:paraId="247EE995" w14:textId="77777777" w:rsidR="00364276" w:rsidRPr="00364276" w:rsidRDefault="00364276" w:rsidP="00CA3564">
      <w:pPr>
        <w:pStyle w:val="EndNoteBibliography"/>
        <w:ind w:left="720" w:hanging="510"/>
      </w:pPr>
      <w:r w:rsidRPr="00364276">
        <w:t>7</w:t>
      </w:r>
      <w:r w:rsidRPr="00364276">
        <w:tab/>
        <w:t>Milde, P.</w:t>
      </w:r>
      <w:r w:rsidRPr="00364276">
        <w:rPr>
          <w:i/>
        </w:rPr>
        <w:t xml:space="preserve"> et al.</w:t>
      </w:r>
      <w:r w:rsidRPr="00364276">
        <w:t xml:space="preserve"> Unwinding of a skyrmion lattice by magnetic monopoles. </w:t>
      </w:r>
      <w:r w:rsidRPr="00364276">
        <w:rPr>
          <w:i/>
        </w:rPr>
        <w:t>Science</w:t>
      </w:r>
      <w:r w:rsidRPr="00364276">
        <w:t xml:space="preserve"> </w:t>
      </w:r>
      <w:r w:rsidRPr="00364276">
        <w:rPr>
          <w:b/>
        </w:rPr>
        <w:t>340</w:t>
      </w:r>
      <w:r w:rsidRPr="00364276">
        <w:t>, 1076 (2013).</w:t>
      </w:r>
    </w:p>
    <w:p w14:paraId="5E93B9CF" w14:textId="77777777" w:rsidR="00364276" w:rsidRPr="00364276" w:rsidRDefault="00364276" w:rsidP="00CA3564">
      <w:pPr>
        <w:pStyle w:val="EndNoteBibliography"/>
        <w:ind w:left="720" w:hanging="510"/>
      </w:pPr>
      <w:r w:rsidRPr="00364276">
        <w:t>8</w:t>
      </w:r>
      <w:r w:rsidRPr="00364276">
        <w:tab/>
        <w:t xml:space="preserve">Berg, B. &amp; Lüscher, M. Definition and statistical distributions of a topological number in the lattice O (3) σ-model. </w:t>
      </w:r>
      <w:r w:rsidRPr="00364276">
        <w:rPr>
          <w:i/>
        </w:rPr>
        <w:t>Nucl. Phys. B</w:t>
      </w:r>
      <w:r w:rsidRPr="00364276">
        <w:t xml:space="preserve"> </w:t>
      </w:r>
      <w:r w:rsidRPr="00364276">
        <w:rPr>
          <w:b/>
        </w:rPr>
        <w:t>190</w:t>
      </w:r>
      <w:r w:rsidRPr="00364276">
        <w:t>, 412-424 (1981).</w:t>
      </w:r>
    </w:p>
    <w:p w14:paraId="4DB1C415" w14:textId="33D3C75B" w:rsidR="002132E5" w:rsidRDefault="009E3CDB" w:rsidP="00CA3564">
      <w:pPr>
        <w:spacing w:after="29"/>
        <w:ind w:left="-15" w:right="-15" w:hanging="510"/>
        <w:rPr>
          <w:rFonts w:ascii="Times New Roman" w:eastAsiaTheme="minorEastAsia" w:hAnsi="Times New Roman" w:cs="Times New Roman"/>
        </w:rPr>
      </w:pPr>
      <w:r w:rsidRPr="009E3CDB">
        <w:rPr>
          <w:rFonts w:ascii="Times New Roman" w:hAnsi="Times New Roman" w:cs="Times New Roman"/>
        </w:rPr>
        <w:fldChar w:fldCharType="end"/>
      </w:r>
    </w:p>
    <w:p w14:paraId="2CA38027" w14:textId="77777777" w:rsidR="002132E5" w:rsidRDefault="002132E5" w:rsidP="002132E5">
      <w:pPr>
        <w:spacing w:line="360" w:lineRule="auto"/>
        <w:jc w:val="both"/>
        <w:rPr>
          <w:rFonts w:ascii="Times New Roman" w:hAnsi="Times New Roman" w:cs="Times New Roman"/>
          <w:b/>
          <w:sz w:val="30"/>
          <w:szCs w:val="30"/>
          <w:lang w:val="en-US"/>
        </w:rPr>
      </w:pPr>
    </w:p>
    <w:p w14:paraId="17782546" w14:textId="77777777" w:rsidR="002132E5" w:rsidRDefault="002132E5" w:rsidP="002132E5">
      <w:pPr>
        <w:spacing w:line="360" w:lineRule="auto"/>
        <w:jc w:val="both"/>
        <w:rPr>
          <w:rFonts w:ascii="Times New Roman" w:hAnsi="Times New Roman" w:cs="Times New Roman"/>
          <w:b/>
          <w:sz w:val="30"/>
          <w:szCs w:val="30"/>
          <w:lang w:val="en-US"/>
        </w:rPr>
      </w:pPr>
    </w:p>
    <w:p w14:paraId="506F0F60" w14:textId="53ED6D12" w:rsidR="00F820B3" w:rsidRPr="00E80A76" w:rsidRDefault="00F820B3" w:rsidP="009E3CDB">
      <w:pPr>
        <w:spacing w:line="360" w:lineRule="auto"/>
        <w:jc w:val="both"/>
      </w:pPr>
    </w:p>
    <w:sectPr w:rsidR="00F820B3" w:rsidRPr="00E80A76" w:rsidSect="00585B5C">
      <w:footerReference w:type="even" r:id="rId26"/>
      <w:footerReference w:type="default" r:id="rId27"/>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8D39FD" w14:textId="77777777" w:rsidR="001E5690" w:rsidRDefault="001E5690" w:rsidP="00587CBF">
      <w:r>
        <w:separator/>
      </w:r>
    </w:p>
  </w:endnote>
  <w:endnote w:type="continuationSeparator" w:id="0">
    <w:p w14:paraId="5BBDDD67" w14:textId="77777777" w:rsidR="001E5690" w:rsidRDefault="001E5690" w:rsidP="00587C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Lucida Grande">
    <w:altName w:val="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 w:name="+mn-ea">
    <w:panose1 w:val="020B0604020202020204"/>
    <w:charset w:val="00"/>
    <w:family w:val="roman"/>
    <w:notTrueType/>
    <w:pitch w:val="default"/>
  </w:font>
  <w:font w:name="+mn-cs">
    <w:panose1 w:val="020B0604020202020204"/>
    <w:charset w:val="00"/>
    <w:family w:val="roman"/>
    <w:notTrueType/>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10822198"/>
      <w:docPartObj>
        <w:docPartGallery w:val="Page Numbers (Bottom of Page)"/>
        <w:docPartUnique/>
      </w:docPartObj>
    </w:sdtPr>
    <w:sdtEndPr>
      <w:rPr>
        <w:rStyle w:val="PageNumber"/>
      </w:rPr>
    </w:sdtEndPr>
    <w:sdtContent>
      <w:p w14:paraId="32338CF7" w14:textId="4C3CB1BE" w:rsidR="00587CBF" w:rsidRDefault="00587CBF" w:rsidP="007A156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68C3FD" w14:textId="77777777" w:rsidR="00587CBF" w:rsidRDefault="00587C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018737775"/>
      <w:docPartObj>
        <w:docPartGallery w:val="Page Numbers (Bottom of Page)"/>
        <w:docPartUnique/>
      </w:docPartObj>
    </w:sdtPr>
    <w:sdtEndPr>
      <w:rPr>
        <w:rStyle w:val="PageNumber"/>
      </w:rPr>
    </w:sdtEndPr>
    <w:sdtContent>
      <w:p w14:paraId="7F16E9EA" w14:textId="5D212FC2" w:rsidR="00587CBF" w:rsidRPr="00700B64" w:rsidRDefault="00587CBF" w:rsidP="007A156E">
        <w:pPr>
          <w:pStyle w:val="Footer"/>
          <w:framePr w:wrap="none" w:vAnchor="text" w:hAnchor="margin" w:xAlign="center" w:y="1"/>
          <w:rPr>
            <w:rStyle w:val="PageNumber"/>
            <w:rFonts w:ascii="Times New Roman" w:hAnsi="Times New Roman" w:cs="Times New Roman"/>
          </w:rPr>
        </w:pPr>
        <w:r w:rsidRPr="00700B64">
          <w:rPr>
            <w:rStyle w:val="PageNumber"/>
            <w:rFonts w:ascii="Times New Roman" w:hAnsi="Times New Roman" w:cs="Times New Roman"/>
          </w:rPr>
          <w:fldChar w:fldCharType="begin"/>
        </w:r>
        <w:r w:rsidRPr="00700B64">
          <w:rPr>
            <w:rStyle w:val="PageNumber"/>
            <w:rFonts w:ascii="Times New Roman" w:hAnsi="Times New Roman" w:cs="Times New Roman"/>
          </w:rPr>
          <w:instrText xml:space="preserve"> PAGE </w:instrText>
        </w:r>
        <w:r w:rsidRPr="00700B64">
          <w:rPr>
            <w:rStyle w:val="PageNumber"/>
            <w:rFonts w:ascii="Times New Roman" w:hAnsi="Times New Roman" w:cs="Times New Roman"/>
          </w:rPr>
          <w:fldChar w:fldCharType="separate"/>
        </w:r>
        <w:r w:rsidR="00346F1A">
          <w:rPr>
            <w:rStyle w:val="PageNumber"/>
            <w:rFonts w:ascii="Times New Roman" w:hAnsi="Times New Roman" w:cs="Times New Roman"/>
            <w:noProof/>
          </w:rPr>
          <w:t>8</w:t>
        </w:r>
        <w:r w:rsidRPr="00700B64">
          <w:rPr>
            <w:rStyle w:val="PageNumber"/>
            <w:rFonts w:ascii="Times New Roman" w:hAnsi="Times New Roman" w:cs="Times New Roman"/>
          </w:rPr>
          <w:fldChar w:fldCharType="end"/>
        </w:r>
      </w:p>
    </w:sdtContent>
  </w:sdt>
  <w:p w14:paraId="2704D2C7" w14:textId="77777777" w:rsidR="00587CBF" w:rsidRDefault="00587C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61BDE2" w14:textId="77777777" w:rsidR="001E5690" w:rsidRDefault="001E5690" w:rsidP="00587CBF">
      <w:r>
        <w:separator/>
      </w:r>
    </w:p>
  </w:footnote>
  <w:footnote w:type="continuationSeparator" w:id="0">
    <w:p w14:paraId="469AFFCB" w14:textId="77777777" w:rsidR="001E5690" w:rsidRDefault="001E5690" w:rsidP="00587CB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CE4F06"/>
    <w:multiLevelType w:val="hybridMultilevel"/>
    <w:tmpl w:val="E71803A4"/>
    <w:lvl w:ilvl="0" w:tplc="1EEA7E7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1AD80303"/>
    <w:multiLevelType w:val="hybridMultilevel"/>
    <w:tmpl w:val="8E5E2AC6"/>
    <w:lvl w:ilvl="0" w:tplc="4EC68AA0">
      <w:start w:val="1"/>
      <w:numFmt w:val="decimal"/>
      <w:lvlText w:val="[%1]"/>
      <w:lvlJc w:val="left"/>
      <w:pPr>
        <w:ind w:left="598"/>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1" w:tplc="923EB6C0">
      <w:start w:val="1"/>
      <w:numFmt w:val="lowerLetter"/>
      <w:lvlText w:val="%2"/>
      <w:lvlJc w:val="left"/>
      <w:pPr>
        <w:ind w:left="117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2" w:tplc="91E0B6EE">
      <w:start w:val="1"/>
      <w:numFmt w:val="lowerRoman"/>
      <w:lvlText w:val="%3"/>
      <w:lvlJc w:val="left"/>
      <w:pPr>
        <w:ind w:left="189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3" w:tplc="56EE3FD8">
      <w:start w:val="1"/>
      <w:numFmt w:val="decimal"/>
      <w:lvlText w:val="%4"/>
      <w:lvlJc w:val="left"/>
      <w:pPr>
        <w:ind w:left="261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4" w:tplc="94CE2C90">
      <w:start w:val="1"/>
      <w:numFmt w:val="lowerLetter"/>
      <w:lvlText w:val="%5"/>
      <w:lvlJc w:val="left"/>
      <w:pPr>
        <w:ind w:left="333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5" w:tplc="178474A2">
      <w:start w:val="1"/>
      <w:numFmt w:val="lowerRoman"/>
      <w:lvlText w:val="%6"/>
      <w:lvlJc w:val="left"/>
      <w:pPr>
        <w:ind w:left="405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6" w:tplc="FBDCB77E">
      <w:start w:val="1"/>
      <w:numFmt w:val="decimal"/>
      <w:lvlText w:val="%7"/>
      <w:lvlJc w:val="left"/>
      <w:pPr>
        <w:ind w:left="477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7" w:tplc="FDFAF9E6">
      <w:start w:val="1"/>
      <w:numFmt w:val="lowerLetter"/>
      <w:lvlText w:val="%8"/>
      <w:lvlJc w:val="left"/>
      <w:pPr>
        <w:ind w:left="549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8" w:tplc="A49C648A">
      <w:start w:val="1"/>
      <w:numFmt w:val="lowerRoman"/>
      <w:lvlText w:val="%9"/>
      <w:lvlJc w:val="left"/>
      <w:pPr>
        <w:ind w:left="621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zs0det2e4de09qetwwsvttwzt0rfs9w0pv5t&quot;&gt;Nanostripe - Copy&lt;record-ids&gt;&lt;item&gt;205&lt;/item&gt;&lt;item&gt;209&lt;/item&gt;&lt;item&gt;261&lt;/item&gt;&lt;item&gt;384&lt;/item&gt;&lt;item&gt;385&lt;/item&gt;&lt;item&gt;386&lt;/item&gt;&lt;item&gt;388&lt;/item&gt;&lt;item&gt;389&lt;/item&gt;&lt;/record-ids&gt;&lt;/item&gt;&lt;/Libraries&gt;"/>
  </w:docVars>
  <w:rsids>
    <w:rsidRoot w:val="007A4E41"/>
    <w:rsid w:val="00000506"/>
    <w:rsid w:val="00002AEC"/>
    <w:rsid w:val="000B366D"/>
    <w:rsid w:val="000D2529"/>
    <w:rsid w:val="000F593F"/>
    <w:rsid w:val="00126419"/>
    <w:rsid w:val="00127503"/>
    <w:rsid w:val="0017034A"/>
    <w:rsid w:val="001A14D9"/>
    <w:rsid w:val="001A267E"/>
    <w:rsid w:val="001A763B"/>
    <w:rsid w:val="001B4E00"/>
    <w:rsid w:val="001C28B4"/>
    <w:rsid w:val="001C2D42"/>
    <w:rsid w:val="001C3AC3"/>
    <w:rsid w:val="001D7799"/>
    <w:rsid w:val="001E5690"/>
    <w:rsid w:val="001F1154"/>
    <w:rsid w:val="00211980"/>
    <w:rsid w:val="002132E5"/>
    <w:rsid w:val="0022501F"/>
    <w:rsid w:val="00280F91"/>
    <w:rsid w:val="002A6031"/>
    <w:rsid w:val="002D03A2"/>
    <w:rsid w:val="0030027C"/>
    <w:rsid w:val="00346F1A"/>
    <w:rsid w:val="00352D40"/>
    <w:rsid w:val="00362689"/>
    <w:rsid w:val="00364276"/>
    <w:rsid w:val="003A5735"/>
    <w:rsid w:val="003A5D9B"/>
    <w:rsid w:val="00414348"/>
    <w:rsid w:val="00424C66"/>
    <w:rsid w:val="00436602"/>
    <w:rsid w:val="004445D6"/>
    <w:rsid w:val="00477E5C"/>
    <w:rsid w:val="00490365"/>
    <w:rsid w:val="004C0E04"/>
    <w:rsid w:val="004D237E"/>
    <w:rsid w:val="00524F13"/>
    <w:rsid w:val="00530559"/>
    <w:rsid w:val="00537935"/>
    <w:rsid w:val="005458D8"/>
    <w:rsid w:val="005848BD"/>
    <w:rsid w:val="00585B5C"/>
    <w:rsid w:val="0058704A"/>
    <w:rsid w:val="00587CBF"/>
    <w:rsid w:val="005964E7"/>
    <w:rsid w:val="005A30AE"/>
    <w:rsid w:val="005D1ABE"/>
    <w:rsid w:val="005F5930"/>
    <w:rsid w:val="00607906"/>
    <w:rsid w:val="00611DB3"/>
    <w:rsid w:val="0061300F"/>
    <w:rsid w:val="00620957"/>
    <w:rsid w:val="0062108A"/>
    <w:rsid w:val="006246BD"/>
    <w:rsid w:val="006738EF"/>
    <w:rsid w:val="006B4E65"/>
    <w:rsid w:val="006E3FA5"/>
    <w:rsid w:val="006E6C5E"/>
    <w:rsid w:val="006F54CB"/>
    <w:rsid w:val="00700B64"/>
    <w:rsid w:val="00723AF9"/>
    <w:rsid w:val="0076008A"/>
    <w:rsid w:val="007651CB"/>
    <w:rsid w:val="007715D0"/>
    <w:rsid w:val="007913B4"/>
    <w:rsid w:val="007A4707"/>
    <w:rsid w:val="007A4E41"/>
    <w:rsid w:val="00836A16"/>
    <w:rsid w:val="008604A8"/>
    <w:rsid w:val="008665C0"/>
    <w:rsid w:val="00871A83"/>
    <w:rsid w:val="008950A4"/>
    <w:rsid w:val="008A4FAB"/>
    <w:rsid w:val="00907833"/>
    <w:rsid w:val="009402B1"/>
    <w:rsid w:val="00963323"/>
    <w:rsid w:val="009A79B4"/>
    <w:rsid w:val="009E3CDB"/>
    <w:rsid w:val="009F686C"/>
    <w:rsid w:val="00A00644"/>
    <w:rsid w:val="00A50C85"/>
    <w:rsid w:val="00A5611C"/>
    <w:rsid w:val="00A93DE9"/>
    <w:rsid w:val="00AA27A6"/>
    <w:rsid w:val="00AF1492"/>
    <w:rsid w:val="00AF260A"/>
    <w:rsid w:val="00B17690"/>
    <w:rsid w:val="00B37B3F"/>
    <w:rsid w:val="00B53065"/>
    <w:rsid w:val="00BB1990"/>
    <w:rsid w:val="00BB62C5"/>
    <w:rsid w:val="00BD3D6C"/>
    <w:rsid w:val="00BE286C"/>
    <w:rsid w:val="00BF27CF"/>
    <w:rsid w:val="00C4603C"/>
    <w:rsid w:val="00C55560"/>
    <w:rsid w:val="00C769AF"/>
    <w:rsid w:val="00C87C8A"/>
    <w:rsid w:val="00C92A93"/>
    <w:rsid w:val="00C97621"/>
    <w:rsid w:val="00CA3564"/>
    <w:rsid w:val="00CA3EB6"/>
    <w:rsid w:val="00CB614E"/>
    <w:rsid w:val="00CB6AE9"/>
    <w:rsid w:val="00CC71CE"/>
    <w:rsid w:val="00D0708B"/>
    <w:rsid w:val="00D408F1"/>
    <w:rsid w:val="00E80A76"/>
    <w:rsid w:val="00EB15BA"/>
    <w:rsid w:val="00EB1718"/>
    <w:rsid w:val="00EE6FF0"/>
    <w:rsid w:val="00F1438F"/>
    <w:rsid w:val="00F345DF"/>
    <w:rsid w:val="00F3675B"/>
    <w:rsid w:val="00F4101F"/>
    <w:rsid w:val="00F74EEA"/>
    <w:rsid w:val="00F77B3E"/>
    <w:rsid w:val="00F820B3"/>
    <w:rsid w:val="00FC107A"/>
    <w:rsid w:val="00FD2A40"/>
    <w:rsid w:val="00FD5968"/>
    <w:rsid w:val="00FF696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A7AE94"/>
  <w15:docId w15:val="{F1E7DF83-B553-1946-AF62-481477930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24C66"/>
    <w:pPr>
      <w:spacing w:before="100" w:beforeAutospacing="1" w:after="100" w:afterAutospacing="1"/>
    </w:pPr>
    <w:rPr>
      <w:rFonts w:ascii="Times New Roman" w:eastAsia="Times New Roman" w:hAnsi="Times New Roman" w:cs="Times New Roman"/>
      <w:lang w:val="de-DE" w:eastAsia="de-DE"/>
    </w:rPr>
  </w:style>
  <w:style w:type="paragraph" w:customStyle="1" w:styleId="EndNoteBibliography">
    <w:name w:val="EndNote Bibliography"/>
    <w:basedOn w:val="Normal"/>
    <w:link w:val="EndNoteBibliographyChar"/>
    <w:rsid w:val="00F820B3"/>
    <w:pPr>
      <w:spacing w:line="360" w:lineRule="auto"/>
      <w:jc w:val="both"/>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F820B3"/>
    <w:rPr>
      <w:rFonts w:ascii="Times New Roman" w:hAnsi="Times New Roman" w:cs="Times New Roman"/>
      <w:noProof/>
      <w:lang w:val="en-US"/>
    </w:rPr>
  </w:style>
  <w:style w:type="paragraph" w:styleId="BalloonText">
    <w:name w:val="Balloon Text"/>
    <w:basedOn w:val="Normal"/>
    <w:link w:val="BalloonTextChar"/>
    <w:uiPriority w:val="99"/>
    <w:semiHidden/>
    <w:unhideWhenUsed/>
    <w:rsid w:val="00CA3EB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A3EB6"/>
    <w:rPr>
      <w:rFonts w:ascii="Lucida Grande" w:hAnsi="Lucida Grande" w:cs="Lucida Grande"/>
      <w:sz w:val="18"/>
      <w:szCs w:val="18"/>
    </w:rPr>
  </w:style>
  <w:style w:type="paragraph" w:styleId="Footer">
    <w:name w:val="footer"/>
    <w:basedOn w:val="Normal"/>
    <w:link w:val="FooterChar"/>
    <w:uiPriority w:val="99"/>
    <w:unhideWhenUsed/>
    <w:rsid w:val="00587CBF"/>
    <w:pPr>
      <w:tabs>
        <w:tab w:val="center" w:pos="4703"/>
        <w:tab w:val="right" w:pos="9406"/>
      </w:tabs>
    </w:pPr>
  </w:style>
  <w:style w:type="character" w:customStyle="1" w:styleId="FooterChar">
    <w:name w:val="Footer Char"/>
    <w:basedOn w:val="DefaultParagraphFont"/>
    <w:link w:val="Footer"/>
    <w:uiPriority w:val="99"/>
    <w:rsid w:val="00587CBF"/>
  </w:style>
  <w:style w:type="character" w:styleId="PageNumber">
    <w:name w:val="page number"/>
    <w:basedOn w:val="DefaultParagraphFont"/>
    <w:uiPriority w:val="99"/>
    <w:semiHidden/>
    <w:unhideWhenUsed/>
    <w:rsid w:val="00587CBF"/>
  </w:style>
  <w:style w:type="paragraph" w:styleId="Header">
    <w:name w:val="header"/>
    <w:basedOn w:val="Normal"/>
    <w:link w:val="HeaderChar"/>
    <w:uiPriority w:val="99"/>
    <w:unhideWhenUsed/>
    <w:rsid w:val="00700B64"/>
    <w:pPr>
      <w:tabs>
        <w:tab w:val="center" w:pos="4703"/>
        <w:tab w:val="right" w:pos="9406"/>
      </w:tabs>
    </w:pPr>
  </w:style>
  <w:style w:type="character" w:customStyle="1" w:styleId="HeaderChar">
    <w:name w:val="Header Char"/>
    <w:basedOn w:val="DefaultParagraphFont"/>
    <w:link w:val="Header"/>
    <w:uiPriority w:val="99"/>
    <w:rsid w:val="00700B64"/>
  </w:style>
  <w:style w:type="paragraph" w:styleId="ListParagraph">
    <w:name w:val="List Paragraph"/>
    <w:basedOn w:val="Normal"/>
    <w:uiPriority w:val="34"/>
    <w:qFormat/>
    <w:rsid w:val="005848BD"/>
    <w:pPr>
      <w:spacing w:after="210" w:line="269" w:lineRule="auto"/>
      <w:ind w:leftChars="400" w:left="840" w:firstLine="341"/>
      <w:jc w:val="both"/>
    </w:pPr>
    <w:rPr>
      <w:rFonts w:ascii="Cambria" w:eastAsia="Cambria" w:hAnsi="Cambria" w:cs="Cambria"/>
      <w:color w:val="000000"/>
      <w:kern w:val="2"/>
      <w:szCs w:val="22"/>
      <w:lang w:val="en-US" w:eastAsia="ja-JP"/>
    </w:rPr>
  </w:style>
  <w:style w:type="paragraph" w:styleId="NoSpacing">
    <w:name w:val="No Spacing"/>
    <w:uiPriority w:val="1"/>
    <w:qFormat/>
    <w:rsid w:val="002132E5"/>
  </w:style>
  <w:style w:type="paragraph" w:customStyle="1" w:styleId="EndNoteBibliographyTitle">
    <w:name w:val="EndNote Bibliography Title"/>
    <w:basedOn w:val="Normal"/>
    <w:link w:val="EndNoteBibliographyTitleChar"/>
    <w:rsid w:val="00AF1492"/>
    <w:pPr>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AF1492"/>
    <w:rPr>
      <w:rFonts w:ascii="Times New Roman" w:hAnsi="Times New Roman" w:cs="Times New Roman"/>
      <w:noProof/>
      <w:lang w:val="en-US"/>
    </w:rPr>
  </w:style>
  <w:style w:type="character" w:styleId="CommentReference">
    <w:name w:val="annotation reference"/>
    <w:basedOn w:val="DefaultParagraphFont"/>
    <w:uiPriority w:val="99"/>
    <w:semiHidden/>
    <w:unhideWhenUsed/>
    <w:rsid w:val="00AF1492"/>
    <w:rPr>
      <w:sz w:val="16"/>
      <w:szCs w:val="16"/>
    </w:rPr>
  </w:style>
  <w:style w:type="paragraph" w:styleId="CommentText">
    <w:name w:val="annotation text"/>
    <w:basedOn w:val="Normal"/>
    <w:link w:val="CommentTextChar"/>
    <w:uiPriority w:val="99"/>
    <w:semiHidden/>
    <w:unhideWhenUsed/>
    <w:rsid w:val="00AF1492"/>
    <w:rPr>
      <w:sz w:val="20"/>
      <w:szCs w:val="20"/>
    </w:rPr>
  </w:style>
  <w:style w:type="character" w:customStyle="1" w:styleId="CommentTextChar">
    <w:name w:val="Comment Text Char"/>
    <w:basedOn w:val="DefaultParagraphFont"/>
    <w:link w:val="CommentText"/>
    <w:uiPriority w:val="99"/>
    <w:semiHidden/>
    <w:rsid w:val="00AF1492"/>
    <w:rPr>
      <w:sz w:val="20"/>
      <w:szCs w:val="20"/>
    </w:rPr>
  </w:style>
  <w:style w:type="paragraph" w:styleId="CommentSubject">
    <w:name w:val="annotation subject"/>
    <w:basedOn w:val="CommentText"/>
    <w:next w:val="CommentText"/>
    <w:link w:val="CommentSubjectChar"/>
    <w:uiPriority w:val="99"/>
    <w:semiHidden/>
    <w:unhideWhenUsed/>
    <w:rsid w:val="00AF1492"/>
    <w:rPr>
      <w:b/>
      <w:bCs/>
    </w:rPr>
  </w:style>
  <w:style w:type="character" w:customStyle="1" w:styleId="CommentSubjectChar">
    <w:name w:val="Comment Subject Char"/>
    <w:basedOn w:val="CommentTextChar"/>
    <w:link w:val="CommentSubject"/>
    <w:uiPriority w:val="99"/>
    <w:semiHidden/>
    <w:rsid w:val="00AF1492"/>
    <w:rPr>
      <w:b/>
      <w:bCs/>
      <w:sz w:val="20"/>
      <w:szCs w:val="20"/>
    </w:rPr>
  </w:style>
  <w:style w:type="character" w:styleId="Hyperlink">
    <w:name w:val="Hyperlink"/>
    <w:basedOn w:val="DefaultParagraphFont"/>
    <w:uiPriority w:val="99"/>
    <w:unhideWhenUsed/>
    <w:rsid w:val="008A4FAB"/>
    <w:rPr>
      <w:color w:val="0563C1" w:themeColor="hyperlink"/>
      <w:u w:val="single"/>
    </w:rPr>
  </w:style>
  <w:style w:type="character" w:styleId="FollowedHyperlink">
    <w:name w:val="FollowedHyperlink"/>
    <w:basedOn w:val="DefaultParagraphFont"/>
    <w:uiPriority w:val="99"/>
    <w:semiHidden/>
    <w:unhideWhenUsed/>
    <w:rsid w:val="008A4FA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8206660">
      <w:bodyDiv w:val="1"/>
      <w:marLeft w:val="0"/>
      <w:marRight w:val="0"/>
      <w:marTop w:val="0"/>
      <w:marBottom w:val="0"/>
      <w:divBdr>
        <w:top w:val="none" w:sz="0" w:space="0" w:color="auto"/>
        <w:left w:val="none" w:sz="0" w:space="0" w:color="auto"/>
        <w:bottom w:val="none" w:sz="0" w:space="0" w:color="auto"/>
        <w:right w:val="none" w:sz="0" w:space="0" w:color="auto"/>
      </w:divBdr>
    </w:div>
    <w:div w:id="537200733">
      <w:bodyDiv w:val="1"/>
      <w:marLeft w:val="0"/>
      <w:marRight w:val="0"/>
      <w:marTop w:val="0"/>
      <w:marBottom w:val="0"/>
      <w:divBdr>
        <w:top w:val="none" w:sz="0" w:space="0" w:color="auto"/>
        <w:left w:val="none" w:sz="0" w:space="0" w:color="auto"/>
        <w:bottom w:val="none" w:sz="0" w:space="0" w:color="auto"/>
        <w:right w:val="none" w:sz="0" w:space="0" w:color="auto"/>
      </w:divBdr>
    </w:div>
    <w:div w:id="674959367">
      <w:bodyDiv w:val="1"/>
      <w:marLeft w:val="0"/>
      <w:marRight w:val="0"/>
      <w:marTop w:val="0"/>
      <w:marBottom w:val="0"/>
      <w:divBdr>
        <w:top w:val="none" w:sz="0" w:space="0" w:color="auto"/>
        <w:left w:val="none" w:sz="0" w:space="0" w:color="auto"/>
        <w:bottom w:val="none" w:sz="0" w:space="0" w:color="auto"/>
        <w:right w:val="none" w:sz="0" w:space="0" w:color="auto"/>
      </w:divBdr>
    </w:div>
    <w:div w:id="816410521">
      <w:bodyDiv w:val="1"/>
      <w:marLeft w:val="0"/>
      <w:marRight w:val="0"/>
      <w:marTop w:val="0"/>
      <w:marBottom w:val="0"/>
      <w:divBdr>
        <w:top w:val="none" w:sz="0" w:space="0" w:color="auto"/>
        <w:left w:val="none" w:sz="0" w:space="0" w:color="auto"/>
        <w:bottom w:val="none" w:sz="0" w:space="0" w:color="auto"/>
        <w:right w:val="none" w:sz="0" w:space="0" w:color="auto"/>
      </w:divBdr>
    </w:div>
    <w:div w:id="1581131925">
      <w:bodyDiv w:val="1"/>
      <w:marLeft w:val="0"/>
      <w:marRight w:val="0"/>
      <w:marTop w:val="0"/>
      <w:marBottom w:val="0"/>
      <w:divBdr>
        <w:top w:val="none" w:sz="0" w:space="0" w:color="auto"/>
        <w:left w:val="none" w:sz="0" w:space="0" w:color="auto"/>
        <w:bottom w:val="none" w:sz="0" w:space="0" w:color="auto"/>
        <w:right w:val="none" w:sz="0" w:space="0" w:color="auto"/>
      </w:divBdr>
    </w:div>
    <w:div w:id="1595241571">
      <w:bodyDiv w:val="1"/>
      <w:marLeft w:val="0"/>
      <w:marRight w:val="0"/>
      <w:marTop w:val="0"/>
      <w:marBottom w:val="0"/>
      <w:divBdr>
        <w:top w:val="none" w:sz="0" w:space="0" w:color="auto"/>
        <w:left w:val="none" w:sz="0" w:space="0" w:color="auto"/>
        <w:bottom w:val="none" w:sz="0" w:space="0" w:color="auto"/>
        <w:right w:val="none" w:sz="0" w:space="0" w:color="auto"/>
      </w:divBdr>
    </w:div>
    <w:div w:id="1986542154">
      <w:bodyDiv w:val="1"/>
      <w:marLeft w:val="0"/>
      <w:marRight w:val="0"/>
      <w:marTop w:val="0"/>
      <w:marBottom w:val="0"/>
      <w:divBdr>
        <w:top w:val="none" w:sz="0" w:space="0" w:color="auto"/>
        <w:left w:val="none" w:sz="0" w:space="0" w:color="auto"/>
        <w:bottom w:val="none" w:sz="0" w:space="0" w:color="auto"/>
        <w:right w:val="none" w:sz="0" w:space="0" w:color="auto"/>
      </w:divBdr>
    </w:div>
    <w:div w:id="2120829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8.tiff"/><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mailto:stuart.parkin@mpi-halle.mpg.de" TargetMode="External"/><Relationship Id="rId12" Type="http://schemas.openxmlformats.org/officeDocument/2006/relationships/image" Target="media/image5.tiff"/><Relationship Id="rId17" Type="http://schemas.openxmlformats.org/officeDocument/2006/relationships/image" Target="media/image7.tiff"/><Relationship Id="rId25" Type="http://schemas.openxmlformats.org/officeDocument/2006/relationships/image" Target="media/image11.tiff"/><Relationship Id="rId2" Type="http://schemas.openxmlformats.org/officeDocument/2006/relationships/styles" Target="styles.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24" Type="http://schemas.openxmlformats.org/officeDocument/2006/relationships/image" Target="media/image17.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tiff"/><Relationship Id="rId19" Type="http://schemas.openxmlformats.org/officeDocument/2006/relationships/image" Target="media/image9.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11</Pages>
  <Words>2944</Words>
  <Characters>16786</Characters>
  <Application>Microsoft Office Word</Application>
  <DocSecurity>0</DocSecurity>
  <Lines>139</Lines>
  <Paragraphs>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gajena@mpi-halle.mpg.de</dc:creator>
  <cp:keywords/>
  <dc:description/>
  <cp:lastModifiedBy>jagajena@mpi-halle.mpg.de</cp:lastModifiedBy>
  <cp:revision>17</cp:revision>
  <dcterms:created xsi:type="dcterms:W3CDTF">2020-12-25T08:57:00Z</dcterms:created>
  <dcterms:modified xsi:type="dcterms:W3CDTF">2020-12-27T01:27:00Z</dcterms:modified>
</cp:coreProperties>
</file>